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B41580" w14:textId="21421B3C" w:rsidR="00427195" w:rsidRPr="00F42B72" w:rsidRDefault="00427195" w:rsidP="00B560AE">
      <w:pPr>
        <w:pStyle w:val="Textkrper"/>
        <w:jc w:val="center"/>
        <w:rPr>
          <w:b w:val="0"/>
          <w:color w:val="FF0000"/>
          <w:sz w:val="28"/>
        </w:rPr>
      </w:pPr>
      <w:r>
        <w:rPr>
          <w:b w:val="0"/>
          <w:color w:val="FF0000"/>
          <w:sz w:val="28"/>
        </w:rPr>
        <w:t>Modularisierung und Zentralisierung von Angular-Komponenten auf Basis des Atomic Design</w:t>
      </w:r>
    </w:p>
    <w:p w14:paraId="38A98D04" w14:textId="77777777" w:rsidR="00427195" w:rsidRPr="00427195" w:rsidRDefault="00427195" w:rsidP="00427195"/>
    <w:p w14:paraId="45D015A7" w14:textId="77777777" w:rsidR="00427195" w:rsidRPr="00427195" w:rsidRDefault="00427195" w:rsidP="00427195">
      <w:pPr>
        <w:pStyle w:val="Kopfzeile"/>
      </w:pPr>
    </w:p>
    <w:p w14:paraId="5ADB8E3E" w14:textId="75DE4C1E" w:rsidR="00427195" w:rsidRPr="00427195" w:rsidRDefault="00427195" w:rsidP="00427195">
      <w:pPr>
        <w:jc w:val="center"/>
        <w:rPr>
          <w:b/>
          <w:color w:val="FF0000"/>
        </w:rPr>
      </w:pPr>
      <w:r>
        <w:rPr>
          <w:b/>
          <w:color w:val="FF0000"/>
        </w:rPr>
        <w:t>T1000</w:t>
      </w:r>
    </w:p>
    <w:p w14:paraId="543D9596" w14:textId="0F7CCDDF" w:rsidR="00427195" w:rsidRPr="00427195" w:rsidRDefault="00427195" w:rsidP="00427195">
      <w:pPr>
        <w:rPr>
          <w:i/>
        </w:rPr>
      </w:pPr>
    </w:p>
    <w:p w14:paraId="59A07627" w14:textId="445E95A6" w:rsidR="00427195" w:rsidRPr="00427195" w:rsidRDefault="00427195" w:rsidP="00427195">
      <w:pPr>
        <w:jc w:val="center"/>
      </w:pPr>
      <w:r w:rsidRPr="00427195">
        <w:t xml:space="preserve">des Studienganges </w:t>
      </w:r>
      <w:r>
        <w:rPr>
          <w:color w:val="FF0000"/>
        </w:rPr>
        <w:t>Informatik</w:t>
      </w:r>
    </w:p>
    <w:p w14:paraId="7BE1AE20" w14:textId="77777777" w:rsidR="00427195" w:rsidRPr="00427195" w:rsidRDefault="00427195" w:rsidP="00427195">
      <w:pPr>
        <w:jc w:val="center"/>
      </w:pPr>
    </w:p>
    <w:p w14:paraId="71928D26" w14:textId="0BCC65DD" w:rsidR="00427195" w:rsidRPr="00427195" w:rsidRDefault="00427195" w:rsidP="00427195">
      <w:pPr>
        <w:jc w:val="center"/>
      </w:pPr>
      <w:r w:rsidRPr="00427195">
        <w:t>an der Dualen Hochschule Baden-Württemberg</w:t>
      </w:r>
      <w:r>
        <w:t xml:space="preserve"> Stuttgart</w:t>
      </w:r>
    </w:p>
    <w:p w14:paraId="1E3DE0AB" w14:textId="61BE1551" w:rsidR="00427195" w:rsidRDefault="00427195" w:rsidP="00427195"/>
    <w:p w14:paraId="5444B664" w14:textId="6B15FEBB" w:rsidR="00B560AE" w:rsidRDefault="00B560AE" w:rsidP="00427195"/>
    <w:p w14:paraId="45DA350F" w14:textId="77777777" w:rsidR="00B560AE" w:rsidRPr="00427195" w:rsidRDefault="00B560AE" w:rsidP="00427195"/>
    <w:p w14:paraId="46E0CF52" w14:textId="77777777" w:rsidR="00427195" w:rsidRPr="00427195" w:rsidRDefault="00427195" w:rsidP="00427195">
      <w:pPr>
        <w:jc w:val="center"/>
      </w:pPr>
      <w:r w:rsidRPr="00427195">
        <w:t>von</w:t>
      </w:r>
    </w:p>
    <w:p w14:paraId="397E5667" w14:textId="77777777" w:rsidR="00427195" w:rsidRPr="00427195" w:rsidRDefault="00427195" w:rsidP="00427195">
      <w:pPr>
        <w:jc w:val="center"/>
      </w:pPr>
    </w:p>
    <w:p w14:paraId="0E114909" w14:textId="44FF96A7" w:rsidR="00427195" w:rsidRPr="009B289B" w:rsidRDefault="00427195" w:rsidP="009B289B">
      <w:pPr>
        <w:jc w:val="center"/>
        <w:rPr>
          <w:color w:val="FF0000"/>
        </w:rPr>
      </w:pPr>
      <w:r>
        <w:rPr>
          <w:color w:val="FF0000"/>
        </w:rPr>
        <w:t>Jonas Scherer</w:t>
      </w:r>
    </w:p>
    <w:p w14:paraId="482B9B56" w14:textId="77777777" w:rsidR="00427195" w:rsidRPr="00427195" w:rsidRDefault="00427195" w:rsidP="00427195"/>
    <w:p w14:paraId="4BF30D81" w14:textId="5B0FDAA0" w:rsidR="00427195" w:rsidRPr="00427195" w:rsidRDefault="00427195" w:rsidP="00427195">
      <w:pPr>
        <w:jc w:val="center"/>
        <w:rPr>
          <w:color w:val="FF0000"/>
        </w:rPr>
      </w:pPr>
      <w:r>
        <w:rPr>
          <w:color w:val="FF0000"/>
        </w:rPr>
        <w:t>07.09.2021</w:t>
      </w:r>
    </w:p>
    <w:p w14:paraId="6355D3DC" w14:textId="77777777" w:rsidR="00427195" w:rsidRPr="00427195" w:rsidRDefault="00427195" w:rsidP="00427195"/>
    <w:p w14:paraId="6EAD9ADA" w14:textId="77777777" w:rsidR="00427195" w:rsidRPr="00427195" w:rsidRDefault="00427195" w:rsidP="00427195"/>
    <w:p w14:paraId="151A87AC" w14:textId="4B7C37C4" w:rsidR="00427195" w:rsidRDefault="00427195" w:rsidP="00427195"/>
    <w:p w14:paraId="12AF8628" w14:textId="72BA5BCF" w:rsidR="00B560AE" w:rsidRDefault="00B560AE" w:rsidP="00427195"/>
    <w:p w14:paraId="2FCCE01A" w14:textId="77777777" w:rsidR="00B560AE" w:rsidRPr="00427195" w:rsidRDefault="00B560AE" w:rsidP="00427195"/>
    <w:p w14:paraId="35D3894F" w14:textId="77777777" w:rsidR="00427195" w:rsidRPr="00427195" w:rsidRDefault="00427195" w:rsidP="00427195">
      <w:pPr>
        <w:tabs>
          <w:tab w:val="left" w:pos="4820"/>
        </w:tabs>
        <w:ind w:left="268"/>
      </w:pPr>
      <w:r w:rsidRPr="00427195">
        <w:t>Bearbeitungszeitraum</w:t>
      </w:r>
      <w:r w:rsidRPr="00427195">
        <w:tab/>
      </w:r>
      <w:r w:rsidRPr="00427195">
        <w:rPr>
          <w:color w:val="FF0000"/>
        </w:rPr>
        <w:t>12 Wochen</w:t>
      </w:r>
    </w:p>
    <w:p w14:paraId="0F475B8B" w14:textId="703E7FB6" w:rsidR="00427195" w:rsidRPr="00427195" w:rsidRDefault="00427195" w:rsidP="00427195">
      <w:pPr>
        <w:tabs>
          <w:tab w:val="left" w:pos="4820"/>
        </w:tabs>
        <w:ind w:left="268"/>
      </w:pPr>
      <w:r w:rsidRPr="00427195">
        <w:t>Matrikelnummer, Kurs</w:t>
      </w:r>
      <w:r w:rsidRPr="00427195">
        <w:tab/>
      </w:r>
      <w:r>
        <w:rPr>
          <w:color w:val="FF0000"/>
        </w:rPr>
        <w:t>64999</w:t>
      </w:r>
      <w:r w:rsidR="00632887">
        <w:rPr>
          <w:color w:val="FF0000"/>
        </w:rPr>
        <w:t>7</w:t>
      </w:r>
      <w:r>
        <w:rPr>
          <w:color w:val="FF0000"/>
        </w:rPr>
        <w:t>5</w:t>
      </w:r>
      <w:r w:rsidRPr="00427195">
        <w:rPr>
          <w:color w:val="FF0000"/>
        </w:rPr>
        <w:t xml:space="preserve">, </w:t>
      </w:r>
      <w:r>
        <w:rPr>
          <w:color w:val="FF0000"/>
        </w:rPr>
        <w:t>TINF20B</w:t>
      </w:r>
    </w:p>
    <w:p w14:paraId="3F8F8DAE" w14:textId="57E1DEA4" w:rsidR="00427195" w:rsidRPr="00427195" w:rsidRDefault="00427195" w:rsidP="00427195">
      <w:pPr>
        <w:tabs>
          <w:tab w:val="left" w:pos="4820"/>
        </w:tabs>
        <w:ind w:left="268"/>
        <w:rPr>
          <w:color w:val="FF0000"/>
        </w:rPr>
      </w:pPr>
      <w:r w:rsidRPr="00427195">
        <w:rPr>
          <w:color w:val="000000" w:themeColor="text1"/>
        </w:rPr>
        <w:t>Dualer Partner</w:t>
      </w:r>
      <w:r w:rsidRPr="00427195">
        <w:tab/>
      </w:r>
      <w:proofErr w:type="spellStart"/>
      <w:r>
        <w:rPr>
          <w:color w:val="FF0000"/>
        </w:rPr>
        <w:t>DaimlerTSS</w:t>
      </w:r>
      <w:proofErr w:type="spellEnd"/>
      <w:r w:rsidRPr="00427195">
        <w:rPr>
          <w:color w:val="FF0000"/>
        </w:rPr>
        <w:t xml:space="preserve">, </w:t>
      </w:r>
      <w:r>
        <w:rPr>
          <w:color w:val="FF0000"/>
        </w:rPr>
        <w:t>Stuttgart</w:t>
      </w:r>
    </w:p>
    <w:p w14:paraId="7CD19001" w14:textId="51F8A91A" w:rsidR="00DE284F" w:rsidRPr="00427195" w:rsidRDefault="00427195" w:rsidP="00427195">
      <w:pPr>
        <w:tabs>
          <w:tab w:val="left" w:pos="4820"/>
        </w:tabs>
        <w:ind w:left="268"/>
      </w:pPr>
      <w:r w:rsidRPr="00427195">
        <w:rPr>
          <w:color w:val="000000" w:themeColor="text1"/>
        </w:rPr>
        <w:t>Betreuer*in des Dualen Partners</w:t>
      </w:r>
      <w:r w:rsidRPr="00427195">
        <w:tab/>
      </w:r>
      <w:r>
        <w:rPr>
          <w:color w:val="FF0000"/>
        </w:rPr>
        <w:t xml:space="preserve">Herr </w:t>
      </w:r>
      <w:r w:rsidR="00B560AE">
        <w:rPr>
          <w:color w:val="FF0000"/>
        </w:rPr>
        <w:t>Johannes Frey</w:t>
      </w:r>
      <w:r w:rsidR="00DE284F" w:rsidRPr="000F51E9">
        <w:rPr>
          <w:rFonts w:cs="Arial"/>
          <w:szCs w:val="24"/>
        </w:rPr>
        <w:br w:type="page"/>
      </w:r>
    </w:p>
    <w:p w14:paraId="1F51C085" w14:textId="38AFC514" w:rsidR="00360264" w:rsidRPr="00360264" w:rsidRDefault="00360264" w:rsidP="00360264">
      <w:pPr>
        <w:pStyle w:val="berschrift1"/>
      </w:pPr>
      <w:bookmarkStart w:id="0" w:name="_Toc70588232"/>
      <w:r w:rsidRPr="00360264">
        <w:lastRenderedPageBreak/>
        <w:t>Inhaltverzeichnis</w:t>
      </w:r>
      <w:bookmarkEnd w:id="0"/>
    </w:p>
    <w:p w14:paraId="041FC947" w14:textId="77777777" w:rsidR="00360264" w:rsidRDefault="00360264" w:rsidP="00360264">
      <w:pPr>
        <w:pStyle w:val="Verzeichnis1"/>
      </w:pPr>
    </w:p>
    <w:p w14:paraId="03A1FB34" w14:textId="4408711D" w:rsidR="002240CD" w:rsidRDefault="00360264">
      <w:pPr>
        <w:pStyle w:val="Verzeichnis1"/>
        <w:rPr>
          <w:rFonts w:asciiTheme="minorHAnsi" w:eastAsiaTheme="minorEastAsia" w:hAnsiTheme="minorHAnsi" w:cstheme="minorBidi"/>
          <w:b w:val="0"/>
          <w:bCs w:val="0"/>
          <w:sz w:val="22"/>
          <w:szCs w:val="22"/>
          <w:lang w:val="en-US"/>
        </w:rPr>
      </w:pPr>
      <w:r>
        <w:rPr>
          <w:sz w:val="20"/>
          <w:szCs w:val="20"/>
        </w:rPr>
        <w:fldChar w:fldCharType="begin"/>
      </w:r>
      <w:r>
        <w:rPr>
          <w:sz w:val="20"/>
          <w:szCs w:val="20"/>
        </w:rPr>
        <w:instrText xml:space="preserve"> TOC \o "1-3" \h \z \u </w:instrText>
      </w:r>
      <w:r>
        <w:rPr>
          <w:sz w:val="20"/>
          <w:szCs w:val="20"/>
        </w:rPr>
        <w:fldChar w:fldCharType="separate"/>
      </w:r>
      <w:hyperlink w:anchor="_Toc70588232" w:history="1">
        <w:r w:rsidR="002240CD" w:rsidRPr="001A55EC">
          <w:rPr>
            <w:rStyle w:val="Hyperlink"/>
          </w:rPr>
          <w:t>Inhaltverzeichnis</w:t>
        </w:r>
        <w:r w:rsidR="002240CD">
          <w:rPr>
            <w:webHidden/>
          </w:rPr>
          <w:tab/>
        </w:r>
        <w:r w:rsidR="002240CD">
          <w:rPr>
            <w:webHidden/>
          </w:rPr>
          <w:fldChar w:fldCharType="begin"/>
        </w:r>
        <w:r w:rsidR="002240CD">
          <w:rPr>
            <w:webHidden/>
          </w:rPr>
          <w:instrText xml:space="preserve"> PAGEREF _Toc70588232 \h </w:instrText>
        </w:r>
        <w:r w:rsidR="002240CD">
          <w:rPr>
            <w:webHidden/>
          </w:rPr>
        </w:r>
        <w:r w:rsidR="002240CD">
          <w:rPr>
            <w:webHidden/>
          </w:rPr>
          <w:fldChar w:fldCharType="separate"/>
        </w:r>
        <w:r w:rsidR="002240CD">
          <w:rPr>
            <w:webHidden/>
          </w:rPr>
          <w:t>2</w:t>
        </w:r>
        <w:r w:rsidR="002240CD">
          <w:rPr>
            <w:webHidden/>
          </w:rPr>
          <w:fldChar w:fldCharType="end"/>
        </w:r>
      </w:hyperlink>
    </w:p>
    <w:p w14:paraId="782EB78E" w14:textId="0BA009D4" w:rsidR="002240CD" w:rsidRDefault="007B0A9A">
      <w:pPr>
        <w:pStyle w:val="Verzeichnis1"/>
        <w:rPr>
          <w:rFonts w:asciiTheme="minorHAnsi" w:eastAsiaTheme="minorEastAsia" w:hAnsiTheme="minorHAnsi" w:cstheme="minorBidi"/>
          <w:b w:val="0"/>
          <w:bCs w:val="0"/>
          <w:sz w:val="22"/>
          <w:szCs w:val="22"/>
          <w:lang w:val="en-US"/>
        </w:rPr>
      </w:pPr>
      <w:hyperlink w:anchor="_Toc70588233" w:history="1">
        <w:r w:rsidR="002240CD" w:rsidRPr="001A55EC">
          <w:rPr>
            <w:rStyle w:val="Hyperlink"/>
          </w:rPr>
          <w:t>Abbildungsverzeichnis</w:t>
        </w:r>
        <w:r w:rsidR="002240CD">
          <w:rPr>
            <w:webHidden/>
          </w:rPr>
          <w:tab/>
        </w:r>
        <w:r w:rsidR="002240CD">
          <w:rPr>
            <w:webHidden/>
          </w:rPr>
          <w:fldChar w:fldCharType="begin"/>
        </w:r>
        <w:r w:rsidR="002240CD">
          <w:rPr>
            <w:webHidden/>
          </w:rPr>
          <w:instrText xml:space="preserve"> PAGEREF _Toc70588233 \h </w:instrText>
        </w:r>
        <w:r w:rsidR="002240CD">
          <w:rPr>
            <w:webHidden/>
          </w:rPr>
        </w:r>
        <w:r w:rsidR="002240CD">
          <w:rPr>
            <w:webHidden/>
          </w:rPr>
          <w:fldChar w:fldCharType="separate"/>
        </w:r>
        <w:r w:rsidR="002240CD">
          <w:rPr>
            <w:webHidden/>
          </w:rPr>
          <w:t>5</w:t>
        </w:r>
        <w:r w:rsidR="002240CD">
          <w:rPr>
            <w:webHidden/>
          </w:rPr>
          <w:fldChar w:fldCharType="end"/>
        </w:r>
      </w:hyperlink>
    </w:p>
    <w:p w14:paraId="3344AF3C" w14:textId="5677743F" w:rsidR="002240CD" w:rsidRDefault="007B0A9A">
      <w:pPr>
        <w:pStyle w:val="Verzeichnis1"/>
        <w:rPr>
          <w:rFonts w:asciiTheme="minorHAnsi" w:eastAsiaTheme="minorEastAsia" w:hAnsiTheme="minorHAnsi" w:cstheme="minorBidi"/>
          <w:b w:val="0"/>
          <w:bCs w:val="0"/>
          <w:sz w:val="22"/>
          <w:szCs w:val="22"/>
          <w:lang w:val="en-US"/>
        </w:rPr>
      </w:pPr>
      <w:hyperlink w:anchor="_Toc70588234" w:history="1">
        <w:r w:rsidR="002240CD" w:rsidRPr="001A55EC">
          <w:rPr>
            <w:rStyle w:val="Hyperlink"/>
          </w:rPr>
          <w:t>Tabellenverzeichnis</w:t>
        </w:r>
        <w:r w:rsidR="002240CD">
          <w:rPr>
            <w:webHidden/>
          </w:rPr>
          <w:tab/>
        </w:r>
        <w:r w:rsidR="002240CD">
          <w:rPr>
            <w:webHidden/>
          </w:rPr>
          <w:fldChar w:fldCharType="begin"/>
        </w:r>
        <w:r w:rsidR="002240CD">
          <w:rPr>
            <w:webHidden/>
          </w:rPr>
          <w:instrText xml:space="preserve"> PAGEREF _Toc70588234 \h </w:instrText>
        </w:r>
        <w:r w:rsidR="002240CD">
          <w:rPr>
            <w:webHidden/>
          </w:rPr>
        </w:r>
        <w:r w:rsidR="002240CD">
          <w:rPr>
            <w:webHidden/>
          </w:rPr>
          <w:fldChar w:fldCharType="separate"/>
        </w:r>
        <w:r w:rsidR="002240CD">
          <w:rPr>
            <w:webHidden/>
          </w:rPr>
          <w:t>6</w:t>
        </w:r>
        <w:r w:rsidR="002240CD">
          <w:rPr>
            <w:webHidden/>
          </w:rPr>
          <w:fldChar w:fldCharType="end"/>
        </w:r>
      </w:hyperlink>
    </w:p>
    <w:p w14:paraId="6D0352F5" w14:textId="684CD7D2" w:rsidR="002240CD" w:rsidRDefault="007B0A9A">
      <w:pPr>
        <w:pStyle w:val="Verzeichnis1"/>
        <w:rPr>
          <w:rFonts w:asciiTheme="minorHAnsi" w:eastAsiaTheme="minorEastAsia" w:hAnsiTheme="minorHAnsi" w:cstheme="minorBidi"/>
          <w:b w:val="0"/>
          <w:bCs w:val="0"/>
          <w:sz w:val="22"/>
          <w:szCs w:val="22"/>
          <w:lang w:val="en-US"/>
        </w:rPr>
      </w:pPr>
      <w:hyperlink w:anchor="_Toc70588235" w:history="1">
        <w:r w:rsidR="002240CD" w:rsidRPr="001A55EC">
          <w:rPr>
            <w:rStyle w:val="Hyperlink"/>
          </w:rPr>
          <w:t>Listings</w:t>
        </w:r>
        <w:r w:rsidR="002240CD">
          <w:rPr>
            <w:webHidden/>
          </w:rPr>
          <w:tab/>
        </w:r>
        <w:r w:rsidR="002240CD">
          <w:rPr>
            <w:webHidden/>
          </w:rPr>
          <w:fldChar w:fldCharType="begin"/>
        </w:r>
        <w:r w:rsidR="002240CD">
          <w:rPr>
            <w:webHidden/>
          </w:rPr>
          <w:instrText xml:space="preserve"> PAGEREF _Toc70588235 \h </w:instrText>
        </w:r>
        <w:r w:rsidR="002240CD">
          <w:rPr>
            <w:webHidden/>
          </w:rPr>
        </w:r>
        <w:r w:rsidR="002240CD">
          <w:rPr>
            <w:webHidden/>
          </w:rPr>
          <w:fldChar w:fldCharType="separate"/>
        </w:r>
        <w:r w:rsidR="002240CD">
          <w:rPr>
            <w:webHidden/>
          </w:rPr>
          <w:t>7</w:t>
        </w:r>
        <w:r w:rsidR="002240CD">
          <w:rPr>
            <w:webHidden/>
          </w:rPr>
          <w:fldChar w:fldCharType="end"/>
        </w:r>
      </w:hyperlink>
    </w:p>
    <w:p w14:paraId="339269C1" w14:textId="6B906993" w:rsidR="002240CD" w:rsidRDefault="007B0A9A">
      <w:pPr>
        <w:pStyle w:val="Verzeichnis1"/>
        <w:rPr>
          <w:rFonts w:asciiTheme="minorHAnsi" w:eastAsiaTheme="minorEastAsia" w:hAnsiTheme="minorHAnsi" w:cstheme="minorBidi"/>
          <w:b w:val="0"/>
          <w:bCs w:val="0"/>
          <w:sz w:val="22"/>
          <w:szCs w:val="22"/>
          <w:lang w:val="en-US"/>
        </w:rPr>
      </w:pPr>
      <w:hyperlink w:anchor="_Toc70588236" w:history="1">
        <w:r w:rsidR="002240CD" w:rsidRPr="001A55EC">
          <w:rPr>
            <w:rStyle w:val="Hyperlink"/>
          </w:rPr>
          <w:t>1 Problemstellung, Ist-Zustand Soll-Zustand</w:t>
        </w:r>
        <w:r w:rsidR="002240CD">
          <w:rPr>
            <w:webHidden/>
          </w:rPr>
          <w:tab/>
        </w:r>
        <w:r w:rsidR="002240CD">
          <w:rPr>
            <w:webHidden/>
          </w:rPr>
          <w:fldChar w:fldCharType="begin"/>
        </w:r>
        <w:r w:rsidR="002240CD">
          <w:rPr>
            <w:webHidden/>
          </w:rPr>
          <w:instrText xml:space="preserve"> PAGEREF _Toc70588236 \h </w:instrText>
        </w:r>
        <w:r w:rsidR="002240CD">
          <w:rPr>
            <w:webHidden/>
          </w:rPr>
        </w:r>
        <w:r w:rsidR="002240CD">
          <w:rPr>
            <w:webHidden/>
          </w:rPr>
          <w:fldChar w:fldCharType="separate"/>
        </w:r>
        <w:r w:rsidR="002240CD">
          <w:rPr>
            <w:webHidden/>
          </w:rPr>
          <w:t>8</w:t>
        </w:r>
        <w:r w:rsidR="002240CD">
          <w:rPr>
            <w:webHidden/>
          </w:rPr>
          <w:fldChar w:fldCharType="end"/>
        </w:r>
      </w:hyperlink>
    </w:p>
    <w:p w14:paraId="12EFE88F" w14:textId="0E1E81CE" w:rsidR="002240CD" w:rsidRDefault="007B0A9A">
      <w:pPr>
        <w:pStyle w:val="Verzeichnis1"/>
        <w:rPr>
          <w:rFonts w:asciiTheme="minorHAnsi" w:eastAsiaTheme="minorEastAsia" w:hAnsiTheme="minorHAnsi" w:cstheme="minorBidi"/>
          <w:b w:val="0"/>
          <w:bCs w:val="0"/>
          <w:sz w:val="22"/>
          <w:szCs w:val="22"/>
          <w:lang w:val="en-US"/>
        </w:rPr>
      </w:pPr>
      <w:hyperlink w:anchor="_Toc70588237" w:history="1">
        <w:r w:rsidR="002240CD" w:rsidRPr="001A55EC">
          <w:rPr>
            <w:rStyle w:val="Hyperlink"/>
          </w:rPr>
          <w:t>2. Vor- und Nachteile einer Zentralisierung</w:t>
        </w:r>
        <w:r w:rsidR="002240CD">
          <w:rPr>
            <w:webHidden/>
          </w:rPr>
          <w:tab/>
        </w:r>
        <w:r w:rsidR="002240CD">
          <w:rPr>
            <w:webHidden/>
          </w:rPr>
          <w:fldChar w:fldCharType="begin"/>
        </w:r>
        <w:r w:rsidR="002240CD">
          <w:rPr>
            <w:webHidden/>
          </w:rPr>
          <w:instrText xml:space="preserve"> PAGEREF _Toc70588237 \h </w:instrText>
        </w:r>
        <w:r w:rsidR="002240CD">
          <w:rPr>
            <w:webHidden/>
          </w:rPr>
        </w:r>
        <w:r w:rsidR="002240CD">
          <w:rPr>
            <w:webHidden/>
          </w:rPr>
          <w:fldChar w:fldCharType="separate"/>
        </w:r>
        <w:r w:rsidR="002240CD">
          <w:rPr>
            <w:webHidden/>
          </w:rPr>
          <w:t>9</w:t>
        </w:r>
        <w:r w:rsidR="002240CD">
          <w:rPr>
            <w:webHidden/>
          </w:rPr>
          <w:fldChar w:fldCharType="end"/>
        </w:r>
      </w:hyperlink>
    </w:p>
    <w:p w14:paraId="18B96874" w14:textId="4CFAF194" w:rsidR="002240CD" w:rsidRDefault="007B0A9A">
      <w:pPr>
        <w:pStyle w:val="Verzeichnis1"/>
        <w:rPr>
          <w:rFonts w:asciiTheme="minorHAnsi" w:eastAsiaTheme="minorEastAsia" w:hAnsiTheme="minorHAnsi" w:cstheme="minorBidi"/>
          <w:b w:val="0"/>
          <w:bCs w:val="0"/>
          <w:sz w:val="22"/>
          <w:szCs w:val="22"/>
          <w:lang w:val="en-US"/>
        </w:rPr>
      </w:pPr>
      <w:hyperlink w:anchor="_Toc70588238" w:history="1">
        <w:r w:rsidR="002240CD" w:rsidRPr="001A55EC">
          <w:rPr>
            <w:rStyle w:val="Hyperlink"/>
          </w:rPr>
          <w:t>3 Grundlagen, Stand der Technik</w:t>
        </w:r>
        <w:r w:rsidR="002240CD">
          <w:rPr>
            <w:webHidden/>
          </w:rPr>
          <w:tab/>
        </w:r>
        <w:r w:rsidR="002240CD">
          <w:rPr>
            <w:webHidden/>
          </w:rPr>
          <w:fldChar w:fldCharType="begin"/>
        </w:r>
        <w:r w:rsidR="002240CD">
          <w:rPr>
            <w:webHidden/>
          </w:rPr>
          <w:instrText xml:space="preserve"> PAGEREF _Toc70588238 \h </w:instrText>
        </w:r>
        <w:r w:rsidR="002240CD">
          <w:rPr>
            <w:webHidden/>
          </w:rPr>
        </w:r>
        <w:r w:rsidR="002240CD">
          <w:rPr>
            <w:webHidden/>
          </w:rPr>
          <w:fldChar w:fldCharType="separate"/>
        </w:r>
        <w:r w:rsidR="002240CD">
          <w:rPr>
            <w:webHidden/>
          </w:rPr>
          <w:t>10</w:t>
        </w:r>
        <w:r w:rsidR="002240CD">
          <w:rPr>
            <w:webHidden/>
          </w:rPr>
          <w:fldChar w:fldCharType="end"/>
        </w:r>
      </w:hyperlink>
    </w:p>
    <w:p w14:paraId="1BE8EDF4" w14:textId="065DF741" w:rsidR="002240CD" w:rsidRDefault="007B0A9A">
      <w:pPr>
        <w:pStyle w:val="Verzeichnis2"/>
        <w:tabs>
          <w:tab w:val="right" w:leader="dot" w:pos="9062"/>
        </w:tabs>
        <w:rPr>
          <w:rFonts w:eastAsiaTheme="minorEastAsia" w:cstheme="minorBidi"/>
          <w:i w:val="0"/>
          <w:iCs w:val="0"/>
          <w:noProof/>
          <w:sz w:val="22"/>
          <w:szCs w:val="22"/>
          <w:lang w:val="en-US"/>
        </w:rPr>
      </w:pPr>
      <w:hyperlink w:anchor="_Toc70588239" w:history="1">
        <w:r w:rsidR="002240CD" w:rsidRPr="001A55EC">
          <w:rPr>
            <w:rStyle w:val="Hyperlink"/>
            <w:noProof/>
          </w:rPr>
          <w:t>3.1 Atomic Design Pattern</w:t>
        </w:r>
        <w:r w:rsidR="002240CD">
          <w:rPr>
            <w:noProof/>
            <w:webHidden/>
          </w:rPr>
          <w:tab/>
        </w:r>
        <w:r w:rsidR="002240CD">
          <w:rPr>
            <w:noProof/>
            <w:webHidden/>
          </w:rPr>
          <w:fldChar w:fldCharType="begin"/>
        </w:r>
        <w:r w:rsidR="002240CD">
          <w:rPr>
            <w:noProof/>
            <w:webHidden/>
          </w:rPr>
          <w:instrText xml:space="preserve"> PAGEREF _Toc70588239 \h </w:instrText>
        </w:r>
        <w:r w:rsidR="002240CD">
          <w:rPr>
            <w:noProof/>
            <w:webHidden/>
          </w:rPr>
        </w:r>
        <w:r w:rsidR="002240CD">
          <w:rPr>
            <w:noProof/>
            <w:webHidden/>
          </w:rPr>
          <w:fldChar w:fldCharType="separate"/>
        </w:r>
        <w:r w:rsidR="002240CD">
          <w:rPr>
            <w:noProof/>
            <w:webHidden/>
          </w:rPr>
          <w:t>10</w:t>
        </w:r>
        <w:r w:rsidR="002240CD">
          <w:rPr>
            <w:noProof/>
            <w:webHidden/>
          </w:rPr>
          <w:fldChar w:fldCharType="end"/>
        </w:r>
      </w:hyperlink>
    </w:p>
    <w:p w14:paraId="51FD6BE0" w14:textId="48F74578" w:rsidR="002240CD" w:rsidRDefault="007B0A9A">
      <w:pPr>
        <w:pStyle w:val="Verzeichnis3"/>
        <w:tabs>
          <w:tab w:val="right" w:leader="dot" w:pos="9062"/>
        </w:tabs>
        <w:rPr>
          <w:rFonts w:eastAsiaTheme="minorEastAsia" w:cstheme="minorBidi"/>
          <w:noProof/>
          <w:sz w:val="22"/>
          <w:szCs w:val="22"/>
          <w:lang w:val="en-US"/>
        </w:rPr>
      </w:pPr>
      <w:hyperlink w:anchor="_Toc70588240" w:history="1">
        <w:r w:rsidR="002240CD" w:rsidRPr="001A55EC">
          <w:rPr>
            <w:rStyle w:val="Hyperlink"/>
            <w:rFonts w:cs="Arial"/>
            <w:noProof/>
          </w:rPr>
          <w:t>3.1.1 Atome</w:t>
        </w:r>
        <w:r w:rsidR="002240CD">
          <w:rPr>
            <w:noProof/>
            <w:webHidden/>
          </w:rPr>
          <w:tab/>
        </w:r>
        <w:r w:rsidR="002240CD">
          <w:rPr>
            <w:noProof/>
            <w:webHidden/>
          </w:rPr>
          <w:fldChar w:fldCharType="begin"/>
        </w:r>
        <w:r w:rsidR="002240CD">
          <w:rPr>
            <w:noProof/>
            <w:webHidden/>
          </w:rPr>
          <w:instrText xml:space="preserve"> PAGEREF _Toc70588240 \h </w:instrText>
        </w:r>
        <w:r w:rsidR="002240CD">
          <w:rPr>
            <w:noProof/>
            <w:webHidden/>
          </w:rPr>
        </w:r>
        <w:r w:rsidR="002240CD">
          <w:rPr>
            <w:noProof/>
            <w:webHidden/>
          </w:rPr>
          <w:fldChar w:fldCharType="separate"/>
        </w:r>
        <w:r w:rsidR="002240CD">
          <w:rPr>
            <w:noProof/>
            <w:webHidden/>
          </w:rPr>
          <w:t>10</w:t>
        </w:r>
        <w:r w:rsidR="002240CD">
          <w:rPr>
            <w:noProof/>
            <w:webHidden/>
          </w:rPr>
          <w:fldChar w:fldCharType="end"/>
        </w:r>
      </w:hyperlink>
    </w:p>
    <w:p w14:paraId="02206019" w14:textId="494EBE96" w:rsidR="002240CD" w:rsidRDefault="007B0A9A">
      <w:pPr>
        <w:pStyle w:val="Verzeichnis3"/>
        <w:tabs>
          <w:tab w:val="right" w:leader="dot" w:pos="9062"/>
        </w:tabs>
        <w:rPr>
          <w:rFonts w:eastAsiaTheme="minorEastAsia" w:cstheme="minorBidi"/>
          <w:noProof/>
          <w:sz w:val="22"/>
          <w:szCs w:val="22"/>
          <w:lang w:val="en-US"/>
        </w:rPr>
      </w:pPr>
      <w:hyperlink w:anchor="_Toc70588241" w:history="1">
        <w:r w:rsidR="002240CD" w:rsidRPr="001A55EC">
          <w:rPr>
            <w:rStyle w:val="Hyperlink"/>
            <w:noProof/>
          </w:rPr>
          <w:t>3.1.2 Moleküle</w:t>
        </w:r>
        <w:r w:rsidR="002240CD">
          <w:rPr>
            <w:noProof/>
            <w:webHidden/>
          </w:rPr>
          <w:tab/>
        </w:r>
        <w:r w:rsidR="002240CD">
          <w:rPr>
            <w:noProof/>
            <w:webHidden/>
          </w:rPr>
          <w:fldChar w:fldCharType="begin"/>
        </w:r>
        <w:r w:rsidR="002240CD">
          <w:rPr>
            <w:noProof/>
            <w:webHidden/>
          </w:rPr>
          <w:instrText xml:space="preserve"> PAGEREF _Toc70588241 \h </w:instrText>
        </w:r>
        <w:r w:rsidR="002240CD">
          <w:rPr>
            <w:noProof/>
            <w:webHidden/>
          </w:rPr>
        </w:r>
        <w:r w:rsidR="002240CD">
          <w:rPr>
            <w:noProof/>
            <w:webHidden/>
          </w:rPr>
          <w:fldChar w:fldCharType="separate"/>
        </w:r>
        <w:r w:rsidR="002240CD">
          <w:rPr>
            <w:noProof/>
            <w:webHidden/>
          </w:rPr>
          <w:t>11</w:t>
        </w:r>
        <w:r w:rsidR="002240CD">
          <w:rPr>
            <w:noProof/>
            <w:webHidden/>
          </w:rPr>
          <w:fldChar w:fldCharType="end"/>
        </w:r>
      </w:hyperlink>
    </w:p>
    <w:p w14:paraId="2F134BE4" w14:textId="2F4579E2" w:rsidR="002240CD" w:rsidRDefault="007B0A9A">
      <w:pPr>
        <w:pStyle w:val="Verzeichnis3"/>
        <w:tabs>
          <w:tab w:val="right" w:leader="dot" w:pos="9062"/>
        </w:tabs>
        <w:rPr>
          <w:rFonts w:eastAsiaTheme="minorEastAsia" w:cstheme="minorBidi"/>
          <w:noProof/>
          <w:sz w:val="22"/>
          <w:szCs w:val="22"/>
          <w:lang w:val="en-US"/>
        </w:rPr>
      </w:pPr>
      <w:hyperlink w:anchor="_Toc70588242" w:history="1">
        <w:r w:rsidR="002240CD" w:rsidRPr="001A55EC">
          <w:rPr>
            <w:rStyle w:val="Hyperlink"/>
            <w:rFonts w:cs="Arial"/>
            <w:noProof/>
          </w:rPr>
          <w:t>3.1.3 Organismen</w:t>
        </w:r>
        <w:r w:rsidR="002240CD">
          <w:rPr>
            <w:noProof/>
            <w:webHidden/>
          </w:rPr>
          <w:tab/>
        </w:r>
        <w:r w:rsidR="002240CD">
          <w:rPr>
            <w:noProof/>
            <w:webHidden/>
          </w:rPr>
          <w:fldChar w:fldCharType="begin"/>
        </w:r>
        <w:r w:rsidR="002240CD">
          <w:rPr>
            <w:noProof/>
            <w:webHidden/>
          </w:rPr>
          <w:instrText xml:space="preserve"> PAGEREF _Toc70588242 \h </w:instrText>
        </w:r>
        <w:r w:rsidR="002240CD">
          <w:rPr>
            <w:noProof/>
            <w:webHidden/>
          </w:rPr>
        </w:r>
        <w:r w:rsidR="002240CD">
          <w:rPr>
            <w:noProof/>
            <w:webHidden/>
          </w:rPr>
          <w:fldChar w:fldCharType="separate"/>
        </w:r>
        <w:r w:rsidR="002240CD">
          <w:rPr>
            <w:noProof/>
            <w:webHidden/>
          </w:rPr>
          <w:t>11</w:t>
        </w:r>
        <w:r w:rsidR="002240CD">
          <w:rPr>
            <w:noProof/>
            <w:webHidden/>
          </w:rPr>
          <w:fldChar w:fldCharType="end"/>
        </w:r>
      </w:hyperlink>
    </w:p>
    <w:p w14:paraId="12533523" w14:textId="6FDB17BD" w:rsidR="002240CD" w:rsidRDefault="007B0A9A">
      <w:pPr>
        <w:pStyle w:val="Verzeichnis3"/>
        <w:tabs>
          <w:tab w:val="right" w:leader="dot" w:pos="9062"/>
        </w:tabs>
        <w:rPr>
          <w:rFonts w:eastAsiaTheme="minorEastAsia" w:cstheme="minorBidi"/>
          <w:noProof/>
          <w:sz w:val="22"/>
          <w:szCs w:val="22"/>
          <w:lang w:val="en-US"/>
        </w:rPr>
      </w:pPr>
      <w:hyperlink w:anchor="_Toc70588243" w:history="1">
        <w:r w:rsidR="002240CD" w:rsidRPr="001A55EC">
          <w:rPr>
            <w:rStyle w:val="Hyperlink"/>
            <w:rFonts w:cs="Arial"/>
            <w:noProof/>
          </w:rPr>
          <w:t>3.1.4 Templates</w:t>
        </w:r>
        <w:r w:rsidR="002240CD">
          <w:rPr>
            <w:noProof/>
            <w:webHidden/>
          </w:rPr>
          <w:tab/>
        </w:r>
        <w:r w:rsidR="002240CD">
          <w:rPr>
            <w:noProof/>
            <w:webHidden/>
          </w:rPr>
          <w:fldChar w:fldCharType="begin"/>
        </w:r>
        <w:r w:rsidR="002240CD">
          <w:rPr>
            <w:noProof/>
            <w:webHidden/>
          </w:rPr>
          <w:instrText xml:space="preserve"> PAGEREF _Toc70588243 \h </w:instrText>
        </w:r>
        <w:r w:rsidR="002240CD">
          <w:rPr>
            <w:noProof/>
            <w:webHidden/>
          </w:rPr>
        </w:r>
        <w:r w:rsidR="002240CD">
          <w:rPr>
            <w:noProof/>
            <w:webHidden/>
          </w:rPr>
          <w:fldChar w:fldCharType="separate"/>
        </w:r>
        <w:r w:rsidR="002240CD">
          <w:rPr>
            <w:noProof/>
            <w:webHidden/>
          </w:rPr>
          <w:t>12</w:t>
        </w:r>
        <w:r w:rsidR="002240CD">
          <w:rPr>
            <w:noProof/>
            <w:webHidden/>
          </w:rPr>
          <w:fldChar w:fldCharType="end"/>
        </w:r>
      </w:hyperlink>
    </w:p>
    <w:p w14:paraId="1D2A38E3" w14:textId="380262F9" w:rsidR="002240CD" w:rsidRDefault="007B0A9A">
      <w:pPr>
        <w:pStyle w:val="Verzeichnis3"/>
        <w:tabs>
          <w:tab w:val="right" w:leader="dot" w:pos="9062"/>
        </w:tabs>
        <w:rPr>
          <w:rFonts w:eastAsiaTheme="minorEastAsia" w:cstheme="minorBidi"/>
          <w:noProof/>
          <w:sz w:val="22"/>
          <w:szCs w:val="22"/>
          <w:lang w:val="en-US"/>
        </w:rPr>
      </w:pPr>
      <w:hyperlink w:anchor="_Toc70588244" w:history="1">
        <w:r w:rsidR="002240CD" w:rsidRPr="001A55EC">
          <w:rPr>
            <w:rStyle w:val="Hyperlink"/>
            <w:rFonts w:cs="Arial"/>
            <w:noProof/>
          </w:rPr>
          <w:t>3.1.5 Pages</w:t>
        </w:r>
        <w:r w:rsidR="002240CD">
          <w:rPr>
            <w:noProof/>
            <w:webHidden/>
          </w:rPr>
          <w:tab/>
        </w:r>
        <w:r w:rsidR="002240CD">
          <w:rPr>
            <w:noProof/>
            <w:webHidden/>
          </w:rPr>
          <w:fldChar w:fldCharType="begin"/>
        </w:r>
        <w:r w:rsidR="002240CD">
          <w:rPr>
            <w:noProof/>
            <w:webHidden/>
          </w:rPr>
          <w:instrText xml:space="preserve"> PAGEREF _Toc70588244 \h </w:instrText>
        </w:r>
        <w:r w:rsidR="002240CD">
          <w:rPr>
            <w:noProof/>
            <w:webHidden/>
          </w:rPr>
        </w:r>
        <w:r w:rsidR="002240CD">
          <w:rPr>
            <w:noProof/>
            <w:webHidden/>
          </w:rPr>
          <w:fldChar w:fldCharType="separate"/>
        </w:r>
        <w:r w:rsidR="002240CD">
          <w:rPr>
            <w:noProof/>
            <w:webHidden/>
          </w:rPr>
          <w:t>12</w:t>
        </w:r>
        <w:r w:rsidR="002240CD">
          <w:rPr>
            <w:noProof/>
            <w:webHidden/>
          </w:rPr>
          <w:fldChar w:fldCharType="end"/>
        </w:r>
      </w:hyperlink>
    </w:p>
    <w:p w14:paraId="77D526A4" w14:textId="1D85DBF5" w:rsidR="002240CD" w:rsidRDefault="007B0A9A">
      <w:pPr>
        <w:pStyle w:val="Verzeichnis2"/>
        <w:tabs>
          <w:tab w:val="right" w:leader="dot" w:pos="9062"/>
        </w:tabs>
        <w:rPr>
          <w:rFonts w:eastAsiaTheme="minorEastAsia" w:cstheme="minorBidi"/>
          <w:i w:val="0"/>
          <w:iCs w:val="0"/>
          <w:noProof/>
          <w:sz w:val="22"/>
          <w:szCs w:val="22"/>
          <w:lang w:val="en-US"/>
        </w:rPr>
      </w:pPr>
      <w:hyperlink w:anchor="_Toc70588245" w:history="1">
        <w:r w:rsidR="002240CD" w:rsidRPr="001A55EC">
          <w:rPr>
            <w:rStyle w:val="Hyperlink"/>
            <w:noProof/>
          </w:rPr>
          <w:t>3.2 GitHub</w:t>
        </w:r>
        <w:r w:rsidR="002240CD">
          <w:rPr>
            <w:noProof/>
            <w:webHidden/>
          </w:rPr>
          <w:tab/>
        </w:r>
        <w:r w:rsidR="002240CD">
          <w:rPr>
            <w:noProof/>
            <w:webHidden/>
          </w:rPr>
          <w:fldChar w:fldCharType="begin"/>
        </w:r>
        <w:r w:rsidR="002240CD">
          <w:rPr>
            <w:noProof/>
            <w:webHidden/>
          </w:rPr>
          <w:instrText xml:space="preserve"> PAGEREF _Toc70588245 \h </w:instrText>
        </w:r>
        <w:r w:rsidR="002240CD">
          <w:rPr>
            <w:noProof/>
            <w:webHidden/>
          </w:rPr>
        </w:r>
        <w:r w:rsidR="002240CD">
          <w:rPr>
            <w:noProof/>
            <w:webHidden/>
          </w:rPr>
          <w:fldChar w:fldCharType="separate"/>
        </w:r>
        <w:r w:rsidR="002240CD">
          <w:rPr>
            <w:noProof/>
            <w:webHidden/>
          </w:rPr>
          <w:t>13</w:t>
        </w:r>
        <w:r w:rsidR="002240CD">
          <w:rPr>
            <w:noProof/>
            <w:webHidden/>
          </w:rPr>
          <w:fldChar w:fldCharType="end"/>
        </w:r>
      </w:hyperlink>
    </w:p>
    <w:p w14:paraId="47385B09" w14:textId="3C443093" w:rsidR="002240CD" w:rsidRDefault="007B0A9A">
      <w:pPr>
        <w:pStyle w:val="Verzeichnis2"/>
        <w:tabs>
          <w:tab w:val="right" w:leader="dot" w:pos="9062"/>
        </w:tabs>
        <w:rPr>
          <w:rFonts w:eastAsiaTheme="minorEastAsia" w:cstheme="minorBidi"/>
          <w:i w:val="0"/>
          <w:iCs w:val="0"/>
          <w:noProof/>
          <w:sz w:val="22"/>
          <w:szCs w:val="22"/>
          <w:lang w:val="en-US"/>
        </w:rPr>
      </w:pPr>
      <w:hyperlink w:anchor="_Toc70588246" w:history="1">
        <w:r w:rsidR="002240CD" w:rsidRPr="001A55EC">
          <w:rPr>
            <w:rStyle w:val="Hyperlink"/>
            <w:noProof/>
          </w:rPr>
          <w:t>3.3 Angular</w:t>
        </w:r>
        <w:r w:rsidR="002240CD">
          <w:rPr>
            <w:noProof/>
            <w:webHidden/>
          </w:rPr>
          <w:tab/>
        </w:r>
        <w:r w:rsidR="002240CD">
          <w:rPr>
            <w:noProof/>
            <w:webHidden/>
          </w:rPr>
          <w:fldChar w:fldCharType="begin"/>
        </w:r>
        <w:r w:rsidR="002240CD">
          <w:rPr>
            <w:noProof/>
            <w:webHidden/>
          </w:rPr>
          <w:instrText xml:space="preserve"> PAGEREF _Toc70588246 \h </w:instrText>
        </w:r>
        <w:r w:rsidR="002240CD">
          <w:rPr>
            <w:noProof/>
            <w:webHidden/>
          </w:rPr>
        </w:r>
        <w:r w:rsidR="002240CD">
          <w:rPr>
            <w:noProof/>
            <w:webHidden/>
          </w:rPr>
          <w:fldChar w:fldCharType="separate"/>
        </w:r>
        <w:r w:rsidR="002240CD">
          <w:rPr>
            <w:noProof/>
            <w:webHidden/>
          </w:rPr>
          <w:t>14</w:t>
        </w:r>
        <w:r w:rsidR="002240CD">
          <w:rPr>
            <w:noProof/>
            <w:webHidden/>
          </w:rPr>
          <w:fldChar w:fldCharType="end"/>
        </w:r>
      </w:hyperlink>
    </w:p>
    <w:p w14:paraId="5809530B" w14:textId="40266279" w:rsidR="002240CD" w:rsidRDefault="007B0A9A">
      <w:pPr>
        <w:pStyle w:val="Verzeichnis2"/>
        <w:tabs>
          <w:tab w:val="right" w:leader="dot" w:pos="9062"/>
        </w:tabs>
        <w:rPr>
          <w:rFonts w:eastAsiaTheme="minorEastAsia" w:cstheme="minorBidi"/>
          <w:i w:val="0"/>
          <w:iCs w:val="0"/>
          <w:noProof/>
          <w:sz w:val="22"/>
          <w:szCs w:val="22"/>
          <w:lang w:val="en-US"/>
        </w:rPr>
      </w:pPr>
      <w:hyperlink w:anchor="_Toc70588247" w:history="1">
        <w:r w:rsidR="002240CD" w:rsidRPr="001A55EC">
          <w:rPr>
            <w:rStyle w:val="Hyperlink"/>
            <w:noProof/>
          </w:rPr>
          <w:t>3.4 Typescript</w:t>
        </w:r>
        <w:r w:rsidR="002240CD">
          <w:rPr>
            <w:noProof/>
            <w:webHidden/>
          </w:rPr>
          <w:tab/>
        </w:r>
        <w:r w:rsidR="002240CD">
          <w:rPr>
            <w:noProof/>
            <w:webHidden/>
          </w:rPr>
          <w:fldChar w:fldCharType="begin"/>
        </w:r>
        <w:r w:rsidR="002240CD">
          <w:rPr>
            <w:noProof/>
            <w:webHidden/>
          </w:rPr>
          <w:instrText xml:space="preserve"> PAGEREF _Toc70588247 \h </w:instrText>
        </w:r>
        <w:r w:rsidR="002240CD">
          <w:rPr>
            <w:noProof/>
            <w:webHidden/>
          </w:rPr>
        </w:r>
        <w:r w:rsidR="002240CD">
          <w:rPr>
            <w:noProof/>
            <w:webHidden/>
          </w:rPr>
          <w:fldChar w:fldCharType="separate"/>
        </w:r>
        <w:r w:rsidR="002240CD">
          <w:rPr>
            <w:noProof/>
            <w:webHidden/>
          </w:rPr>
          <w:t>16</w:t>
        </w:r>
        <w:r w:rsidR="002240CD">
          <w:rPr>
            <w:noProof/>
            <w:webHidden/>
          </w:rPr>
          <w:fldChar w:fldCharType="end"/>
        </w:r>
      </w:hyperlink>
    </w:p>
    <w:p w14:paraId="78C3A09D" w14:textId="569C5CBC" w:rsidR="002240CD" w:rsidRDefault="007B0A9A">
      <w:pPr>
        <w:pStyle w:val="Verzeichnis1"/>
        <w:rPr>
          <w:rFonts w:asciiTheme="minorHAnsi" w:eastAsiaTheme="minorEastAsia" w:hAnsiTheme="minorHAnsi" w:cstheme="minorBidi"/>
          <w:b w:val="0"/>
          <w:bCs w:val="0"/>
          <w:sz w:val="22"/>
          <w:szCs w:val="22"/>
          <w:lang w:val="en-US"/>
        </w:rPr>
      </w:pPr>
      <w:hyperlink w:anchor="_Toc70588248" w:history="1">
        <w:r w:rsidR="002240CD" w:rsidRPr="001A55EC">
          <w:rPr>
            <w:rStyle w:val="Hyperlink"/>
          </w:rPr>
          <w:t>4. Bereitstellen eines zentralen Repositorys</w:t>
        </w:r>
        <w:r w:rsidR="002240CD">
          <w:rPr>
            <w:webHidden/>
          </w:rPr>
          <w:tab/>
        </w:r>
        <w:r w:rsidR="002240CD">
          <w:rPr>
            <w:webHidden/>
          </w:rPr>
          <w:fldChar w:fldCharType="begin"/>
        </w:r>
        <w:r w:rsidR="002240CD">
          <w:rPr>
            <w:webHidden/>
          </w:rPr>
          <w:instrText xml:space="preserve"> PAGEREF _Toc70588248 \h </w:instrText>
        </w:r>
        <w:r w:rsidR="002240CD">
          <w:rPr>
            <w:webHidden/>
          </w:rPr>
        </w:r>
        <w:r w:rsidR="002240CD">
          <w:rPr>
            <w:webHidden/>
          </w:rPr>
          <w:fldChar w:fldCharType="separate"/>
        </w:r>
        <w:r w:rsidR="002240CD">
          <w:rPr>
            <w:webHidden/>
          </w:rPr>
          <w:t>17</w:t>
        </w:r>
        <w:r w:rsidR="002240CD">
          <w:rPr>
            <w:webHidden/>
          </w:rPr>
          <w:fldChar w:fldCharType="end"/>
        </w:r>
      </w:hyperlink>
    </w:p>
    <w:p w14:paraId="03F59C27" w14:textId="592A8F06" w:rsidR="002240CD" w:rsidRDefault="007B0A9A">
      <w:pPr>
        <w:pStyle w:val="Verzeichnis1"/>
        <w:rPr>
          <w:rFonts w:asciiTheme="minorHAnsi" w:eastAsiaTheme="minorEastAsia" w:hAnsiTheme="minorHAnsi" w:cstheme="minorBidi"/>
          <w:b w:val="0"/>
          <w:bCs w:val="0"/>
          <w:sz w:val="22"/>
          <w:szCs w:val="22"/>
          <w:lang w:val="en-US"/>
        </w:rPr>
      </w:pPr>
      <w:hyperlink w:anchor="_Toc70588249" w:history="1">
        <w:r w:rsidR="002240CD" w:rsidRPr="001A55EC">
          <w:rPr>
            <w:rStyle w:val="Hyperlink"/>
          </w:rPr>
          <w:t>5. Anpassung des Build-Workflows</w:t>
        </w:r>
        <w:r w:rsidR="002240CD">
          <w:rPr>
            <w:webHidden/>
          </w:rPr>
          <w:tab/>
        </w:r>
        <w:r w:rsidR="002240CD">
          <w:rPr>
            <w:webHidden/>
          </w:rPr>
          <w:fldChar w:fldCharType="begin"/>
        </w:r>
        <w:r w:rsidR="002240CD">
          <w:rPr>
            <w:webHidden/>
          </w:rPr>
          <w:instrText xml:space="preserve"> PAGEREF _Toc70588249 \h </w:instrText>
        </w:r>
        <w:r w:rsidR="002240CD">
          <w:rPr>
            <w:webHidden/>
          </w:rPr>
        </w:r>
        <w:r w:rsidR="002240CD">
          <w:rPr>
            <w:webHidden/>
          </w:rPr>
          <w:fldChar w:fldCharType="separate"/>
        </w:r>
        <w:r w:rsidR="002240CD">
          <w:rPr>
            <w:webHidden/>
          </w:rPr>
          <w:t>18</w:t>
        </w:r>
        <w:r w:rsidR="002240CD">
          <w:rPr>
            <w:webHidden/>
          </w:rPr>
          <w:fldChar w:fldCharType="end"/>
        </w:r>
      </w:hyperlink>
    </w:p>
    <w:p w14:paraId="0074340D" w14:textId="2997FAA7" w:rsidR="002240CD" w:rsidRDefault="007B0A9A">
      <w:pPr>
        <w:pStyle w:val="Verzeichnis1"/>
        <w:rPr>
          <w:rFonts w:asciiTheme="minorHAnsi" w:eastAsiaTheme="minorEastAsia" w:hAnsiTheme="minorHAnsi" w:cstheme="minorBidi"/>
          <w:b w:val="0"/>
          <w:bCs w:val="0"/>
          <w:sz w:val="22"/>
          <w:szCs w:val="22"/>
          <w:lang w:val="en-US"/>
        </w:rPr>
      </w:pPr>
      <w:hyperlink w:anchor="_Toc70588250" w:history="1">
        <w:r w:rsidR="002240CD" w:rsidRPr="001A55EC">
          <w:rPr>
            <w:rStyle w:val="Hyperlink"/>
          </w:rPr>
          <w:t>6. Kategorisieren einzelner Komponenten</w:t>
        </w:r>
        <w:r w:rsidR="002240CD">
          <w:rPr>
            <w:webHidden/>
          </w:rPr>
          <w:tab/>
        </w:r>
        <w:r w:rsidR="002240CD">
          <w:rPr>
            <w:webHidden/>
          </w:rPr>
          <w:fldChar w:fldCharType="begin"/>
        </w:r>
        <w:r w:rsidR="002240CD">
          <w:rPr>
            <w:webHidden/>
          </w:rPr>
          <w:instrText xml:space="preserve"> PAGEREF _Toc70588250 \h </w:instrText>
        </w:r>
        <w:r w:rsidR="002240CD">
          <w:rPr>
            <w:webHidden/>
          </w:rPr>
        </w:r>
        <w:r w:rsidR="002240CD">
          <w:rPr>
            <w:webHidden/>
          </w:rPr>
          <w:fldChar w:fldCharType="separate"/>
        </w:r>
        <w:r w:rsidR="002240CD">
          <w:rPr>
            <w:webHidden/>
          </w:rPr>
          <w:t>19</w:t>
        </w:r>
        <w:r w:rsidR="002240CD">
          <w:rPr>
            <w:webHidden/>
          </w:rPr>
          <w:fldChar w:fldCharType="end"/>
        </w:r>
      </w:hyperlink>
    </w:p>
    <w:p w14:paraId="04FD8CD3" w14:textId="10CFD680" w:rsidR="002240CD" w:rsidRDefault="007B0A9A">
      <w:pPr>
        <w:pStyle w:val="Verzeichnis2"/>
        <w:tabs>
          <w:tab w:val="right" w:leader="dot" w:pos="9062"/>
        </w:tabs>
        <w:rPr>
          <w:rFonts w:eastAsiaTheme="minorEastAsia" w:cstheme="minorBidi"/>
          <w:i w:val="0"/>
          <w:iCs w:val="0"/>
          <w:noProof/>
          <w:sz w:val="22"/>
          <w:szCs w:val="22"/>
          <w:lang w:val="en-US"/>
        </w:rPr>
      </w:pPr>
      <w:hyperlink w:anchor="_Toc70588251" w:history="1">
        <w:r w:rsidR="002240CD" w:rsidRPr="001A55EC">
          <w:rPr>
            <w:rStyle w:val="Hyperlink"/>
            <w:noProof/>
          </w:rPr>
          <w:t>6.1 Atome</w:t>
        </w:r>
        <w:r w:rsidR="002240CD">
          <w:rPr>
            <w:noProof/>
            <w:webHidden/>
          </w:rPr>
          <w:tab/>
        </w:r>
        <w:r w:rsidR="002240CD">
          <w:rPr>
            <w:noProof/>
            <w:webHidden/>
          </w:rPr>
          <w:fldChar w:fldCharType="begin"/>
        </w:r>
        <w:r w:rsidR="002240CD">
          <w:rPr>
            <w:noProof/>
            <w:webHidden/>
          </w:rPr>
          <w:instrText xml:space="preserve"> PAGEREF _Toc70588251 \h </w:instrText>
        </w:r>
        <w:r w:rsidR="002240CD">
          <w:rPr>
            <w:noProof/>
            <w:webHidden/>
          </w:rPr>
        </w:r>
        <w:r w:rsidR="002240CD">
          <w:rPr>
            <w:noProof/>
            <w:webHidden/>
          </w:rPr>
          <w:fldChar w:fldCharType="separate"/>
        </w:r>
        <w:r w:rsidR="002240CD">
          <w:rPr>
            <w:noProof/>
            <w:webHidden/>
          </w:rPr>
          <w:t>19</w:t>
        </w:r>
        <w:r w:rsidR="002240CD">
          <w:rPr>
            <w:noProof/>
            <w:webHidden/>
          </w:rPr>
          <w:fldChar w:fldCharType="end"/>
        </w:r>
      </w:hyperlink>
    </w:p>
    <w:p w14:paraId="0E1033AD" w14:textId="43565375" w:rsidR="002240CD" w:rsidRDefault="007B0A9A">
      <w:pPr>
        <w:pStyle w:val="Verzeichnis2"/>
        <w:tabs>
          <w:tab w:val="right" w:leader="dot" w:pos="9062"/>
        </w:tabs>
        <w:rPr>
          <w:rFonts w:eastAsiaTheme="minorEastAsia" w:cstheme="minorBidi"/>
          <w:i w:val="0"/>
          <w:iCs w:val="0"/>
          <w:noProof/>
          <w:sz w:val="22"/>
          <w:szCs w:val="22"/>
          <w:lang w:val="en-US"/>
        </w:rPr>
      </w:pPr>
      <w:hyperlink w:anchor="_Toc70588252" w:history="1">
        <w:r w:rsidR="002240CD" w:rsidRPr="001A55EC">
          <w:rPr>
            <w:rStyle w:val="Hyperlink"/>
            <w:noProof/>
          </w:rPr>
          <w:t>6.2 Moleküle</w:t>
        </w:r>
        <w:r w:rsidR="002240CD">
          <w:rPr>
            <w:noProof/>
            <w:webHidden/>
          </w:rPr>
          <w:tab/>
        </w:r>
        <w:r w:rsidR="002240CD">
          <w:rPr>
            <w:noProof/>
            <w:webHidden/>
          </w:rPr>
          <w:fldChar w:fldCharType="begin"/>
        </w:r>
        <w:r w:rsidR="002240CD">
          <w:rPr>
            <w:noProof/>
            <w:webHidden/>
          </w:rPr>
          <w:instrText xml:space="preserve"> PAGEREF _Toc70588252 \h </w:instrText>
        </w:r>
        <w:r w:rsidR="002240CD">
          <w:rPr>
            <w:noProof/>
            <w:webHidden/>
          </w:rPr>
        </w:r>
        <w:r w:rsidR="002240CD">
          <w:rPr>
            <w:noProof/>
            <w:webHidden/>
          </w:rPr>
          <w:fldChar w:fldCharType="separate"/>
        </w:r>
        <w:r w:rsidR="002240CD">
          <w:rPr>
            <w:noProof/>
            <w:webHidden/>
          </w:rPr>
          <w:t>22</w:t>
        </w:r>
        <w:r w:rsidR="002240CD">
          <w:rPr>
            <w:noProof/>
            <w:webHidden/>
          </w:rPr>
          <w:fldChar w:fldCharType="end"/>
        </w:r>
      </w:hyperlink>
    </w:p>
    <w:p w14:paraId="1E9B3B97" w14:textId="176BB6EC" w:rsidR="002240CD" w:rsidRDefault="007B0A9A">
      <w:pPr>
        <w:pStyle w:val="Verzeichnis3"/>
        <w:tabs>
          <w:tab w:val="right" w:leader="dot" w:pos="9062"/>
        </w:tabs>
        <w:rPr>
          <w:rFonts w:eastAsiaTheme="minorEastAsia" w:cstheme="minorBidi"/>
          <w:noProof/>
          <w:sz w:val="22"/>
          <w:szCs w:val="22"/>
          <w:lang w:val="en-US"/>
        </w:rPr>
      </w:pPr>
      <w:hyperlink w:anchor="_Toc70588253" w:history="1">
        <w:r w:rsidR="002240CD" w:rsidRPr="001A55EC">
          <w:rPr>
            <w:rStyle w:val="Hyperlink"/>
            <w:noProof/>
          </w:rPr>
          <w:t>6.2.1 Info-Dialog Komponente</w:t>
        </w:r>
        <w:r w:rsidR="002240CD">
          <w:rPr>
            <w:noProof/>
            <w:webHidden/>
          </w:rPr>
          <w:tab/>
        </w:r>
        <w:r w:rsidR="002240CD">
          <w:rPr>
            <w:noProof/>
            <w:webHidden/>
          </w:rPr>
          <w:fldChar w:fldCharType="begin"/>
        </w:r>
        <w:r w:rsidR="002240CD">
          <w:rPr>
            <w:noProof/>
            <w:webHidden/>
          </w:rPr>
          <w:instrText xml:space="preserve"> PAGEREF _Toc70588253 \h </w:instrText>
        </w:r>
        <w:r w:rsidR="002240CD">
          <w:rPr>
            <w:noProof/>
            <w:webHidden/>
          </w:rPr>
        </w:r>
        <w:r w:rsidR="002240CD">
          <w:rPr>
            <w:noProof/>
            <w:webHidden/>
          </w:rPr>
          <w:fldChar w:fldCharType="separate"/>
        </w:r>
        <w:r w:rsidR="002240CD">
          <w:rPr>
            <w:noProof/>
            <w:webHidden/>
          </w:rPr>
          <w:t>22</w:t>
        </w:r>
        <w:r w:rsidR="002240CD">
          <w:rPr>
            <w:noProof/>
            <w:webHidden/>
          </w:rPr>
          <w:fldChar w:fldCharType="end"/>
        </w:r>
      </w:hyperlink>
    </w:p>
    <w:p w14:paraId="4449CBDB" w14:textId="3637C0E6" w:rsidR="002240CD" w:rsidRDefault="007B0A9A">
      <w:pPr>
        <w:pStyle w:val="Verzeichnis3"/>
        <w:tabs>
          <w:tab w:val="right" w:leader="dot" w:pos="9062"/>
        </w:tabs>
        <w:rPr>
          <w:rFonts w:eastAsiaTheme="minorEastAsia" w:cstheme="minorBidi"/>
          <w:noProof/>
          <w:sz w:val="22"/>
          <w:szCs w:val="22"/>
          <w:lang w:val="en-US"/>
        </w:rPr>
      </w:pPr>
      <w:hyperlink w:anchor="_Toc70588254" w:history="1">
        <w:r w:rsidR="002240CD" w:rsidRPr="001A55EC">
          <w:rPr>
            <w:rStyle w:val="Hyperlink"/>
            <w:noProof/>
            <w:lang w:val="en-US"/>
          </w:rPr>
          <w:t>6.2.2 Top-Bar Komponente</w:t>
        </w:r>
        <w:r w:rsidR="002240CD">
          <w:rPr>
            <w:noProof/>
            <w:webHidden/>
          </w:rPr>
          <w:tab/>
        </w:r>
        <w:r w:rsidR="002240CD">
          <w:rPr>
            <w:noProof/>
            <w:webHidden/>
          </w:rPr>
          <w:fldChar w:fldCharType="begin"/>
        </w:r>
        <w:r w:rsidR="002240CD">
          <w:rPr>
            <w:noProof/>
            <w:webHidden/>
          </w:rPr>
          <w:instrText xml:space="preserve"> PAGEREF _Toc70588254 \h </w:instrText>
        </w:r>
        <w:r w:rsidR="002240CD">
          <w:rPr>
            <w:noProof/>
            <w:webHidden/>
          </w:rPr>
        </w:r>
        <w:r w:rsidR="002240CD">
          <w:rPr>
            <w:noProof/>
            <w:webHidden/>
          </w:rPr>
          <w:fldChar w:fldCharType="separate"/>
        </w:r>
        <w:r w:rsidR="002240CD">
          <w:rPr>
            <w:noProof/>
            <w:webHidden/>
          </w:rPr>
          <w:t>23</w:t>
        </w:r>
        <w:r w:rsidR="002240CD">
          <w:rPr>
            <w:noProof/>
            <w:webHidden/>
          </w:rPr>
          <w:fldChar w:fldCharType="end"/>
        </w:r>
      </w:hyperlink>
    </w:p>
    <w:p w14:paraId="5E1E5EDB" w14:textId="6C98DC2D" w:rsidR="002240CD" w:rsidRDefault="007B0A9A">
      <w:pPr>
        <w:pStyle w:val="Verzeichnis3"/>
        <w:tabs>
          <w:tab w:val="right" w:leader="dot" w:pos="9062"/>
        </w:tabs>
        <w:rPr>
          <w:rFonts w:eastAsiaTheme="minorEastAsia" w:cstheme="minorBidi"/>
          <w:noProof/>
          <w:sz w:val="22"/>
          <w:szCs w:val="22"/>
          <w:lang w:val="en-US"/>
        </w:rPr>
      </w:pPr>
      <w:hyperlink w:anchor="_Toc70588255" w:history="1">
        <w:r w:rsidR="002240CD" w:rsidRPr="001A55EC">
          <w:rPr>
            <w:rStyle w:val="Hyperlink"/>
            <w:noProof/>
          </w:rPr>
          <w:t>6.2.3 License-Dialog Komponente</w:t>
        </w:r>
        <w:r w:rsidR="002240CD">
          <w:rPr>
            <w:noProof/>
            <w:webHidden/>
          </w:rPr>
          <w:tab/>
        </w:r>
        <w:r w:rsidR="002240CD">
          <w:rPr>
            <w:noProof/>
            <w:webHidden/>
          </w:rPr>
          <w:fldChar w:fldCharType="begin"/>
        </w:r>
        <w:r w:rsidR="002240CD">
          <w:rPr>
            <w:noProof/>
            <w:webHidden/>
          </w:rPr>
          <w:instrText xml:space="preserve"> PAGEREF _Toc70588255 \h </w:instrText>
        </w:r>
        <w:r w:rsidR="002240CD">
          <w:rPr>
            <w:noProof/>
            <w:webHidden/>
          </w:rPr>
        </w:r>
        <w:r w:rsidR="002240CD">
          <w:rPr>
            <w:noProof/>
            <w:webHidden/>
          </w:rPr>
          <w:fldChar w:fldCharType="separate"/>
        </w:r>
        <w:r w:rsidR="002240CD">
          <w:rPr>
            <w:noProof/>
            <w:webHidden/>
          </w:rPr>
          <w:t>24</w:t>
        </w:r>
        <w:r w:rsidR="002240CD">
          <w:rPr>
            <w:noProof/>
            <w:webHidden/>
          </w:rPr>
          <w:fldChar w:fldCharType="end"/>
        </w:r>
      </w:hyperlink>
    </w:p>
    <w:p w14:paraId="4E29F0A4" w14:textId="0F91FFB8" w:rsidR="002240CD" w:rsidRDefault="007B0A9A">
      <w:pPr>
        <w:pStyle w:val="Verzeichnis2"/>
        <w:tabs>
          <w:tab w:val="right" w:leader="dot" w:pos="9062"/>
        </w:tabs>
        <w:rPr>
          <w:rFonts w:eastAsiaTheme="minorEastAsia" w:cstheme="minorBidi"/>
          <w:i w:val="0"/>
          <w:iCs w:val="0"/>
          <w:noProof/>
          <w:sz w:val="22"/>
          <w:szCs w:val="22"/>
          <w:lang w:val="en-US"/>
        </w:rPr>
      </w:pPr>
      <w:hyperlink w:anchor="_Toc70588256" w:history="1">
        <w:r w:rsidR="002240CD" w:rsidRPr="001A55EC">
          <w:rPr>
            <w:rStyle w:val="Hyperlink"/>
            <w:noProof/>
          </w:rPr>
          <w:t>6.3 Organismen</w:t>
        </w:r>
        <w:r w:rsidR="002240CD">
          <w:rPr>
            <w:noProof/>
            <w:webHidden/>
          </w:rPr>
          <w:tab/>
        </w:r>
        <w:r w:rsidR="002240CD">
          <w:rPr>
            <w:noProof/>
            <w:webHidden/>
          </w:rPr>
          <w:fldChar w:fldCharType="begin"/>
        </w:r>
        <w:r w:rsidR="002240CD">
          <w:rPr>
            <w:noProof/>
            <w:webHidden/>
          </w:rPr>
          <w:instrText xml:space="preserve"> PAGEREF _Toc70588256 \h </w:instrText>
        </w:r>
        <w:r w:rsidR="002240CD">
          <w:rPr>
            <w:noProof/>
            <w:webHidden/>
          </w:rPr>
        </w:r>
        <w:r w:rsidR="002240CD">
          <w:rPr>
            <w:noProof/>
            <w:webHidden/>
          </w:rPr>
          <w:fldChar w:fldCharType="separate"/>
        </w:r>
        <w:r w:rsidR="002240CD">
          <w:rPr>
            <w:noProof/>
            <w:webHidden/>
          </w:rPr>
          <w:t>25</w:t>
        </w:r>
        <w:r w:rsidR="002240CD">
          <w:rPr>
            <w:noProof/>
            <w:webHidden/>
          </w:rPr>
          <w:fldChar w:fldCharType="end"/>
        </w:r>
      </w:hyperlink>
    </w:p>
    <w:p w14:paraId="3A01B1CC" w14:textId="7E9F70CA" w:rsidR="002240CD" w:rsidRDefault="007B0A9A">
      <w:pPr>
        <w:pStyle w:val="Verzeichnis3"/>
        <w:tabs>
          <w:tab w:val="right" w:leader="dot" w:pos="9062"/>
        </w:tabs>
        <w:rPr>
          <w:rFonts w:eastAsiaTheme="minorEastAsia" w:cstheme="minorBidi"/>
          <w:noProof/>
          <w:sz w:val="22"/>
          <w:szCs w:val="22"/>
          <w:lang w:val="en-US"/>
        </w:rPr>
      </w:pPr>
      <w:hyperlink w:anchor="_Toc70588257" w:history="1">
        <w:r w:rsidR="002240CD" w:rsidRPr="001A55EC">
          <w:rPr>
            <w:rStyle w:val="Hyperlink"/>
            <w:noProof/>
          </w:rPr>
          <w:t>6.3.1 Copyright-Footer Komponente</w:t>
        </w:r>
        <w:r w:rsidR="002240CD">
          <w:rPr>
            <w:noProof/>
            <w:webHidden/>
          </w:rPr>
          <w:tab/>
        </w:r>
        <w:r w:rsidR="002240CD">
          <w:rPr>
            <w:noProof/>
            <w:webHidden/>
          </w:rPr>
          <w:fldChar w:fldCharType="begin"/>
        </w:r>
        <w:r w:rsidR="002240CD">
          <w:rPr>
            <w:noProof/>
            <w:webHidden/>
          </w:rPr>
          <w:instrText xml:space="preserve"> PAGEREF _Toc70588257 \h </w:instrText>
        </w:r>
        <w:r w:rsidR="002240CD">
          <w:rPr>
            <w:noProof/>
            <w:webHidden/>
          </w:rPr>
        </w:r>
        <w:r w:rsidR="002240CD">
          <w:rPr>
            <w:noProof/>
            <w:webHidden/>
          </w:rPr>
          <w:fldChar w:fldCharType="separate"/>
        </w:r>
        <w:r w:rsidR="002240CD">
          <w:rPr>
            <w:noProof/>
            <w:webHidden/>
          </w:rPr>
          <w:t>25</w:t>
        </w:r>
        <w:r w:rsidR="002240CD">
          <w:rPr>
            <w:noProof/>
            <w:webHidden/>
          </w:rPr>
          <w:fldChar w:fldCharType="end"/>
        </w:r>
      </w:hyperlink>
    </w:p>
    <w:p w14:paraId="6E0EC05D" w14:textId="7913B471" w:rsidR="002240CD" w:rsidRDefault="007B0A9A">
      <w:pPr>
        <w:pStyle w:val="Verzeichnis2"/>
        <w:tabs>
          <w:tab w:val="right" w:leader="dot" w:pos="9062"/>
        </w:tabs>
        <w:rPr>
          <w:rFonts w:eastAsiaTheme="minorEastAsia" w:cstheme="minorBidi"/>
          <w:i w:val="0"/>
          <w:iCs w:val="0"/>
          <w:noProof/>
          <w:sz w:val="22"/>
          <w:szCs w:val="22"/>
          <w:lang w:val="en-US"/>
        </w:rPr>
      </w:pPr>
      <w:hyperlink w:anchor="_Toc70588258" w:history="1">
        <w:r w:rsidR="002240CD" w:rsidRPr="001A55EC">
          <w:rPr>
            <w:rStyle w:val="Hyperlink"/>
            <w:noProof/>
            <w:lang w:val="en-US"/>
          </w:rPr>
          <w:t>6.4 Pages</w:t>
        </w:r>
        <w:r w:rsidR="002240CD">
          <w:rPr>
            <w:noProof/>
            <w:webHidden/>
          </w:rPr>
          <w:tab/>
        </w:r>
        <w:r w:rsidR="002240CD">
          <w:rPr>
            <w:noProof/>
            <w:webHidden/>
          </w:rPr>
          <w:fldChar w:fldCharType="begin"/>
        </w:r>
        <w:r w:rsidR="002240CD">
          <w:rPr>
            <w:noProof/>
            <w:webHidden/>
          </w:rPr>
          <w:instrText xml:space="preserve"> PAGEREF _Toc70588258 \h </w:instrText>
        </w:r>
        <w:r w:rsidR="002240CD">
          <w:rPr>
            <w:noProof/>
            <w:webHidden/>
          </w:rPr>
        </w:r>
        <w:r w:rsidR="002240CD">
          <w:rPr>
            <w:noProof/>
            <w:webHidden/>
          </w:rPr>
          <w:fldChar w:fldCharType="separate"/>
        </w:r>
        <w:r w:rsidR="002240CD">
          <w:rPr>
            <w:noProof/>
            <w:webHidden/>
          </w:rPr>
          <w:t>26</w:t>
        </w:r>
        <w:r w:rsidR="002240CD">
          <w:rPr>
            <w:noProof/>
            <w:webHidden/>
          </w:rPr>
          <w:fldChar w:fldCharType="end"/>
        </w:r>
      </w:hyperlink>
    </w:p>
    <w:p w14:paraId="46F6A725" w14:textId="01453362" w:rsidR="002240CD" w:rsidRDefault="007B0A9A">
      <w:pPr>
        <w:pStyle w:val="Verzeichnis3"/>
        <w:tabs>
          <w:tab w:val="right" w:leader="dot" w:pos="9062"/>
        </w:tabs>
        <w:rPr>
          <w:rFonts w:eastAsiaTheme="minorEastAsia" w:cstheme="minorBidi"/>
          <w:noProof/>
          <w:sz w:val="22"/>
          <w:szCs w:val="22"/>
          <w:lang w:val="en-US"/>
        </w:rPr>
      </w:pPr>
      <w:hyperlink w:anchor="_Toc70588259" w:history="1">
        <w:r w:rsidR="002240CD" w:rsidRPr="001A55EC">
          <w:rPr>
            <w:rStyle w:val="Hyperlink"/>
            <w:noProof/>
            <w:lang w:val="en-US"/>
          </w:rPr>
          <w:t>6.4.1 Page-Not-Found Komponente</w:t>
        </w:r>
        <w:r w:rsidR="002240CD">
          <w:rPr>
            <w:noProof/>
            <w:webHidden/>
          </w:rPr>
          <w:tab/>
        </w:r>
        <w:r w:rsidR="002240CD">
          <w:rPr>
            <w:noProof/>
            <w:webHidden/>
          </w:rPr>
          <w:fldChar w:fldCharType="begin"/>
        </w:r>
        <w:r w:rsidR="002240CD">
          <w:rPr>
            <w:noProof/>
            <w:webHidden/>
          </w:rPr>
          <w:instrText xml:space="preserve"> PAGEREF _Toc70588259 \h </w:instrText>
        </w:r>
        <w:r w:rsidR="002240CD">
          <w:rPr>
            <w:noProof/>
            <w:webHidden/>
          </w:rPr>
        </w:r>
        <w:r w:rsidR="002240CD">
          <w:rPr>
            <w:noProof/>
            <w:webHidden/>
          </w:rPr>
          <w:fldChar w:fldCharType="separate"/>
        </w:r>
        <w:r w:rsidR="002240CD">
          <w:rPr>
            <w:noProof/>
            <w:webHidden/>
          </w:rPr>
          <w:t>26</w:t>
        </w:r>
        <w:r w:rsidR="002240CD">
          <w:rPr>
            <w:noProof/>
            <w:webHidden/>
          </w:rPr>
          <w:fldChar w:fldCharType="end"/>
        </w:r>
      </w:hyperlink>
    </w:p>
    <w:p w14:paraId="7F771DEA" w14:textId="3846E644" w:rsidR="002240CD" w:rsidRDefault="007B0A9A">
      <w:pPr>
        <w:pStyle w:val="Verzeichnis1"/>
        <w:rPr>
          <w:rFonts w:asciiTheme="minorHAnsi" w:eastAsiaTheme="minorEastAsia" w:hAnsiTheme="minorHAnsi" w:cstheme="minorBidi"/>
          <w:b w:val="0"/>
          <w:bCs w:val="0"/>
          <w:sz w:val="22"/>
          <w:szCs w:val="22"/>
          <w:lang w:val="en-US"/>
        </w:rPr>
      </w:pPr>
      <w:hyperlink w:anchor="_Toc70588260" w:history="1">
        <w:r w:rsidR="002240CD" w:rsidRPr="001A55EC">
          <w:rPr>
            <w:rStyle w:val="Hyperlink"/>
          </w:rPr>
          <w:t>7. Zentralisierung von Angular-Material Themes</w:t>
        </w:r>
        <w:r w:rsidR="002240CD">
          <w:rPr>
            <w:webHidden/>
          </w:rPr>
          <w:tab/>
        </w:r>
        <w:r w:rsidR="002240CD">
          <w:rPr>
            <w:webHidden/>
          </w:rPr>
          <w:fldChar w:fldCharType="begin"/>
        </w:r>
        <w:r w:rsidR="002240CD">
          <w:rPr>
            <w:webHidden/>
          </w:rPr>
          <w:instrText xml:space="preserve"> PAGEREF _Toc70588260 \h </w:instrText>
        </w:r>
        <w:r w:rsidR="002240CD">
          <w:rPr>
            <w:webHidden/>
          </w:rPr>
        </w:r>
        <w:r w:rsidR="002240CD">
          <w:rPr>
            <w:webHidden/>
          </w:rPr>
          <w:fldChar w:fldCharType="separate"/>
        </w:r>
        <w:r w:rsidR="002240CD">
          <w:rPr>
            <w:webHidden/>
          </w:rPr>
          <w:t>27</w:t>
        </w:r>
        <w:r w:rsidR="002240CD">
          <w:rPr>
            <w:webHidden/>
          </w:rPr>
          <w:fldChar w:fldCharType="end"/>
        </w:r>
      </w:hyperlink>
    </w:p>
    <w:p w14:paraId="17C3944B" w14:textId="369B5A41" w:rsidR="002240CD" w:rsidRDefault="007B0A9A">
      <w:pPr>
        <w:pStyle w:val="Verzeichnis1"/>
        <w:rPr>
          <w:rFonts w:asciiTheme="minorHAnsi" w:eastAsiaTheme="minorEastAsia" w:hAnsiTheme="minorHAnsi" w:cstheme="minorBidi"/>
          <w:b w:val="0"/>
          <w:bCs w:val="0"/>
          <w:sz w:val="22"/>
          <w:szCs w:val="22"/>
          <w:lang w:val="en-US"/>
        </w:rPr>
      </w:pPr>
      <w:hyperlink w:anchor="_Toc70588261" w:history="1">
        <w:r w:rsidR="002240CD" w:rsidRPr="001A55EC">
          <w:rPr>
            <w:rStyle w:val="Hyperlink"/>
          </w:rPr>
          <w:t>8. Zentralisierung von CSS-Styles</w:t>
        </w:r>
        <w:r w:rsidR="002240CD">
          <w:rPr>
            <w:webHidden/>
          </w:rPr>
          <w:tab/>
        </w:r>
        <w:r w:rsidR="002240CD">
          <w:rPr>
            <w:webHidden/>
          </w:rPr>
          <w:fldChar w:fldCharType="begin"/>
        </w:r>
        <w:r w:rsidR="002240CD">
          <w:rPr>
            <w:webHidden/>
          </w:rPr>
          <w:instrText xml:space="preserve"> PAGEREF _Toc70588261 \h </w:instrText>
        </w:r>
        <w:r w:rsidR="002240CD">
          <w:rPr>
            <w:webHidden/>
          </w:rPr>
        </w:r>
        <w:r w:rsidR="002240CD">
          <w:rPr>
            <w:webHidden/>
          </w:rPr>
          <w:fldChar w:fldCharType="separate"/>
        </w:r>
        <w:r w:rsidR="002240CD">
          <w:rPr>
            <w:webHidden/>
          </w:rPr>
          <w:t>28</w:t>
        </w:r>
        <w:r w:rsidR="002240CD">
          <w:rPr>
            <w:webHidden/>
          </w:rPr>
          <w:fldChar w:fldCharType="end"/>
        </w:r>
      </w:hyperlink>
    </w:p>
    <w:p w14:paraId="451CC581" w14:textId="52EED033" w:rsidR="002240CD" w:rsidRDefault="007B0A9A">
      <w:pPr>
        <w:pStyle w:val="Verzeichnis1"/>
        <w:rPr>
          <w:rFonts w:asciiTheme="minorHAnsi" w:eastAsiaTheme="minorEastAsia" w:hAnsiTheme="minorHAnsi" w:cstheme="minorBidi"/>
          <w:b w:val="0"/>
          <w:bCs w:val="0"/>
          <w:sz w:val="22"/>
          <w:szCs w:val="22"/>
          <w:lang w:val="en-US"/>
        </w:rPr>
      </w:pPr>
      <w:hyperlink w:anchor="_Toc70588262" w:history="1">
        <w:r w:rsidR="002240CD" w:rsidRPr="001A55EC">
          <w:rPr>
            <w:rStyle w:val="Hyperlink"/>
          </w:rPr>
          <w:t>Literaturverzeichnis</w:t>
        </w:r>
        <w:r w:rsidR="002240CD">
          <w:rPr>
            <w:webHidden/>
          </w:rPr>
          <w:tab/>
        </w:r>
        <w:r w:rsidR="002240CD">
          <w:rPr>
            <w:webHidden/>
          </w:rPr>
          <w:fldChar w:fldCharType="begin"/>
        </w:r>
        <w:r w:rsidR="002240CD">
          <w:rPr>
            <w:webHidden/>
          </w:rPr>
          <w:instrText xml:space="preserve"> PAGEREF _Toc70588262 \h </w:instrText>
        </w:r>
        <w:r w:rsidR="002240CD">
          <w:rPr>
            <w:webHidden/>
          </w:rPr>
        </w:r>
        <w:r w:rsidR="002240CD">
          <w:rPr>
            <w:webHidden/>
          </w:rPr>
          <w:fldChar w:fldCharType="separate"/>
        </w:r>
        <w:r w:rsidR="002240CD">
          <w:rPr>
            <w:webHidden/>
          </w:rPr>
          <w:t>28</w:t>
        </w:r>
        <w:r w:rsidR="002240CD">
          <w:rPr>
            <w:webHidden/>
          </w:rPr>
          <w:fldChar w:fldCharType="end"/>
        </w:r>
      </w:hyperlink>
    </w:p>
    <w:p w14:paraId="2A458517" w14:textId="668D3A71" w:rsidR="00DE284F" w:rsidRPr="000F51E9" w:rsidRDefault="00360264" w:rsidP="00036539">
      <w:pPr>
        <w:rPr>
          <w:rFonts w:cs="Arial"/>
          <w:szCs w:val="24"/>
        </w:rPr>
      </w:pPr>
      <w:r>
        <w:rPr>
          <w:rFonts w:asciiTheme="minorHAnsi" w:hAnsiTheme="minorHAnsi" w:cstheme="minorHAnsi"/>
          <w:b/>
          <w:bCs/>
          <w:sz w:val="20"/>
          <w:szCs w:val="20"/>
        </w:rPr>
        <w:fldChar w:fldCharType="end"/>
      </w:r>
      <w:r w:rsidR="00DE284F" w:rsidRPr="000F51E9">
        <w:rPr>
          <w:rFonts w:cs="Arial"/>
          <w:szCs w:val="24"/>
        </w:rPr>
        <w:br w:type="page"/>
      </w:r>
      <w:bookmarkStart w:id="1" w:name="_Toc69992589"/>
      <w:r w:rsidR="00DE284F" w:rsidRPr="000F51E9">
        <w:rPr>
          <w:rFonts w:cs="Arial"/>
          <w:szCs w:val="24"/>
        </w:rPr>
        <w:lastRenderedPageBreak/>
        <w:t>Abkürzungsverzeichnis</w:t>
      </w:r>
      <w:bookmarkEnd w:id="1"/>
    </w:p>
    <w:p w14:paraId="506CC257" w14:textId="77777777" w:rsidR="00DE284F" w:rsidRPr="000F51E9" w:rsidRDefault="00DE284F" w:rsidP="00C25C8E">
      <w:pPr>
        <w:rPr>
          <w:rFonts w:cs="Arial"/>
          <w:szCs w:val="24"/>
        </w:rPr>
      </w:pPr>
    </w:p>
    <w:p w14:paraId="5E7C8418" w14:textId="604E5CFC" w:rsidR="00DE284F" w:rsidRDefault="001A3B91" w:rsidP="00C25C8E">
      <w:pPr>
        <w:rPr>
          <w:rFonts w:cs="Arial"/>
          <w:szCs w:val="24"/>
        </w:rPr>
      </w:pPr>
      <w:proofErr w:type="spellStart"/>
      <w:r>
        <w:rPr>
          <w:rFonts w:cs="Arial"/>
          <w:szCs w:val="24"/>
        </w:rPr>
        <w:t>Git</w:t>
      </w:r>
      <w:proofErr w:type="spellEnd"/>
    </w:p>
    <w:p w14:paraId="39522B54" w14:textId="4E749E25" w:rsidR="001A3B91" w:rsidRDefault="001A3B91" w:rsidP="00C25C8E">
      <w:pPr>
        <w:rPr>
          <w:rFonts w:cs="Arial"/>
          <w:szCs w:val="24"/>
        </w:rPr>
      </w:pPr>
      <w:r>
        <w:rPr>
          <w:rFonts w:cs="Arial"/>
          <w:szCs w:val="24"/>
        </w:rPr>
        <w:t>Repo</w:t>
      </w:r>
    </w:p>
    <w:p w14:paraId="6AE3D2C5" w14:textId="199D8807" w:rsidR="001A3B91" w:rsidRPr="000F51E9" w:rsidRDefault="001A3B91" w:rsidP="00C25C8E">
      <w:pPr>
        <w:rPr>
          <w:rFonts w:cs="Arial"/>
          <w:szCs w:val="24"/>
        </w:rPr>
      </w:pPr>
      <w:r>
        <w:rPr>
          <w:rFonts w:cs="Arial"/>
          <w:szCs w:val="24"/>
        </w:rPr>
        <w:t>SSH</w:t>
      </w:r>
    </w:p>
    <w:p w14:paraId="10F813E2" w14:textId="35963FA4" w:rsidR="00093074" w:rsidRPr="000F51E9" w:rsidRDefault="00093074" w:rsidP="00C25C8E">
      <w:pPr>
        <w:rPr>
          <w:rFonts w:cs="Arial"/>
          <w:szCs w:val="24"/>
        </w:rPr>
      </w:pPr>
    </w:p>
    <w:p w14:paraId="60143EF5" w14:textId="03C028AE" w:rsidR="00DE284F" w:rsidRPr="000F51E9" w:rsidRDefault="00DE284F" w:rsidP="00C25C8E">
      <w:pPr>
        <w:rPr>
          <w:rFonts w:cs="Arial"/>
          <w:szCs w:val="24"/>
        </w:rPr>
      </w:pPr>
    </w:p>
    <w:p w14:paraId="7DE54F5C" w14:textId="61226672" w:rsidR="00DE284F" w:rsidRPr="000F51E9" w:rsidRDefault="00DE284F" w:rsidP="00C25C8E">
      <w:pPr>
        <w:rPr>
          <w:rFonts w:cs="Arial"/>
          <w:szCs w:val="24"/>
        </w:rPr>
      </w:pPr>
    </w:p>
    <w:p w14:paraId="7FC0FE26" w14:textId="29E2F6BC" w:rsidR="00DE284F" w:rsidRPr="000F51E9" w:rsidRDefault="00DE284F" w:rsidP="00C25C8E">
      <w:pPr>
        <w:rPr>
          <w:rFonts w:cs="Arial"/>
          <w:szCs w:val="24"/>
        </w:rPr>
      </w:pPr>
    </w:p>
    <w:p w14:paraId="032058C0" w14:textId="0AF9780C" w:rsidR="00DE284F" w:rsidRPr="000F51E9" w:rsidRDefault="00DE284F" w:rsidP="00C25C8E">
      <w:pPr>
        <w:rPr>
          <w:rFonts w:cs="Arial"/>
          <w:szCs w:val="24"/>
        </w:rPr>
      </w:pPr>
    </w:p>
    <w:p w14:paraId="1F7F23FA" w14:textId="6B940074" w:rsidR="00DE284F" w:rsidRPr="000F51E9" w:rsidRDefault="00DE284F" w:rsidP="00C25C8E">
      <w:pPr>
        <w:rPr>
          <w:rFonts w:cs="Arial"/>
          <w:szCs w:val="24"/>
        </w:rPr>
      </w:pPr>
    </w:p>
    <w:p w14:paraId="27E26082" w14:textId="329D2EEC" w:rsidR="00DE284F" w:rsidRPr="000F51E9" w:rsidRDefault="00DE284F" w:rsidP="00C25C8E">
      <w:pPr>
        <w:rPr>
          <w:rFonts w:cs="Arial"/>
          <w:szCs w:val="24"/>
        </w:rPr>
      </w:pPr>
    </w:p>
    <w:p w14:paraId="531DE974" w14:textId="3D91D930" w:rsidR="00DE284F" w:rsidRPr="000F51E9" w:rsidRDefault="00DE284F" w:rsidP="00C25C8E">
      <w:pPr>
        <w:rPr>
          <w:rFonts w:cs="Arial"/>
          <w:szCs w:val="24"/>
        </w:rPr>
      </w:pPr>
    </w:p>
    <w:p w14:paraId="1F45DC4F" w14:textId="56217C51" w:rsidR="00DE284F" w:rsidRPr="000F51E9" w:rsidRDefault="00DE284F" w:rsidP="00C25C8E">
      <w:pPr>
        <w:rPr>
          <w:rFonts w:cs="Arial"/>
          <w:szCs w:val="24"/>
        </w:rPr>
      </w:pPr>
    </w:p>
    <w:p w14:paraId="5DAB236A" w14:textId="097A7A3E" w:rsidR="00DE284F" w:rsidRPr="000F51E9" w:rsidRDefault="00DE284F" w:rsidP="00C25C8E">
      <w:pPr>
        <w:rPr>
          <w:rFonts w:cs="Arial"/>
          <w:szCs w:val="24"/>
        </w:rPr>
      </w:pPr>
    </w:p>
    <w:p w14:paraId="3AB0631B" w14:textId="1BD6E0B2" w:rsidR="00DE284F" w:rsidRPr="000F51E9" w:rsidRDefault="00DE284F" w:rsidP="00C25C8E">
      <w:pPr>
        <w:rPr>
          <w:rFonts w:cs="Arial"/>
          <w:szCs w:val="24"/>
        </w:rPr>
      </w:pPr>
    </w:p>
    <w:p w14:paraId="1D76D6FF" w14:textId="7322AF4E" w:rsidR="00DE284F" w:rsidRPr="000F51E9" w:rsidRDefault="00DE284F" w:rsidP="00C25C8E">
      <w:pPr>
        <w:rPr>
          <w:rFonts w:cs="Arial"/>
          <w:szCs w:val="24"/>
        </w:rPr>
      </w:pPr>
    </w:p>
    <w:p w14:paraId="14AC25CB" w14:textId="2B32AA4C" w:rsidR="00DE284F" w:rsidRPr="000F51E9" w:rsidRDefault="00DE284F" w:rsidP="00C25C8E">
      <w:pPr>
        <w:rPr>
          <w:rFonts w:cs="Arial"/>
          <w:szCs w:val="24"/>
        </w:rPr>
      </w:pPr>
    </w:p>
    <w:p w14:paraId="51BBFF5F" w14:textId="3440D094" w:rsidR="00DE284F" w:rsidRPr="000F51E9" w:rsidRDefault="00DE284F" w:rsidP="00C25C8E">
      <w:pPr>
        <w:rPr>
          <w:rFonts w:cs="Arial"/>
          <w:szCs w:val="24"/>
        </w:rPr>
      </w:pPr>
    </w:p>
    <w:p w14:paraId="186D8DF4" w14:textId="3DEB8B81" w:rsidR="00DE284F" w:rsidRPr="000F51E9" w:rsidRDefault="00DE284F" w:rsidP="00C25C8E">
      <w:pPr>
        <w:rPr>
          <w:rFonts w:cs="Arial"/>
          <w:szCs w:val="24"/>
        </w:rPr>
      </w:pPr>
    </w:p>
    <w:p w14:paraId="1053A0BE" w14:textId="734A5A6F" w:rsidR="00DE284F" w:rsidRPr="000F51E9" w:rsidRDefault="00DE284F" w:rsidP="00C25C8E">
      <w:pPr>
        <w:rPr>
          <w:rFonts w:cs="Arial"/>
          <w:szCs w:val="24"/>
        </w:rPr>
      </w:pPr>
    </w:p>
    <w:p w14:paraId="603C3C15" w14:textId="01D9E09A" w:rsidR="009B289B" w:rsidRDefault="009B289B" w:rsidP="00C25C8E">
      <w:pPr>
        <w:rPr>
          <w:rFonts w:cs="Arial"/>
          <w:szCs w:val="24"/>
        </w:rPr>
      </w:pPr>
    </w:p>
    <w:p w14:paraId="1E8A27CC" w14:textId="35258B43" w:rsidR="009B289B" w:rsidRDefault="009B289B" w:rsidP="00C25C8E">
      <w:pPr>
        <w:rPr>
          <w:rFonts w:cs="Arial"/>
          <w:szCs w:val="24"/>
        </w:rPr>
      </w:pPr>
    </w:p>
    <w:p w14:paraId="528D7961" w14:textId="1876723B" w:rsidR="00DE284F" w:rsidRPr="000F51E9" w:rsidRDefault="00DE284F" w:rsidP="00C25C8E">
      <w:pPr>
        <w:rPr>
          <w:rFonts w:cs="Arial"/>
          <w:szCs w:val="24"/>
        </w:rPr>
      </w:pPr>
    </w:p>
    <w:p w14:paraId="4CD1EAC1" w14:textId="1C4359CA" w:rsidR="00DE284F" w:rsidRDefault="00DE284F" w:rsidP="00C25C8E">
      <w:pPr>
        <w:pStyle w:val="berschrift1"/>
        <w:rPr>
          <w:rFonts w:cs="Arial"/>
          <w:sz w:val="24"/>
          <w:szCs w:val="24"/>
        </w:rPr>
      </w:pPr>
      <w:bookmarkStart w:id="2" w:name="_Toc69992590"/>
      <w:bookmarkStart w:id="3" w:name="_Toc70588233"/>
      <w:r w:rsidRPr="000F51E9">
        <w:rPr>
          <w:rFonts w:cs="Arial"/>
          <w:sz w:val="24"/>
          <w:szCs w:val="24"/>
        </w:rPr>
        <w:lastRenderedPageBreak/>
        <w:t>Abbildungsverzeichnis</w:t>
      </w:r>
      <w:bookmarkEnd w:id="2"/>
      <w:bookmarkEnd w:id="3"/>
    </w:p>
    <w:p w14:paraId="5ED85B0B" w14:textId="2D29ABD5" w:rsidR="009B289B" w:rsidRDefault="009B289B" w:rsidP="009B289B"/>
    <w:p w14:paraId="32B1E75E" w14:textId="46D05299" w:rsidR="009B289B" w:rsidRPr="009B289B" w:rsidRDefault="009B289B" w:rsidP="009B289B">
      <w:r>
        <w:t xml:space="preserve">Abbildung 8: </w:t>
      </w:r>
      <w:r w:rsidRPr="009B289B">
        <w:t>https://github.com/</w:t>
      </w:r>
    </w:p>
    <w:p w14:paraId="54D53CC7" w14:textId="72D8C1C7" w:rsidR="00DE284F" w:rsidRPr="000F51E9" w:rsidRDefault="00DE284F" w:rsidP="00C25C8E">
      <w:pPr>
        <w:rPr>
          <w:rFonts w:cs="Arial"/>
          <w:szCs w:val="24"/>
        </w:rPr>
      </w:pPr>
    </w:p>
    <w:p w14:paraId="78938B0A" w14:textId="35F546CC" w:rsidR="006161BA" w:rsidRPr="000F51E9" w:rsidRDefault="006161BA" w:rsidP="00C25C8E">
      <w:pPr>
        <w:rPr>
          <w:rFonts w:cs="Arial"/>
          <w:szCs w:val="24"/>
        </w:rPr>
      </w:pPr>
    </w:p>
    <w:p w14:paraId="1B7F1ABA" w14:textId="7631117B" w:rsidR="00DE284F" w:rsidRPr="000F51E9" w:rsidRDefault="00DE284F" w:rsidP="00C25C8E">
      <w:pPr>
        <w:jc w:val="right"/>
        <w:rPr>
          <w:rFonts w:cs="Arial"/>
          <w:szCs w:val="24"/>
        </w:rPr>
      </w:pPr>
    </w:p>
    <w:p w14:paraId="53789990" w14:textId="54A80925" w:rsidR="00DE284F" w:rsidRPr="000F51E9" w:rsidRDefault="00DE284F" w:rsidP="00C25C8E">
      <w:pPr>
        <w:rPr>
          <w:rFonts w:cs="Arial"/>
          <w:szCs w:val="24"/>
        </w:rPr>
      </w:pPr>
    </w:p>
    <w:p w14:paraId="4D73B67E" w14:textId="6B2CE8BF" w:rsidR="00DE284F" w:rsidRPr="000F51E9" w:rsidRDefault="00DE284F" w:rsidP="00C25C8E">
      <w:pPr>
        <w:rPr>
          <w:rFonts w:cs="Arial"/>
          <w:szCs w:val="24"/>
        </w:rPr>
      </w:pPr>
    </w:p>
    <w:p w14:paraId="34E9D396" w14:textId="0966E010" w:rsidR="00DE284F" w:rsidRPr="000F51E9" w:rsidRDefault="00DE284F" w:rsidP="00C25C8E">
      <w:pPr>
        <w:rPr>
          <w:rFonts w:cs="Arial"/>
          <w:szCs w:val="24"/>
        </w:rPr>
      </w:pPr>
    </w:p>
    <w:p w14:paraId="4AAE6CA0" w14:textId="208A136A" w:rsidR="00DE284F" w:rsidRPr="000F51E9" w:rsidRDefault="00DE284F" w:rsidP="00C25C8E">
      <w:pPr>
        <w:rPr>
          <w:rFonts w:cs="Arial"/>
          <w:szCs w:val="24"/>
        </w:rPr>
      </w:pPr>
    </w:p>
    <w:p w14:paraId="6C178273" w14:textId="5CF477C7" w:rsidR="00DE284F" w:rsidRPr="000F51E9" w:rsidRDefault="00DE284F" w:rsidP="00C25C8E">
      <w:pPr>
        <w:rPr>
          <w:rFonts w:cs="Arial"/>
          <w:szCs w:val="24"/>
        </w:rPr>
      </w:pPr>
    </w:p>
    <w:p w14:paraId="29A3ECD4" w14:textId="10C14B33" w:rsidR="00DE284F" w:rsidRPr="000F51E9" w:rsidRDefault="00DE284F" w:rsidP="00C25C8E">
      <w:pPr>
        <w:rPr>
          <w:rFonts w:cs="Arial"/>
          <w:szCs w:val="24"/>
        </w:rPr>
      </w:pPr>
    </w:p>
    <w:p w14:paraId="626E9042" w14:textId="46A11EAD" w:rsidR="00DE284F" w:rsidRPr="000F51E9" w:rsidRDefault="00DE284F" w:rsidP="00C25C8E">
      <w:pPr>
        <w:rPr>
          <w:rFonts w:cs="Arial"/>
          <w:szCs w:val="24"/>
        </w:rPr>
      </w:pPr>
    </w:p>
    <w:p w14:paraId="2E229F80" w14:textId="014DC460" w:rsidR="00DE284F" w:rsidRPr="000F51E9" w:rsidRDefault="00DE284F" w:rsidP="00C25C8E">
      <w:pPr>
        <w:rPr>
          <w:rFonts w:cs="Arial"/>
          <w:szCs w:val="24"/>
        </w:rPr>
      </w:pPr>
    </w:p>
    <w:p w14:paraId="1F73464F" w14:textId="245CF75B" w:rsidR="00DE284F" w:rsidRPr="000F51E9" w:rsidRDefault="00DE284F" w:rsidP="00C25C8E">
      <w:pPr>
        <w:rPr>
          <w:rFonts w:cs="Arial"/>
          <w:szCs w:val="24"/>
        </w:rPr>
      </w:pPr>
    </w:p>
    <w:p w14:paraId="1D8A14F2" w14:textId="5552508E" w:rsidR="00DE284F" w:rsidRPr="000F51E9" w:rsidRDefault="00DE284F" w:rsidP="00C25C8E">
      <w:pPr>
        <w:rPr>
          <w:rFonts w:cs="Arial"/>
          <w:szCs w:val="24"/>
        </w:rPr>
      </w:pPr>
    </w:p>
    <w:p w14:paraId="51E94877" w14:textId="7D8DDC89" w:rsidR="00DE284F" w:rsidRPr="000F51E9" w:rsidRDefault="00DE284F" w:rsidP="00C25C8E">
      <w:pPr>
        <w:rPr>
          <w:rFonts w:cs="Arial"/>
          <w:szCs w:val="24"/>
        </w:rPr>
      </w:pPr>
    </w:p>
    <w:p w14:paraId="465275C5" w14:textId="647CE619" w:rsidR="00DE284F" w:rsidRPr="000F51E9" w:rsidRDefault="00DE284F" w:rsidP="00C25C8E">
      <w:pPr>
        <w:rPr>
          <w:rFonts w:cs="Arial"/>
          <w:szCs w:val="24"/>
        </w:rPr>
      </w:pPr>
    </w:p>
    <w:p w14:paraId="26943DA0" w14:textId="722B0451" w:rsidR="00DE284F" w:rsidRPr="000F51E9" w:rsidRDefault="00DE284F" w:rsidP="00C25C8E">
      <w:pPr>
        <w:rPr>
          <w:rFonts w:cs="Arial"/>
          <w:szCs w:val="24"/>
        </w:rPr>
      </w:pPr>
    </w:p>
    <w:p w14:paraId="63490B52" w14:textId="1DA9C6FE" w:rsidR="006161BA" w:rsidRPr="000F51E9" w:rsidRDefault="006161BA" w:rsidP="00C25C8E">
      <w:pPr>
        <w:pStyle w:val="berschrift1"/>
        <w:rPr>
          <w:rFonts w:cs="Arial"/>
          <w:sz w:val="24"/>
          <w:szCs w:val="24"/>
        </w:rPr>
      </w:pPr>
    </w:p>
    <w:p w14:paraId="1543D1AC" w14:textId="343897F8" w:rsidR="00053A1B" w:rsidRDefault="00053A1B" w:rsidP="00C25C8E">
      <w:pPr>
        <w:rPr>
          <w:rFonts w:cs="Arial"/>
          <w:szCs w:val="24"/>
        </w:rPr>
      </w:pPr>
    </w:p>
    <w:p w14:paraId="7A2AD9D6" w14:textId="58F3D14A" w:rsidR="00345D92" w:rsidRDefault="00345D92" w:rsidP="00C25C8E">
      <w:pPr>
        <w:rPr>
          <w:rFonts w:cs="Arial"/>
          <w:szCs w:val="24"/>
        </w:rPr>
      </w:pPr>
    </w:p>
    <w:p w14:paraId="1CB0E91D" w14:textId="49EBC039" w:rsidR="00345D92" w:rsidRDefault="00345D92" w:rsidP="00C25C8E">
      <w:pPr>
        <w:rPr>
          <w:rFonts w:cs="Arial"/>
          <w:szCs w:val="24"/>
        </w:rPr>
      </w:pPr>
    </w:p>
    <w:p w14:paraId="743A1781" w14:textId="73A4B708" w:rsidR="00345D92" w:rsidRDefault="00345D92" w:rsidP="00C25C8E">
      <w:pPr>
        <w:rPr>
          <w:rFonts w:cs="Arial"/>
          <w:szCs w:val="24"/>
        </w:rPr>
      </w:pPr>
    </w:p>
    <w:p w14:paraId="29EFF70C" w14:textId="4D898DC8" w:rsidR="00DE284F" w:rsidRPr="000F51E9" w:rsidRDefault="00DE284F" w:rsidP="00C25C8E">
      <w:pPr>
        <w:pStyle w:val="berschrift1"/>
        <w:rPr>
          <w:rFonts w:cs="Arial"/>
          <w:sz w:val="24"/>
          <w:szCs w:val="24"/>
        </w:rPr>
      </w:pPr>
      <w:bookmarkStart w:id="4" w:name="_Toc69992591"/>
      <w:bookmarkStart w:id="5" w:name="_Toc70588234"/>
      <w:r w:rsidRPr="000F51E9">
        <w:rPr>
          <w:rFonts w:cs="Arial"/>
          <w:sz w:val="24"/>
          <w:szCs w:val="24"/>
        </w:rPr>
        <w:lastRenderedPageBreak/>
        <w:t>Tabellenverzeichnis</w:t>
      </w:r>
      <w:bookmarkEnd w:id="4"/>
      <w:bookmarkEnd w:id="5"/>
    </w:p>
    <w:p w14:paraId="4E9BFD07" w14:textId="5146CDA8" w:rsidR="00DE284F" w:rsidRPr="000F51E9" w:rsidRDefault="00DE284F" w:rsidP="00C25C8E">
      <w:pPr>
        <w:rPr>
          <w:rFonts w:cs="Arial"/>
          <w:szCs w:val="24"/>
        </w:rPr>
      </w:pPr>
    </w:p>
    <w:p w14:paraId="244C9740" w14:textId="29533756" w:rsidR="00DE284F" w:rsidRPr="000F51E9" w:rsidRDefault="00DE284F" w:rsidP="00C25C8E">
      <w:pPr>
        <w:rPr>
          <w:rFonts w:cs="Arial"/>
          <w:szCs w:val="24"/>
        </w:rPr>
      </w:pPr>
    </w:p>
    <w:p w14:paraId="787EA3D9" w14:textId="2D60B238" w:rsidR="00DE284F" w:rsidRPr="000F51E9" w:rsidRDefault="00DE284F" w:rsidP="00C25C8E">
      <w:pPr>
        <w:rPr>
          <w:rFonts w:cs="Arial"/>
          <w:szCs w:val="24"/>
        </w:rPr>
      </w:pPr>
    </w:p>
    <w:p w14:paraId="71A1E7E1" w14:textId="6B49A543" w:rsidR="00DE284F" w:rsidRPr="000F51E9" w:rsidRDefault="00DE284F" w:rsidP="00C25C8E">
      <w:pPr>
        <w:rPr>
          <w:rFonts w:cs="Arial"/>
          <w:szCs w:val="24"/>
        </w:rPr>
      </w:pPr>
    </w:p>
    <w:p w14:paraId="0355E55E" w14:textId="114CFB87" w:rsidR="00DE284F" w:rsidRPr="000F51E9" w:rsidRDefault="00DE284F" w:rsidP="00C25C8E">
      <w:pPr>
        <w:rPr>
          <w:rFonts w:cs="Arial"/>
          <w:szCs w:val="24"/>
        </w:rPr>
      </w:pPr>
    </w:p>
    <w:p w14:paraId="515A1C3F" w14:textId="08FA6B31" w:rsidR="00DE284F" w:rsidRPr="000F51E9" w:rsidRDefault="00DE284F" w:rsidP="00C25C8E">
      <w:pPr>
        <w:rPr>
          <w:rFonts w:cs="Arial"/>
          <w:szCs w:val="24"/>
        </w:rPr>
      </w:pPr>
    </w:p>
    <w:p w14:paraId="47389E02" w14:textId="621283B9" w:rsidR="00DE284F" w:rsidRPr="000F51E9" w:rsidRDefault="00DE284F" w:rsidP="00C25C8E">
      <w:pPr>
        <w:rPr>
          <w:rFonts w:cs="Arial"/>
          <w:szCs w:val="24"/>
        </w:rPr>
      </w:pPr>
    </w:p>
    <w:p w14:paraId="7B54379B" w14:textId="68E6289F" w:rsidR="00DE284F" w:rsidRPr="000F51E9" w:rsidRDefault="00DE284F" w:rsidP="00C25C8E">
      <w:pPr>
        <w:rPr>
          <w:rFonts w:cs="Arial"/>
          <w:szCs w:val="24"/>
        </w:rPr>
      </w:pPr>
    </w:p>
    <w:p w14:paraId="60B14A94" w14:textId="0C870269" w:rsidR="00DE284F" w:rsidRPr="000F51E9" w:rsidRDefault="00DE284F" w:rsidP="00C25C8E">
      <w:pPr>
        <w:rPr>
          <w:rFonts w:cs="Arial"/>
          <w:szCs w:val="24"/>
        </w:rPr>
      </w:pPr>
    </w:p>
    <w:p w14:paraId="3274262D" w14:textId="2CE95062" w:rsidR="00DE284F" w:rsidRPr="000F51E9" w:rsidRDefault="00DE284F" w:rsidP="00C25C8E">
      <w:pPr>
        <w:rPr>
          <w:rFonts w:cs="Arial"/>
          <w:szCs w:val="24"/>
        </w:rPr>
      </w:pPr>
    </w:p>
    <w:p w14:paraId="0DBD96BF" w14:textId="3D4CDA61" w:rsidR="00DE284F" w:rsidRPr="000F51E9" w:rsidRDefault="00DE284F" w:rsidP="00C25C8E">
      <w:pPr>
        <w:rPr>
          <w:rFonts w:cs="Arial"/>
          <w:szCs w:val="24"/>
        </w:rPr>
      </w:pPr>
    </w:p>
    <w:p w14:paraId="48628F88" w14:textId="08293B83" w:rsidR="00DE284F" w:rsidRPr="000F51E9" w:rsidRDefault="00DE284F" w:rsidP="00C25C8E">
      <w:pPr>
        <w:rPr>
          <w:rFonts w:cs="Arial"/>
          <w:szCs w:val="24"/>
        </w:rPr>
      </w:pPr>
    </w:p>
    <w:p w14:paraId="30DCC1AB" w14:textId="1FFE95FD" w:rsidR="00DE284F" w:rsidRPr="000F51E9" w:rsidRDefault="00DE284F" w:rsidP="00C25C8E">
      <w:pPr>
        <w:rPr>
          <w:rFonts w:cs="Arial"/>
          <w:szCs w:val="24"/>
        </w:rPr>
      </w:pPr>
    </w:p>
    <w:p w14:paraId="04CCCEB9" w14:textId="40235172" w:rsidR="00DE284F" w:rsidRPr="000F51E9" w:rsidRDefault="00DE284F" w:rsidP="00C25C8E">
      <w:pPr>
        <w:rPr>
          <w:rFonts w:cs="Arial"/>
          <w:szCs w:val="24"/>
        </w:rPr>
      </w:pPr>
    </w:p>
    <w:p w14:paraId="25F84BC5" w14:textId="417F97BD" w:rsidR="00DE284F" w:rsidRPr="000F51E9" w:rsidRDefault="00DE284F" w:rsidP="00C25C8E">
      <w:pPr>
        <w:rPr>
          <w:rFonts w:cs="Arial"/>
          <w:szCs w:val="24"/>
        </w:rPr>
      </w:pPr>
    </w:p>
    <w:p w14:paraId="56ECF8F6" w14:textId="5C17E442" w:rsidR="00DE284F" w:rsidRPr="000F51E9" w:rsidRDefault="00DE284F" w:rsidP="00C25C8E">
      <w:pPr>
        <w:rPr>
          <w:rFonts w:cs="Arial"/>
          <w:szCs w:val="24"/>
        </w:rPr>
      </w:pPr>
    </w:p>
    <w:p w14:paraId="1B9CB196" w14:textId="655599C3" w:rsidR="00DE284F" w:rsidRPr="000F51E9" w:rsidRDefault="00DE284F" w:rsidP="00C25C8E">
      <w:pPr>
        <w:rPr>
          <w:rFonts w:cs="Arial"/>
          <w:szCs w:val="24"/>
        </w:rPr>
      </w:pPr>
    </w:p>
    <w:p w14:paraId="1FF8B89D" w14:textId="23CF32A8" w:rsidR="00DE284F" w:rsidRPr="000F51E9" w:rsidRDefault="00DE284F" w:rsidP="00C25C8E">
      <w:pPr>
        <w:rPr>
          <w:rFonts w:cs="Arial"/>
          <w:szCs w:val="24"/>
        </w:rPr>
      </w:pPr>
    </w:p>
    <w:p w14:paraId="5ED725C8" w14:textId="7ED13FD2" w:rsidR="00DE284F" w:rsidRPr="000F51E9" w:rsidRDefault="00DE284F" w:rsidP="00C25C8E">
      <w:pPr>
        <w:rPr>
          <w:rFonts w:cs="Arial"/>
          <w:szCs w:val="24"/>
        </w:rPr>
      </w:pPr>
    </w:p>
    <w:p w14:paraId="3C8A5725" w14:textId="223E0A06" w:rsidR="00DE284F" w:rsidRPr="000F51E9" w:rsidRDefault="00DE284F" w:rsidP="00C25C8E">
      <w:pPr>
        <w:rPr>
          <w:rFonts w:cs="Arial"/>
          <w:szCs w:val="24"/>
        </w:rPr>
      </w:pPr>
    </w:p>
    <w:p w14:paraId="41134B04" w14:textId="1C31B332" w:rsidR="00DE284F" w:rsidRPr="000F51E9" w:rsidRDefault="00DE284F" w:rsidP="00C25C8E">
      <w:pPr>
        <w:rPr>
          <w:rFonts w:cs="Arial"/>
          <w:szCs w:val="24"/>
        </w:rPr>
      </w:pPr>
    </w:p>
    <w:p w14:paraId="5BF44011" w14:textId="4B783129" w:rsidR="009B289B" w:rsidRDefault="009B289B" w:rsidP="00C25C8E">
      <w:pPr>
        <w:pStyle w:val="berschrift1"/>
        <w:rPr>
          <w:rFonts w:cs="Arial"/>
          <w:sz w:val="24"/>
          <w:szCs w:val="24"/>
        </w:rPr>
      </w:pPr>
      <w:bookmarkStart w:id="6" w:name="_Toc69992592"/>
    </w:p>
    <w:p w14:paraId="5D02C9B6" w14:textId="77777777" w:rsidR="001A3B91" w:rsidRPr="001A3B91" w:rsidRDefault="001A3B91" w:rsidP="001A3B91"/>
    <w:p w14:paraId="7DA60CEE" w14:textId="40FD9970" w:rsidR="00DE284F" w:rsidRPr="000F51E9" w:rsidRDefault="00DE284F" w:rsidP="00C25C8E">
      <w:pPr>
        <w:pStyle w:val="berschrift1"/>
        <w:rPr>
          <w:rFonts w:cs="Arial"/>
          <w:sz w:val="24"/>
          <w:szCs w:val="24"/>
        </w:rPr>
      </w:pPr>
      <w:bookmarkStart w:id="7" w:name="_Toc70588235"/>
      <w:r w:rsidRPr="000F51E9">
        <w:rPr>
          <w:rFonts w:cs="Arial"/>
          <w:sz w:val="24"/>
          <w:szCs w:val="24"/>
        </w:rPr>
        <w:lastRenderedPageBreak/>
        <w:t>Listings</w:t>
      </w:r>
      <w:bookmarkEnd w:id="6"/>
      <w:bookmarkEnd w:id="7"/>
    </w:p>
    <w:p w14:paraId="2EE2A0CE" w14:textId="473FCF02" w:rsidR="00DE284F" w:rsidRPr="000F51E9" w:rsidRDefault="00DE284F" w:rsidP="00C25C8E">
      <w:pPr>
        <w:rPr>
          <w:rFonts w:cs="Arial"/>
          <w:szCs w:val="24"/>
        </w:rPr>
      </w:pPr>
    </w:p>
    <w:p w14:paraId="75F56733" w14:textId="628509CF" w:rsidR="00DE284F" w:rsidRPr="000F51E9" w:rsidRDefault="00DE284F" w:rsidP="00C25C8E">
      <w:pPr>
        <w:rPr>
          <w:rFonts w:cs="Arial"/>
          <w:szCs w:val="24"/>
        </w:rPr>
      </w:pPr>
    </w:p>
    <w:p w14:paraId="24D634D3" w14:textId="48B54856" w:rsidR="00DE284F" w:rsidRPr="000F51E9" w:rsidRDefault="00DE284F" w:rsidP="00C25C8E">
      <w:pPr>
        <w:rPr>
          <w:rFonts w:cs="Arial"/>
          <w:szCs w:val="24"/>
        </w:rPr>
      </w:pPr>
    </w:p>
    <w:p w14:paraId="6DA4E23B" w14:textId="6987ED37" w:rsidR="00DE284F" w:rsidRPr="000F51E9" w:rsidRDefault="00DE284F" w:rsidP="00C25C8E">
      <w:pPr>
        <w:rPr>
          <w:rFonts w:cs="Arial"/>
          <w:szCs w:val="24"/>
        </w:rPr>
      </w:pPr>
    </w:p>
    <w:p w14:paraId="1EA43385" w14:textId="1C59354F" w:rsidR="00DE284F" w:rsidRPr="000F51E9" w:rsidRDefault="00DE284F" w:rsidP="00C25C8E">
      <w:pPr>
        <w:rPr>
          <w:rFonts w:cs="Arial"/>
          <w:szCs w:val="24"/>
        </w:rPr>
      </w:pPr>
    </w:p>
    <w:p w14:paraId="255ECFD3" w14:textId="41578700" w:rsidR="00DE284F" w:rsidRPr="000F51E9" w:rsidRDefault="00DE284F" w:rsidP="00C25C8E">
      <w:pPr>
        <w:rPr>
          <w:rFonts w:cs="Arial"/>
          <w:szCs w:val="24"/>
        </w:rPr>
      </w:pPr>
    </w:p>
    <w:p w14:paraId="55E2F16D" w14:textId="7E54C80C" w:rsidR="00DE284F" w:rsidRPr="000F51E9" w:rsidRDefault="00DE284F" w:rsidP="00C25C8E">
      <w:pPr>
        <w:rPr>
          <w:rFonts w:cs="Arial"/>
          <w:szCs w:val="24"/>
        </w:rPr>
      </w:pPr>
    </w:p>
    <w:p w14:paraId="158B7251" w14:textId="21AD4DF1" w:rsidR="00DE284F" w:rsidRPr="000F51E9" w:rsidRDefault="00DE284F" w:rsidP="00C25C8E">
      <w:pPr>
        <w:rPr>
          <w:rFonts w:cs="Arial"/>
          <w:szCs w:val="24"/>
        </w:rPr>
      </w:pPr>
    </w:p>
    <w:p w14:paraId="1093D917" w14:textId="12FC0639" w:rsidR="00DE284F" w:rsidRPr="000F51E9" w:rsidRDefault="00DE284F" w:rsidP="00C25C8E">
      <w:pPr>
        <w:rPr>
          <w:rFonts w:cs="Arial"/>
          <w:szCs w:val="24"/>
        </w:rPr>
      </w:pPr>
    </w:p>
    <w:p w14:paraId="69877B64" w14:textId="0D959E7F" w:rsidR="00DE284F" w:rsidRPr="000F51E9" w:rsidRDefault="00DE284F" w:rsidP="00C25C8E">
      <w:pPr>
        <w:rPr>
          <w:rFonts w:cs="Arial"/>
          <w:szCs w:val="24"/>
        </w:rPr>
      </w:pPr>
    </w:p>
    <w:p w14:paraId="3FEE2895" w14:textId="2E97A9AE" w:rsidR="00DE284F" w:rsidRPr="000F51E9" w:rsidRDefault="00DE284F" w:rsidP="00C25C8E">
      <w:pPr>
        <w:rPr>
          <w:rFonts w:cs="Arial"/>
          <w:szCs w:val="24"/>
        </w:rPr>
      </w:pPr>
    </w:p>
    <w:p w14:paraId="0B5551FB" w14:textId="6336AE86" w:rsidR="00DE284F" w:rsidRPr="000F51E9" w:rsidRDefault="00DE284F" w:rsidP="00C25C8E">
      <w:pPr>
        <w:rPr>
          <w:rFonts w:cs="Arial"/>
          <w:szCs w:val="24"/>
        </w:rPr>
      </w:pPr>
    </w:p>
    <w:p w14:paraId="43D22831" w14:textId="705CADA6" w:rsidR="00DE284F" w:rsidRPr="000F51E9" w:rsidRDefault="00DE284F" w:rsidP="00C25C8E">
      <w:pPr>
        <w:rPr>
          <w:rFonts w:cs="Arial"/>
          <w:szCs w:val="24"/>
        </w:rPr>
      </w:pPr>
    </w:p>
    <w:p w14:paraId="2E7EAEF2" w14:textId="4D0A3448" w:rsidR="00DE284F" w:rsidRPr="000F51E9" w:rsidRDefault="00DE284F" w:rsidP="00C25C8E">
      <w:pPr>
        <w:rPr>
          <w:rFonts w:cs="Arial"/>
          <w:szCs w:val="24"/>
        </w:rPr>
      </w:pPr>
    </w:p>
    <w:p w14:paraId="1B849B1B" w14:textId="493F1255" w:rsidR="00DE284F" w:rsidRPr="000F51E9" w:rsidRDefault="00DE284F" w:rsidP="00C25C8E">
      <w:pPr>
        <w:rPr>
          <w:rFonts w:cs="Arial"/>
          <w:szCs w:val="24"/>
        </w:rPr>
      </w:pPr>
    </w:p>
    <w:p w14:paraId="13AF1136" w14:textId="3E33FF49" w:rsidR="00DE284F" w:rsidRPr="000F51E9" w:rsidRDefault="00DE284F" w:rsidP="00C25C8E">
      <w:pPr>
        <w:rPr>
          <w:rFonts w:cs="Arial"/>
          <w:szCs w:val="24"/>
        </w:rPr>
      </w:pPr>
    </w:p>
    <w:p w14:paraId="385D409D" w14:textId="6C84A4FE" w:rsidR="00DE284F" w:rsidRPr="000F51E9" w:rsidRDefault="00DE284F" w:rsidP="00C25C8E">
      <w:pPr>
        <w:rPr>
          <w:rFonts w:cs="Arial"/>
          <w:szCs w:val="24"/>
        </w:rPr>
      </w:pPr>
    </w:p>
    <w:p w14:paraId="37BA9BEF" w14:textId="0CFCFCD0" w:rsidR="00DE284F" w:rsidRPr="000F51E9" w:rsidRDefault="00DE284F" w:rsidP="00C25C8E">
      <w:pPr>
        <w:rPr>
          <w:rFonts w:cs="Arial"/>
          <w:szCs w:val="24"/>
        </w:rPr>
      </w:pPr>
    </w:p>
    <w:p w14:paraId="741CE938" w14:textId="66190E5E" w:rsidR="00345D92" w:rsidRDefault="00345D92" w:rsidP="00C25C8E">
      <w:pPr>
        <w:rPr>
          <w:rFonts w:cs="Arial"/>
          <w:szCs w:val="24"/>
        </w:rPr>
      </w:pPr>
    </w:p>
    <w:p w14:paraId="6A4910A0" w14:textId="100FBA39" w:rsidR="00242912" w:rsidRDefault="00242912" w:rsidP="00C25C8E">
      <w:pPr>
        <w:rPr>
          <w:rFonts w:cs="Arial"/>
          <w:szCs w:val="24"/>
        </w:rPr>
      </w:pPr>
    </w:p>
    <w:p w14:paraId="25BCFB9B" w14:textId="444AB8F9" w:rsidR="00242912" w:rsidRDefault="00242912" w:rsidP="00C25C8E">
      <w:pPr>
        <w:rPr>
          <w:rFonts w:cs="Arial"/>
          <w:szCs w:val="24"/>
        </w:rPr>
      </w:pPr>
    </w:p>
    <w:p w14:paraId="01A6F869" w14:textId="4F012076" w:rsidR="009B289B" w:rsidRDefault="009B289B" w:rsidP="00C25C8E">
      <w:pPr>
        <w:rPr>
          <w:rFonts w:cs="Arial"/>
          <w:szCs w:val="24"/>
        </w:rPr>
      </w:pPr>
    </w:p>
    <w:p w14:paraId="7947246F" w14:textId="77777777" w:rsidR="001A3B91" w:rsidRPr="000F51E9" w:rsidRDefault="001A3B91" w:rsidP="00C25C8E">
      <w:pPr>
        <w:rPr>
          <w:rFonts w:cs="Arial"/>
          <w:szCs w:val="24"/>
        </w:rPr>
      </w:pPr>
    </w:p>
    <w:p w14:paraId="2528B052" w14:textId="4CAAA23E" w:rsidR="00DE284F" w:rsidRPr="000F51E9" w:rsidRDefault="00DE284F" w:rsidP="00C25C8E">
      <w:pPr>
        <w:pStyle w:val="berschrift1"/>
        <w:rPr>
          <w:rFonts w:cs="Arial"/>
          <w:sz w:val="24"/>
          <w:szCs w:val="24"/>
        </w:rPr>
      </w:pPr>
      <w:bookmarkStart w:id="8" w:name="_Toc69992593"/>
      <w:bookmarkStart w:id="9" w:name="_Toc70588236"/>
      <w:r w:rsidRPr="000F51E9">
        <w:rPr>
          <w:rFonts w:cs="Arial"/>
          <w:sz w:val="24"/>
          <w:szCs w:val="24"/>
        </w:rPr>
        <w:lastRenderedPageBreak/>
        <w:t>1 Problemstellung, Ist-Zustand Soll-Zustand</w:t>
      </w:r>
      <w:bookmarkEnd w:id="8"/>
      <w:bookmarkEnd w:id="9"/>
    </w:p>
    <w:p w14:paraId="491EF273" w14:textId="4347FC05" w:rsidR="00DE284F" w:rsidRPr="000F51E9" w:rsidRDefault="00DE284F" w:rsidP="00C25C8E">
      <w:pPr>
        <w:rPr>
          <w:rFonts w:cs="Arial"/>
          <w:szCs w:val="24"/>
        </w:rPr>
      </w:pPr>
    </w:p>
    <w:p w14:paraId="5BA36BB7" w14:textId="4979E3F1" w:rsidR="00D626C7" w:rsidRDefault="00D96831" w:rsidP="00242912">
      <w:pPr>
        <w:rPr>
          <w:rFonts w:cs="Arial"/>
          <w:szCs w:val="24"/>
        </w:rPr>
      </w:pPr>
      <w:r>
        <w:rPr>
          <w:rFonts w:cs="Arial"/>
          <w:szCs w:val="24"/>
        </w:rPr>
        <w:t>Betroffen dieser Zentralisierung und Modularisierung sind drei</w:t>
      </w:r>
      <w:r w:rsidR="000A4EB2">
        <w:rPr>
          <w:rFonts w:cs="Arial"/>
          <w:szCs w:val="24"/>
        </w:rPr>
        <w:t xml:space="preserve"> bereits </w:t>
      </w:r>
      <w:proofErr w:type="gramStart"/>
      <w:r w:rsidR="000A4EB2">
        <w:rPr>
          <w:rFonts w:cs="Arial"/>
          <w:szCs w:val="24"/>
        </w:rPr>
        <w:t xml:space="preserve">existierende, </w:t>
      </w:r>
      <w:r>
        <w:rPr>
          <w:rFonts w:cs="Arial"/>
          <w:szCs w:val="24"/>
        </w:rPr>
        <w:t xml:space="preserve"> voneinander</w:t>
      </w:r>
      <w:proofErr w:type="gramEnd"/>
      <w:r>
        <w:rPr>
          <w:rFonts w:cs="Arial"/>
          <w:szCs w:val="24"/>
        </w:rPr>
        <w:t xml:space="preserve"> autark agierende Userinterfaces, welche in einem gemeinsamen Git</w:t>
      </w:r>
      <w:r w:rsidR="00E06EAB">
        <w:rPr>
          <w:rFonts w:cs="Arial"/>
          <w:szCs w:val="24"/>
        </w:rPr>
        <w:t>Hub</w:t>
      </w:r>
      <w:r>
        <w:rPr>
          <w:rFonts w:cs="Arial"/>
          <w:szCs w:val="24"/>
        </w:rPr>
        <w:t xml:space="preserve"> Repository liegen. Aufgrund </w:t>
      </w:r>
      <w:r w:rsidR="00D626C7">
        <w:rPr>
          <w:rFonts w:cs="Arial"/>
          <w:szCs w:val="24"/>
        </w:rPr>
        <w:t>des Sourcecode Umfangs dieser drei Userinterfaces, ihrer Kopplung und ihrer monolithischen Sof</w:t>
      </w:r>
      <w:r w:rsidR="00E06EAB">
        <w:rPr>
          <w:rFonts w:cs="Arial"/>
          <w:szCs w:val="24"/>
        </w:rPr>
        <w:t>t</w:t>
      </w:r>
      <w:r w:rsidR="00D626C7">
        <w:rPr>
          <w:rFonts w:cs="Arial"/>
          <w:szCs w:val="24"/>
        </w:rPr>
        <w:t xml:space="preserve">warestruktur, sollen sich stark ähnelnde Komponenten dieser zentralisiert werden, sodass eine Reduktion von Sourcecode sowie eine einheitliche User Experience erzielt werden kann. Zur Kategorisierung der einzelnen Komponenten soll das Atomic Design Pattern angewendet werden, um eine klar definierte Reihenfolge der zu </w:t>
      </w:r>
      <w:r w:rsidR="00E06EAB">
        <w:rPr>
          <w:rFonts w:cs="Arial"/>
          <w:szCs w:val="24"/>
        </w:rPr>
        <w:t>Zentralisierten</w:t>
      </w:r>
      <w:r w:rsidR="00D626C7">
        <w:rPr>
          <w:rFonts w:cs="Arial"/>
          <w:szCs w:val="24"/>
        </w:rPr>
        <w:t xml:space="preserve"> Komponenten aufstellen zu können. Ohne diese Reihenfolge kann diese</w:t>
      </w:r>
      <w:r w:rsidR="00E06EAB">
        <w:rPr>
          <w:rFonts w:cs="Arial"/>
          <w:szCs w:val="24"/>
        </w:rPr>
        <w:t>s</w:t>
      </w:r>
      <w:r w:rsidR="00D626C7">
        <w:rPr>
          <w:rFonts w:cs="Arial"/>
          <w:szCs w:val="24"/>
        </w:rPr>
        <w:t xml:space="preserve"> Vorhaben zu mehr Schaden als Nutze</w:t>
      </w:r>
      <w:r w:rsidR="00E06EAB">
        <w:rPr>
          <w:rFonts w:cs="Arial"/>
          <w:szCs w:val="24"/>
        </w:rPr>
        <w:t>n</w:t>
      </w:r>
      <w:r w:rsidR="00D626C7">
        <w:rPr>
          <w:rFonts w:cs="Arial"/>
          <w:szCs w:val="24"/>
        </w:rPr>
        <w:t xml:space="preserve"> führen. </w:t>
      </w:r>
    </w:p>
    <w:p w14:paraId="3AF0650D" w14:textId="69385376" w:rsidR="00D626C7" w:rsidRDefault="00D626C7" w:rsidP="00242912">
      <w:pPr>
        <w:rPr>
          <w:rFonts w:cs="Arial"/>
          <w:szCs w:val="24"/>
        </w:rPr>
      </w:pPr>
      <w:r>
        <w:rPr>
          <w:rFonts w:cs="Arial"/>
          <w:szCs w:val="24"/>
        </w:rPr>
        <w:t xml:space="preserve">Da die Userinterfaces auf dem Framework Angular und der Programmiersprache </w:t>
      </w:r>
      <w:r w:rsidR="00E06EAB">
        <w:rPr>
          <w:rFonts w:cs="Arial"/>
          <w:szCs w:val="24"/>
        </w:rPr>
        <w:t>Typescript</w:t>
      </w:r>
      <w:r>
        <w:rPr>
          <w:rFonts w:cs="Arial"/>
          <w:szCs w:val="24"/>
        </w:rPr>
        <w:t xml:space="preserve"> basieren, soll der technologische Fokus auf diese gelegt werden. Die Module erfordern nicht nur eine </w:t>
      </w:r>
      <w:r w:rsidR="00E06EAB">
        <w:rPr>
          <w:rFonts w:cs="Arial"/>
          <w:szCs w:val="24"/>
        </w:rPr>
        <w:t>Separierung</w:t>
      </w:r>
      <w:r>
        <w:rPr>
          <w:rFonts w:cs="Arial"/>
          <w:szCs w:val="24"/>
        </w:rPr>
        <w:t xml:space="preserve"> im Code, sondern auch auf der Ebene der Source Code Verwaltung. Hier gilt es ein zentrales Repository bereitzustellen, aus dem die Komponenten konsumiert werden. Mit dieser Erweiterung muss außerdem ein</w:t>
      </w:r>
      <w:r w:rsidR="00E06EAB">
        <w:rPr>
          <w:rFonts w:cs="Arial"/>
          <w:szCs w:val="24"/>
        </w:rPr>
        <w:t>e Integration der Separierung in den Build-Workflow des Endsystems durchgeführt werden.</w:t>
      </w:r>
    </w:p>
    <w:p w14:paraId="20C97B0F" w14:textId="0F42CC82" w:rsidR="00DE284F" w:rsidRPr="000F51E9" w:rsidRDefault="00E06EAB" w:rsidP="00C25C8E">
      <w:pPr>
        <w:rPr>
          <w:rFonts w:cs="Arial"/>
          <w:szCs w:val="24"/>
        </w:rPr>
      </w:pPr>
      <w:r>
        <w:rPr>
          <w:rFonts w:cs="Arial"/>
          <w:szCs w:val="24"/>
        </w:rPr>
        <w:t>Die relevanten Komponenten werden konkret angepasst, modularisiert und zentralisiert.</w:t>
      </w:r>
    </w:p>
    <w:p w14:paraId="6F1F9E01" w14:textId="2AFD6C7F" w:rsidR="00DE284F" w:rsidRPr="000F51E9" w:rsidRDefault="00DE284F" w:rsidP="00C25C8E">
      <w:pPr>
        <w:rPr>
          <w:rFonts w:cs="Arial"/>
          <w:szCs w:val="24"/>
        </w:rPr>
      </w:pPr>
    </w:p>
    <w:p w14:paraId="57381FC6" w14:textId="1F27CE64" w:rsidR="00DE284F" w:rsidRPr="000F51E9" w:rsidRDefault="00DE284F" w:rsidP="00C25C8E">
      <w:pPr>
        <w:rPr>
          <w:rFonts w:cs="Arial"/>
          <w:szCs w:val="24"/>
        </w:rPr>
      </w:pPr>
    </w:p>
    <w:p w14:paraId="5525958A" w14:textId="1DE6A65A" w:rsidR="00DE284F" w:rsidRPr="000F51E9" w:rsidRDefault="00DE284F" w:rsidP="00C25C8E">
      <w:pPr>
        <w:rPr>
          <w:rFonts w:cs="Arial"/>
          <w:szCs w:val="24"/>
        </w:rPr>
      </w:pPr>
    </w:p>
    <w:p w14:paraId="34888EA8" w14:textId="75D59334" w:rsidR="00DE284F" w:rsidRPr="000F51E9" w:rsidRDefault="00DE284F" w:rsidP="00C25C8E">
      <w:pPr>
        <w:rPr>
          <w:rFonts w:cs="Arial"/>
          <w:szCs w:val="24"/>
        </w:rPr>
      </w:pPr>
    </w:p>
    <w:p w14:paraId="1D7D195E" w14:textId="6342FF24" w:rsidR="00DE284F" w:rsidRPr="000F51E9" w:rsidRDefault="00DE284F" w:rsidP="00C25C8E">
      <w:pPr>
        <w:rPr>
          <w:rFonts w:cs="Arial"/>
          <w:szCs w:val="24"/>
        </w:rPr>
      </w:pPr>
    </w:p>
    <w:p w14:paraId="1C42F9AC" w14:textId="5070FD0C" w:rsidR="00DE284F" w:rsidRPr="000F51E9" w:rsidRDefault="00DE284F" w:rsidP="00C25C8E">
      <w:pPr>
        <w:rPr>
          <w:rFonts w:cs="Arial"/>
          <w:szCs w:val="24"/>
        </w:rPr>
      </w:pPr>
    </w:p>
    <w:p w14:paraId="45B45C57" w14:textId="33474807" w:rsidR="00345D92" w:rsidRDefault="00345D92" w:rsidP="00C25C8E">
      <w:pPr>
        <w:rPr>
          <w:rFonts w:cs="Arial"/>
          <w:szCs w:val="24"/>
        </w:rPr>
      </w:pPr>
    </w:p>
    <w:p w14:paraId="4DE53FC2" w14:textId="6ECBE62B" w:rsidR="00345D92" w:rsidRDefault="00345D92" w:rsidP="00C25C8E">
      <w:pPr>
        <w:rPr>
          <w:rFonts w:cs="Arial"/>
          <w:szCs w:val="24"/>
        </w:rPr>
      </w:pPr>
    </w:p>
    <w:p w14:paraId="3445D22A" w14:textId="01B7CDAA" w:rsidR="00F1615C" w:rsidRPr="000F51E9" w:rsidRDefault="00345D92" w:rsidP="00637D7F">
      <w:pPr>
        <w:rPr>
          <w:rFonts w:cs="Arial"/>
          <w:szCs w:val="24"/>
        </w:rPr>
      </w:pPr>
      <w:r>
        <w:rPr>
          <w:rFonts w:cs="Arial"/>
          <w:szCs w:val="24"/>
        </w:rPr>
        <w:br w:type="page"/>
      </w:r>
    </w:p>
    <w:p w14:paraId="59E53326" w14:textId="20797F23" w:rsidR="00637D7F" w:rsidRDefault="00637D7F" w:rsidP="00637D7F">
      <w:pPr>
        <w:pStyle w:val="berschrift1"/>
      </w:pPr>
      <w:bookmarkStart w:id="10" w:name="_Toc70588237"/>
      <w:bookmarkStart w:id="11" w:name="_Toc69992594"/>
      <w:r>
        <w:lastRenderedPageBreak/>
        <w:t>2. Vor- und Nachteile einer Zentralisierung</w:t>
      </w:r>
      <w:bookmarkEnd w:id="10"/>
    </w:p>
    <w:p w14:paraId="700F387B" w14:textId="77777777" w:rsidR="00637D7F" w:rsidRPr="00637D7F" w:rsidRDefault="00637D7F" w:rsidP="00637D7F"/>
    <w:p w14:paraId="552EEF37" w14:textId="79ED7BCA" w:rsidR="00637D7F" w:rsidRPr="000F51E9" w:rsidRDefault="00F75AB8" w:rsidP="00637D7F">
      <w:pPr>
        <w:rPr>
          <w:rFonts w:cs="Arial"/>
          <w:szCs w:val="24"/>
        </w:rPr>
      </w:pPr>
      <w:r>
        <w:rPr>
          <w:rFonts w:cs="Arial"/>
          <w:noProof/>
          <w:szCs w:val="24"/>
        </w:rPr>
        <mc:AlternateContent>
          <mc:Choice Requires="wpg">
            <w:drawing>
              <wp:anchor distT="0" distB="0" distL="114300" distR="114300" simplePos="0" relativeHeight="251657216" behindDoc="0" locked="0" layoutInCell="1" allowOverlap="1" wp14:anchorId="26B2FA95" wp14:editId="490D4EE8">
                <wp:simplePos x="0" y="0"/>
                <wp:positionH relativeFrom="column">
                  <wp:posOffset>-1298</wp:posOffset>
                </wp:positionH>
                <wp:positionV relativeFrom="paragraph">
                  <wp:posOffset>2177967</wp:posOffset>
                </wp:positionV>
                <wp:extent cx="2641932" cy="2536466"/>
                <wp:effectExtent l="0" t="0" r="6350" b="0"/>
                <wp:wrapSquare wrapText="bothSides"/>
                <wp:docPr id="32" name="Gruppieren 32"/>
                <wp:cNvGraphicFramePr/>
                <a:graphic xmlns:a="http://schemas.openxmlformats.org/drawingml/2006/main">
                  <a:graphicData uri="http://schemas.microsoft.com/office/word/2010/wordprocessingGroup">
                    <wpg:wgp>
                      <wpg:cNvGrpSpPr/>
                      <wpg:grpSpPr>
                        <a:xfrm>
                          <a:off x="0" y="0"/>
                          <a:ext cx="2641932" cy="2536466"/>
                          <a:chOff x="0" y="0"/>
                          <a:chExt cx="2641932" cy="2536466"/>
                        </a:xfrm>
                      </wpg:grpSpPr>
                      <pic:pic xmlns:pic="http://schemas.openxmlformats.org/drawingml/2006/picture">
                        <pic:nvPicPr>
                          <pic:cNvPr id="2" name="Grafik 2"/>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7952" y="0"/>
                            <a:ext cx="2633980" cy="2048510"/>
                          </a:xfrm>
                          <a:prstGeom prst="rect">
                            <a:avLst/>
                          </a:prstGeom>
                          <a:noFill/>
                          <a:ln>
                            <a:noFill/>
                          </a:ln>
                        </pic:spPr>
                      </pic:pic>
                      <wps:wsp>
                        <wps:cNvPr id="5" name="Textfeld 5"/>
                        <wps:cNvSpPr txBox="1"/>
                        <wps:spPr>
                          <a:xfrm>
                            <a:off x="0" y="2313830"/>
                            <a:ext cx="2633980" cy="222636"/>
                          </a:xfrm>
                          <a:prstGeom prst="rect">
                            <a:avLst/>
                          </a:prstGeom>
                          <a:solidFill>
                            <a:prstClr val="white"/>
                          </a:solidFill>
                          <a:ln>
                            <a:noFill/>
                          </a:ln>
                        </wps:spPr>
                        <wps:txbx>
                          <w:txbxContent>
                            <w:p w14:paraId="61C17193" w14:textId="009330D9" w:rsidR="000F24A7" w:rsidRPr="006064CB" w:rsidRDefault="000F24A7" w:rsidP="00637D7F">
                              <w:pPr>
                                <w:pStyle w:val="Beschriftung"/>
                                <w:rPr>
                                  <w:noProof/>
                                </w:rPr>
                              </w:pPr>
                              <w:r>
                                <w:t xml:space="preserve">Abbildung </w:t>
                              </w:r>
                              <w:r>
                                <w:fldChar w:fldCharType="begin"/>
                              </w:r>
                              <w:r>
                                <w:instrText xml:space="preserve"> SEQ Abbildung \* ARABIC </w:instrText>
                              </w:r>
                              <w:r>
                                <w:fldChar w:fldCharType="separate"/>
                              </w:r>
                              <w:r w:rsidR="00F32D71">
                                <w:rPr>
                                  <w:noProof/>
                                </w:rPr>
                                <w:t>1</w:t>
                              </w:r>
                              <w:r>
                                <w:rPr>
                                  <w:noProof/>
                                </w:rPr>
                                <w:fldChar w:fldCharType="end"/>
                              </w:r>
                              <w:r>
                                <w:t>: Visualisierung der Zentralisieru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6B2FA95" id="Gruppieren 32" o:spid="_x0000_s1026" style="position:absolute;left:0;text-align:left;margin-left:-.1pt;margin-top:171.5pt;width:208.05pt;height:199.7pt;z-index:251657216" coordsize="26419,253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 o:spid="_x0000_s1027" type="#_x0000_t75" style="position:absolute;left:79;width:26340;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">
                  <v:imagedata r:id="rId9" o:title=""/>
                </v:shape>
                <v:shapetype id="_x0000_t202" coordsize="21600,21600" o:spt="202" path="m,l,21600r21600,l21600,xe">
                  <v:stroke joinstyle="miter"/>
                  <v:path gradientshapeok="t" o:connecttype="rect"/>
                </v:shapetype>
                <v:shape id="Textfeld 5" o:spid="_x0000_s1028" type="#_x0000_t202" style="position:absolute;top:23138;width:26339;height:2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14:paraId="61C17193" w14:textId="009330D9" w:rsidR="000F24A7" w:rsidRPr="006064CB" w:rsidRDefault="000F24A7" w:rsidP="00637D7F">
                        <w:pPr>
                          <w:pStyle w:val="Beschriftung"/>
                          <w:rPr>
                            <w:noProof/>
                          </w:rPr>
                        </w:pPr>
                        <w:r>
                          <w:t xml:space="preserve">Abbildung </w:t>
                        </w:r>
                        <w:r>
                          <w:fldChar w:fldCharType="begin"/>
                        </w:r>
                        <w:r>
                          <w:instrText xml:space="preserve"> SEQ Abbildung \* ARABIC </w:instrText>
                        </w:r>
                        <w:r>
                          <w:fldChar w:fldCharType="separate"/>
                        </w:r>
                        <w:r w:rsidR="00F32D71">
                          <w:rPr>
                            <w:noProof/>
                          </w:rPr>
                          <w:t>1</w:t>
                        </w:r>
                        <w:r>
                          <w:rPr>
                            <w:noProof/>
                          </w:rPr>
                          <w:fldChar w:fldCharType="end"/>
                        </w:r>
                        <w:r>
                          <w:t>: Visualisierung der Zentralisierung</w:t>
                        </w:r>
                      </w:p>
                    </w:txbxContent>
                  </v:textbox>
                </v:shape>
                <w10:wrap type="square"/>
              </v:group>
            </w:pict>
          </mc:Fallback>
        </mc:AlternateContent>
      </w:r>
      <w:r w:rsidR="00637D7F" w:rsidRPr="000F51E9">
        <w:rPr>
          <w:rFonts w:cs="Arial"/>
          <w:szCs w:val="24"/>
        </w:rPr>
        <w:t>Die Zentralisierung von Softwarecode bringt eine Menge Vorteile mit sich. Nicht nur die Möglichkeit, gleiche Funktionalität bei weniger Sourcecode beizubehalten, sondern kann durch diese auch über mehrere Userinterfaces hinweg ein einheitlicher Style eingehalten und so eine einheitliche User Experience gewahrt werden. Außerdem ist man in der Lage Änderungen in einer einzelnen Komponente vorzunehmen, welche sich direkt auf alle Userinterfaces auswirken, welche diese Komponente eingebunden haben. Mit dieser Vorgehensweise, kann man sich von der Monolithischen Struktur eines Softwarecodes hervorragend distanzieren.</w:t>
      </w:r>
    </w:p>
    <w:p w14:paraId="049BF085" w14:textId="13AB5942" w:rsidR="00637D7F" w:rsidRPr="000F51E9" w:rsidRDefault="00637D7F" w:rsidP="00637D7F">
      <w:pPr>
        <w:rPr>
          <w:rFonts w:cs="Arial"/>
          <w:szCs w:val="24"/>
        </w:rPr>
      </w:pPr>
    </w:p>
    <w:p w14:paraId="6D66C221" w14:textId="77777777" w:rsidR="00637D7F" w:rsidRPr="000F51E9" w:rsidRDefault="00637D7F" w:rsidP="00637D7F">
      <w:pPr>
        <w:rPr>
          <w:rFonts w:cs="Arial"/>
          <w:szCs w:val="24"/>
        </w:rPr>
      </w:pPr>
    </w:p>
    <w:p w14:paraId="1A326573" w14:textId="77777777" w:rsidR="00637D7F" w:rsidRPr="000F51E9" w:rsidRDefault="00637D7F" w:rsidP="00637D7F">
      <w:pPr>
        <w:rPr>
          <w:rFonts w:cs="Arial"/>
          <w:szCs w:val="24"/>
        </w:rPr>
      </w:pPr>
    </w:p>
    <w:p w14:paraId="1A6AB131" w14:textId="77777777" w:rsidR="00637D7F" w:rsidRPr="000F51E9" w:rsidRDefault="00637D7F" w:rsidP="00637D7F">
      <w:pPr>
        <w:rPr>
          <w:rFonts w:cs="Arial"/>
          <w:szCs w:val="24"/>
        </w:rPr>
      </w:pPr>
    </w:p>
    <w:p w14:paraId="0A1C5210" w14:textId="77777777" w:rsidR="00637D7F" w:rsidRDefault="00637D7F" w:rsidP="00637D7F">
      <w:pPr>
        <w:rPr>
          <w:rFonts w:cs="Arial"/>
          <w:szCs w:val="24"/>
        </w:rPr>
      </w:pPr>
    </w:p>
    <w:p w14:paraId="7B84D832" w14:textId="77777777" w:rsidR="00637D7F" w:rsidRDefault="00637D7F" w:rsidP="00637D7F">
      <w:pPr>
        <w:rPr>
          <w:rFonts w:cs="Arial"/>
          <w:szCs w:val="24"/>
        </w:rPr>
      </w:pPr>
    </w:p>
    <w:p w14:paraId="3266F2B2" w14:textId="14A1659A" w:rsidR="00637D7F" w:rsidRPr="000F51E9" w:rsidRDefault="00637D7F" w:rsidP="00637D7F">
      <w:pPr>
        <w:rPr>
          <w:rFonts w:cs="Arial"/>
          <w:szCs w:val="24"/>
        </w:rPr>
      </w:pPr>
    </w:p>
    <w:p w14:paraId="38F4EC8E" w14:textId="24FDFB64" w:rsidR="00637D7F" w:rsidRDefault="00637D7F" w:rsidP="00637D7F">
      <w:pPr>
        <w:rPr>
          <w:rFonts w:cs="Arial"/>
          <w:szCs w:val="24"/>
        </w:rPr>
      </w:pPr>
      <w:r w:rsidRPr="000F51E9">
        <w:rPr>
          <w:rFonts w:cs="Arial"/>
          <w:szCs w:val="24"/>
        </w:rPr>
        <w:t>Das Auslagern von Softwarecode kann aber auch ein Nachteil sein. So schön es klingt, dass nur eine Änderung in einer zentralisierten Komponente vorgenommen werden muss und dies sich auf alle Userinterfaces auswirkt, genauso gefährlich ist dies auch. Durch eine kleine Änderung in einer Datei können unzählige Fehler auftreten.</w:t>
      </w:r>
      <w:r w:rsidRPr="000F51E9">
        <w:rPr>
          <w:rFonts w:cs="Arial"/>
          <w:szCs w:val="24"/>
        </w:rPr>
        <w:br/>
        <w:t xml:space="preserve">Weitere stark überwiegende Nachteile birgt die Zentralisierung nicht. Hat man einmal die richtigen Tools, wie hier GitHub, Angular, Typescript, bereits existierende Userinterfaces und ein </w:t>
      </w:r>
      <w:proofErr w:type="spellStart"/>
      <w:r w:rsidRPr="000F51E9">
        <w:rPr>
          <w:rFonts w:cs="Arial"/>
          <w:szCs w:val="24"/>
        </w:rPr>
        <w:t>Buildsystem</w:t>
      </w:r>
      <w:proofErr w:type="spellEnd"/>
      <w:r w:rsidRPr="000F51E9">
        <w:rPr>
          <w:rFonts w:cs="Arial"/>
          <w:szCs w:val="24"/>
        </w:rPr>
        <w:t>, so steht der Zentralisierung nichts mehr im Wege</w:t>
      </w:r>
      <w:r>
        <w:rPr>
          <w:rFonts w:cs="Arial"/>
          <w:szCs w:val="24"/>
        </w:rPr>
        <w:t>.</w:t>
      </w:r>
    </w:p>
    <w:p w14:paraId="24E9FC2B" w14:textId="77777777" w:rsidR="00637D7F" w:rsidRDefault="00637D7F" w:rsidP="00C25C8E">
      <w:pPr>
        <w:pStyle w:val="berschrift2"/>
        <w:rPr>
          <w:rFonts w:cs="Arial"/>
          <w:sz w:val="24"/>
          <w:szCs w:val="24"/>
        </w:rPr>
      </w:pPr>
    </w:p>
    <w:p w14:paraId="0C47E414" w14:textId="77777777" w:rsidR="00637D7F" w:rsidRDefault="00637D7F" w:rsidP="00C25C8E">
      <w:pPr>
        <w:pStyle w:val="berschrift2"/>
        <w:rPr>
          <w:rFonts w:cs="Arial"/>
          <w:sz w:val="24"/>
          <w:szCs w:val="24"/>
        </w:rPr>
      </w:pPr>
    </w:p>
    <w:p w14:paraId="240B54D0" w14:textId="3EA1F881" w:rsidR="00637D7F" w:rsidRDefault="00637D7F" w:rsidP="00C25C8E">
      <w:pPr>
        <w:pStyle w:val="berschrift2"/>
        <w:rPr>
          <w:rFonts w:cs="Arial"/>
          <w:sz w:val="24"/>
          <w:szCs w:val="24"/>
        </w:rPr>
      </w:pPr>
    </w:p>
    <w:p w14:paraId="3C70FB2C" w14:textId="5560A671" w:rsidR="00637D7F" w:rsidRDefault="00637D7F" w:rsidP="00637D7F"/>
    <w:p w14:paraId="77DE269F" w14:textId="405F4B92" w:rsidR="00637D7F" w:rsidRDefault="00637D7F" w:rsidP="00637D7F">
      <w:pPr>
        <w:pStyle w:val="berschrift1"/>
      </w:pPr>
      <w:bookmarkStart w:id="12" w:name="_Toc70588238"/>
      <w:r>
        <w:lastRenderedPageBreak/>
        <w:t>3 Grundlagen, Stand der Technik</w:t>
      </w:r>
      <w:bookmarkEnd w:id="12"/>
    </w:p>
    <w:p w14:paraId="3FB47BA7" w14:textId="77777777" w:rsidR="00637D7F" w:rsidRPr="00637D7F" w:rsidRDefault="00637D7F" w:rsidP="00637D7F"/>
    <w:p w14:paraId="3CDDD75A" w14:textId="59097CB4" w:rsidR="00F1615C" w:rsidRPr="00F13E56" w:rsidRDefault="00F13E56" w:rsidP="00F13E56">
      <w:pPr>
        <w:pStyle w:val="berschrift2"/>
      </w:pPr>
      <w:bookmarkStart w:id="13" w:name="_Toc70588239"/>
      <w:r w:rsidRPr="00F13E56">
        <w:t>3.1</w:t>
      </w:r>
      <w:r w:rsidR="00F1615C" w:rsidRPr="00F13E56">
        <w:t xml:space="preserve"> Atomic Design Pattern</w:t>
      </w:r>
      <w:bookmarkEnd w:id="11"/>
      <w:bookmarkEnd w:id="13"/>
    </w:p>
    <w:p w14:paraId="6BF686C6" w14:textId="6B9D4DFE" w:rsidR="00F1615C" w:rsidRPr="000F51E9" w:rsidRDefault="00F1615C" w:rsidP="00C25C8E">
      <w:pPr>
        <w:rPr>
          <w:rFonts w:cs="Arial"/>
          <w:szCs w:val="24"/>
        </w:rPr>
      </w:pPr>
    </w:p>
    <w:p w14:paraId="0CC5F10D" w14:textId="2FE5FC31" w:rsidR="00F1615C" w:rsidRPr="000F51E9" w:rsidRDefault="00754050" w:rsidP="00C25C8E">
      <w:pPr>
        <w:rPr>
          <w:rFonts w:cs="Arial"/>
          <w:szCs w:val="24"/>
        </w:rPr>
      </w:pPr>
      <w:r w:rsidRPr="000F51E9">
        <w:rPr>
          <w:rFonts w:cs="Arial"/>
          <w:szCs w:val="24"/>
        </w:rPr>
        <w:t>Das Atomic Design Pattern nach Brad Frost, beschreibt die Zerlegung von komplexem Softwarecode in kleine, für jeden Softwareengineer nachvollziehbare Elemente. So wird aus einem enormen Code für ein Userinterface ein deutlich schlankerer, welche</w:t>
      </w:r>
      <w:r w:rsidR="001225F6">
        <w:rPr>
          <w:rFonts w:cs="Arial"/>
          <w:szCs w:val="24"/>
        </w:rPr>
        <w:t>r</w:t>
      </w:r>
      <w:r w:rsidRPr="000F51E9">
        <w:rPr>
          <w:rFonts w:cs="Arial"/>
          <w:szCs w:val="24"/>
        </w:rPr>
        <w:t xml:space="preserve"> einzelne Komponenten aufruft. Diese wiederrum können auch wieder zerlegt werden. </w:t>
      </w:r>
    </w:p>
    <w:p w14:paraId="1982669F" w14:textId="32142752" w:rsidR="00754050" w:rsidRPr="000F51E9" w:rsidRDefault="00754050" w:rsidP="00C25C8E">
      <w:pPr>
        <w:rPr>
          <w:rFonts w:cs="Arial"/>
          <w:szCs w:val="24"/>
        </w:rPr>
      </w:pPr>
      <w:r w:rsidRPr="000F51E9">
        <w:rPr>
          <w:rFonts w:cs="Arial"/>
          <w:szCs w:val="24"/>
        </w:rPr>
        <w:t xml:space="preserve">Das von Brad Frost entwickelte Pattern findet seinen Ursprung in der Chemie. </w:t>
      </w:r>
      <w:r w:rsidR="00AE72EE" w:rsidRPr="000F51E9">
        <w:rPr>
          <w:rFonts w:cs="Arial"/>
          <w:szCs w:val="24"/>
        </w:rPr>
        <w:t>Er</w:t>
      </w:r>
      <w:r w:rsidRPr="000F51E9">
        <w:rPr>
          <w:rFonts w:cs="Arial"/>
          <w:szCs w:val="24"/>
        </w:rPr>
        <w:t xml:space="preserve"> beschreibt die Hinführung und den Gedankengang, welcher zur Entwicklung dieses Design Patterns</w:t>
      </w:r>
      <w:r w:rsidR="001225F6">
        <w:rPr>
          <w:rFonts w:cs="Arial"/>
          <w:szCs w:val="24"/>
        </w:rPr>
        <w:t xml:space="preserve"> beitrugen</w:t>
      </w:r>
      <w:r w:rsidRPr="000F51E9">
        <w:rPr>
          <w:rFonts w:cs="Arial"/>
          <w:szCs w:val="24"/>
        </w:rPr>
        <w:t xml:space="preserve">, in seinem Buch „Atomic Design“, welches 2016 erschienen ist, </w:t>
      </w:r>
      <w:r w:rsidR="001225F6">
        <w:rPr>
          <w:rFonts w:cs="Arial"/>
          <w:szCs w:val="24"/>
        </w:rPr>
        <w:t>genauer</w:t>
      </w:r>
      <w:r w:rsidRPr="000F51E9">
        <w:rPr>
          <w:rFonts w:cs="Arial"/>
          <w:szCs w:val="24"/>
        </w:rPr>
        <w:t>.</w:t>
      </w:r>
      <w:r w:rsidR="00AE72EE" w:rsidRPr="000F51E9">
        <w:rPr>
          <w:rFonts w:cs="Arial"/>
          <w:szCs w:val="24"/>
        </w:rPr>
        <w:t xml:space="preserve"> Faszinierend ist aber nicht die Geschichte, sondern die Theorie sowie die Anwendung des Atomic Designs.</w:t>
      </w:r>
    </w:p>
    <w:p w14:paraId="6BC6CD0A" w14:textId="36CD8F12" w:rsidR="00AE72EE" w:rsidRPr="000F51E9" w:rsidRDefault="00AE72EE" w:rsidP="00C25C8E">
      <w:pPr>
        <w:rPr>
          <w:rFonts w:cs="Arial"/>
          <w:szCs w:val="24"/>
        </w:rPr>
      </w:pPr>
      <w:r w:rsidRPr="000F51E9">
        <w:rPr>
          <w:rFonts w:cs="Arial"/>
          <w:szCs w:val="24"/>
        </w:rPr>
        <w:t xml:space="preserve">Dieses Design unterteilt Softwarecode in fünf </w:t>
      </w:r>
      <w:r w:rsidR="00FD41BC" w:rsidRPr="000F51E9">
        <w:rPr>
          <w:rFonts w:cs="Arial"/>
          <w:szCs w:val="24"/>
        </w:rPr>
        <w:t>Kategorien</w:t>
      </w:r>
      <w:r w:rsidRPr="000F51E9">
        <w:rPr>
          <w:rFonts w:cs="Arial"/>
          <w:szCs w:val="24"/>
        </w:rPr>
        <w:t>, nämlich in:</w:t>
      </w:r>
    </w:p>
    <w:p w14:paraId="59DD6AD0" w14:textId="644BD975" w:rsidR="000006EA" w:rsidRPr="000F51E9" w:rsidRDefault="00F75AB8" w:rsidP="00C25C8E">
      <w:pPr>
        <w:rPr>
          <w:rFonts w:cs="Arial"/>
          <w:szCs w:val="24"/>
        </w:rPr>
      </w:pPr>
      <w:r>
        <w:rPr>
          <w:rFonts w:cs="Arial"/>
          <w:noProof/>
          <w:szCs w:val="24"/>
        </w:rPr>
        <mc:AlternateContent>
          <mc:Choice Requires="wpg">
            <w:drawing>
              <wp:anchor distT="0" distB="0" distL="114300" distR="114300" simplePos="0" relativeHeight="251627520" behindDoc="0" locked="0" layoutInCell="1" allowOverlap="1" wp14:anchorId="4CE2553D" wp14:editId="1E98FFD0">
                <wp:simplePos x="0" y="0"/>
                <wp:positionH relativeFrom="column">
                  <wp:posOffset>1032372</wp:posOffset>
                </wp:positionH>
                <wp:positionV relativeFrom="paragraph">
                  <wp:posOffset>4942</wp:posOffset>
                </wp:positionV>
                <wp:extent cx="4051686" cy="1876232"/>
                <wp:effectExtent l="0" t="0" r="6350" b="0"/>
                <wp:wrapSquare wrapText="bothSides"/>
                <wp:docPr id="31" name="Gruppieren 31"/>
                <wp:cNvGraphicFramePr/>
                <a:graphic xmlns:a="http://schemas.openxmlformats.org/drawingml/2006/main">
                  <a:graphicData uri="http://schemas.microsoft.com/office/word/2010/wordprocessingGroup">
                    <wpg:wgp>
                      <wpg:cNvGrpSpPr/>
                      <wpg:grpSpPr>
                        <a:xfrm>
                          <a:off x="0" y="0"/>
                          <a:ext cx="4051686" cy="1876232"/>
                          <a:chOff x="0" y="0"/>
                          <a:chExt cx="4051686" cy="1876232"/>
                        </a:xfrm>
                      </wpg:grpSpPr>
                      <pic:pic xmlns:pic="http://schemas.openxmlformats.org/drawingml/2006/picture">
                        <pic:nvPicPr>
                          <pic:cNvPr id="1" name="Grafik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689350" cy="1623060"/>
                          </a:xfrm>
                          <a:prstGeom prst="rect">
                            <a:avLst/>
                          </a:prstGeom>
                        </pic:spPr>
                      </pic:pic>
                      <wps:wsp>
                        <wps:cNvPr id="7" name="Textfeld 7"/>
                        <wps:cNvSpPr txBox="1"/>
                        <wps:spPr>
                          <a:xfrm>
                            <a:off x="39756" y="1717482"/>
                            <a:ext cx="4011930" cy="158750"/>
                          </a:xfrm>
                          <a:prstGeom prst="rect">
                            <a:avLst/>
                          </a:prstGeom>
                          <a:solidFill>
                            <a:prstClr val="white"/>
                          </a:solidFill>
                          <a:ln>
                            <a:noFill/>
                          </a:ln>
                        </wps:spPr>
                        <wps:txbx>
                          <w:txbxContent>
                            <w:p w14:paraId="6524E873" w14:textId="0188B1F6" w:rsidR="000F24A7" w:rsidRPr="003265B8" w:rsidRDefault="000F24A7" w:rsidP="006161BA">
                              <w:pPr>
                                <w:pStyle w:val="Beschriftung"/>
                              </w:pPr>
                              <w:bookmarkStart w:id="14" w:name="_Toc69812859"/>
                              <w:bookmarkStart w:id="15" w:name="_Toc69812912"/>
                              <w:r>
                                <w:t xml:space="preserve">Abbildung </w:t>
                              </w:r>
                              <w:r>
                                <w:fldChar w:fldCharType="begin"/>
                              </w:r>
                              <w:r>
                                <w:instrText xml:space="preserve"> SEQ Abbildung \* ARABIC </w:instrText>
                              </w:r>
                              <w:r>
                                <w:fldChar w:fldCharType="separate"/>
                              </w:r>
                              <w:r w:rsidR="00F32D71">
                                <w:rPr>
                                  <w:noProof/>
                                </w:rPr>
                                <w:t>2</w:t>
                              </w:r>
                              <w:r>
                                <w:rPr>
                                  <w:noProof/>
                                </w:rPr>
                                <w:fldChar w:fldCharType="end"/>
                              </w:r>
                              <w:r>
                                <w:t>: Atomic Design Pattern</w:t>
                              </w:r>
                              <w:bookmarkEnd w:id="14"/>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CE2553D" id="Gruppieren 31" o:spid="_x0000_s1029" style="position:absolute;left:0;text-align:left;margin-left:81.3pt;margin-top:.4pt;width:319.05pt;height:147.75pt;z-index:251627520" coordsize="40516,187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">
                <v:shape id="Grafik 1" o:spid="_x0000_s1030" type="#_x0000_t75" style="position:absolute;width:36893;height:16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">
                  <v:imagedata r:id="rId11" o:title=""/>
                </v:shape>
                <v:shape id="Textfeld 7" o:spid="_x0000_s1031" type="#_x0000_t202" style="position:absolute;left:397;top:17174;width:40119;height:1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14:paraId="6524E873" w14:textId="0188B1F6" w:rsidR="000F24A7" w:rsidRPr="003265B8" w:rsidRDefault="000F24A7" w:rsidP="006161BA">
                        <w:pPr>
                          <w:pStyle w:val="Beschriftung"/>
                        </w:pPr>
                        <w:bookmarkStart w:id="16" w:name="_Toc69812859"/>
                        <w:bookmarkStart w:id="17" w:name="_Toc69812912"/>
                        <w:r>
                          <w:t xml:space="preserve">Abbildung </w:t>
                        </w:r>
                        <w:r>
                          <w:fldChar w:fldCharType="begin"/>
                        </w:r>
                        <w:r>
                          <w:instrText xml:space="preserve"> SEQ Abbildung \* ARABIC </w:instrText>
                        </w:r>
                        <w:r>
                          <w:fldChar w:fldCharType="separate"/>
                        </w:r>
                        <w:r w:rsidR="00F32D71">
                          <w:rPr>
                            <w:noProof/>
                          </w:rPr>
                          <w:t>2</w:t>
                        </w:r>
                        <w:r>
                          <w:rPr>
                            <w:noProof/>
                          </w:rPr>
                          <w:fldChar w:fldCharType="end"/>
                        </w:r>
                        <w:r>
                          <w:t>: Atomic Design Pattern</w:t>
                        </w:r>
                        <w:bookmarkEnd w:id="16"/>
                        <w:bookmarkEnd w:id="17"/>
                      </w:p>
                    </w:txbxContent>
                  </v:textbox>
                </v:shape>
                <w10:wrap type="square"/>
              </v:group>
            </w:pict>
          </mc:Fallback>
        </mc:AlternateContent>
      </w:r>
    </w:p>
    <w:p w14:paraId="4B20ED50" w14:textId="303A6C11" w:rsidR="000006EA" w:rsidRPr="000F51E9" w:rsidRDefault="000006EA" w:rsidP="00C25C8E">
      <w:pPr>
        <w:rPr>
          <w:rFonts w:cs="Arial"/>
          <w:szCs w:val="24"/>
        </w:rPr>
      </w:pPr>
    </w:p>
    <w:p w14:paraId="4092F0B0" w14:textId="60285E29" w:rsidR="000006EA" w:rsidRPr="000F51E9" w:rsidRDefault="000006EA" w:rsidP="00C25C8E">
      <w:pPr>
        <w:rPr>
          <w:rFonts w:cs="Arial"/>
          <w:szCs w:val="24"/>
        </w:rPr>
      </w:pPr>
    </w:p>
    <w:p w14:paraId="07B13D04" w14:textId="77777777" w:rsidR="000006EA" w:rsidRPr="000F51E9" w:rsidRDefault="000006EA" w:rsidP="00C25C8E">
      <w:pPr>
        <w:rPr>
          <w:rFonts w:cs="Arial"/>
          <w:szCs w:val="24"/>
        </w:rPr>
      </w:pPr>
    </w:p>
    <w:p w14:paraId="5DB3140C" w14:textId="4EEC564F" w:rsidR="00AE72EE" w:rsidRPr="000F51E9" w:rsidRDefault="00AE72EE" w:rsidP="00C25C8E">
      <w:pPr>
        <w:rPr>
          <w:rFonts w:cs="Arial"/>
          <w:szCs w:val="24"/>
        </w:rPr>
      </w:pPr>
    </w:p>
    <w:p w14:paraId="5C2A0521" w14:textId="2C5F0993" w:rsidR="00727F07" w:rsidRPr="000F51E9" w:rsidRDefault="00F13E56" w:rsidP="00C25C8E">
      <w:pPr>
        <w:pStyle w:val="berschrift3"/>
        <w:rPr>
          <w:rFonts w:cs="Arial"/>
        </w:rPr>
      </w:pPr>
      <w:bookmarkStart w:id="18" w:name="_Toc69992595"/>
      <w:bookmarkStart w:id="19" w:name="_Toc70588240"/>
      <w:r>
        <w:rPr>
          <w:rFonts w:cs="Arial"/>
        </w:rPr>
        <w:t>3</w:t>
      </w:r>
      <w:r w:rsidR="00727F07" w:rsidRPr="000F51E9">
        <w:rPr>
          <w:rFonts w:cs="Arial"/>
        </w:rPr>
        <w:t>.1.1 Atome</w:t>
      </w:r>
      <w:bookmarkEnd w:id="18"/>
      <w:bookmarkEnd w:id="19"/>
    </w:p>
    <w:p w14:paraId="205740BF" w14:textId="65B497A2" w:rsidR="00AE72EE" w:rsidRPr="000F51E9" w:rsidRDefault="00AE72EE" w:rsidP="00C25C8E">
      <w:pPr>
        <w:rPr>
          <w:rFonts w:cs="Arial"/>
          <w:szCs w:val="24"/>
        </w:rPr>
      </w:pPr>
      <w:r w:rsidRPr="000F51E9">
        <w:rPr>
          <w:rFonts w:cs="Arial"/>
          <w:szCs w:val="24"/>
        </w:rPr>
        <w:t xml:space="preserve">Selbstverständlich gibt es in der Chemie kleinere Einheiten als ein Atom, beispielsweise Neutronen oder Protonen. Das Atom aber, ist die kleinste funktionelle Einheit, und somit stellt es auch im Atomic Design, die kleinstmögliche Einheit da. </w:t>
      </w:r>
    </w:p>
    <w:p w14:paraId="490BC3DC" w14:textId="11859B62" w:rsidR="00053A1B" w:rsidRPr="000F51E9" w:rsidRDefault="000006EA" w:rsidP="00C25C8E">
      <w:pPr>
        <w:rPr>
          <w:rFonts w:cs="Arial"/>
          <w:szCs w:val="24"/>
        </w:rPr>
      </w:pPr>
      <w:r w:rsidRPr="000F51E9">
        <w:rPr>
          <w:rFonts w:cs="Arial"/>
          <w:szCs w:val="24"/>
        </w:rPr>
        <w:t>Ein Atom, nach Brad Frost, enthält</w:t>
      </w:r>
      <w:r w:rsidR="00C826BC" w:rsidRPr="000F51E9">
        <w:rPr>
          <w:rFonts w:cs="Arial"/>
          <w:szCs w:val="24"/>
        </w:rPr>
        <w:t xml:space="preserve"> grundlegende HTML </w:t>
      </w:r>
      <w:r w:rsidR="00942CF2" w:rsidRPr="000F51E9">
        <w:rPr>
          <w:rFonts w:cs="Arial"/>
          <w:szCs w:val="24"/>
        </w:rPr>
        <w:t>E</w:t>
      </w:r>
      <w:r w:rsidR="00C826BC" w:rsidRPr="000F51E9">
        <w:rPr>
          <w:rFonts w:cs="Arial"/>
          <w:szCs w:val="24"/>
        </w:rPr>
        <w:t>lem</w:t>
      </w:r>
      <w:r w:rsidR="00942CF2" w:rsidRPr="000F51E9">
        <w:rPr>
          <w:rFonts w:cs="Arial"/>
          <w:szCs w:val="24"/>
        </w:rPr>
        <w:t>en</w:t>
      </w:r>
      <w:r w:rsidR="00C826BC" w:rsidRPr="000F51E9">
        <w:rPr>
          <w:rFonts w:cs="Arial"/>
          <w:szCs w:val="24"/>
        </w:rPr>
        <w:t>te wie beispielweise einen Knopf zum Schließen eines Fensters oder ein Label in welches etwas hineingeschrieben</w:t>
      </w:r>
      <w:r w:rsidR="00C25C8E">
        <w:rPr>
          <w:rFonts w:cs="Arial"/>
          <w:szCs w:val="24"/>
        </w:rPr>
        <w:t xml:space="preserve"> </w:t>
      </w:r>
      <w:r w:rsidR="00C826BC" w:rsidRPr="000F51E9">
        <w:rPr>
          <w:rFonts w:cs="Arial"/>
          <w:szCs w:val="24"/>
        </w:rPr>
        <w:t>wird.</w:t>
      </w:r>
      <w:r w:rsidR="00784ED8" w:rsidRPr="000F51E9">
        <w:rPr>
          <w:rStyle w:val="Funotenzeichen"/>
          <w:rFonts w:cs="Arial"/>
          <w:szCs w:val="24"/>
        </w:rPr>
        <w:footnoteReference w:customMarkFollows="1" w:id="1"/>
        <w:t>1)</w:t>
      </w:r>
      <w:r w:rsidR="00242912">
        <w:rPr>
          <w:rFonts w:cs="Arial"/>
          <w:szCs w:val="24"/>
        </w:rPr>
        <w:t xml:space="preserve"> </w:t>
      </w:r>
      <w:r w:rsidR="00942CF2" w:rsidRPr="000F51E9">
        <w:rPr>
          <w:rFonts w:cs="Arial"/>
          <w:szCs w:val="24"/>
        </w:rPr>
        <w:t>Zu Atomen zählen aber auch die verschiedenen Styles eines jeweiligen Elements, zum Beispiel die Farbe und Größe eines Knopfes.</w:t>
      </w:r>
    </w:p>
    <w:p w14:paraId="34547665" w14:textId="5BADBF2B" w:rsidR="00727F07" w:rsidRPr="00637D7F" w:rsidRDefault="00053A1B" w:rsidP="00C25C8E">
      <w:pPr>
        <w:pStyle w:val="berschrift3"/>
      </w:pPr>
      <w:r w:rsidRPr="000F51E9">
        <w:br w:type="page"/>
      </w:r>
      <w:bookmarkStart w:id="20" w:name="_Toc69992596"/>
      <w:bookmarkStart w:id="21" w:name="_Toc70588241"/>
      <w:r w:rsidR="00F13E56">
        <w:lastRenderedPageBreak/>
        <w:t>3</w:t>
      </w:r>
      <w:r w:rsidR="00727F07" w:rsidRPr="00637D7F">
        <w:rPr>
          <w:rStyle w:val="berschrift3Zchn"/>
        </w:rPr>
        <w:t>.1.2 Moleküle</w:t>
      </w:r>
      <w:bookmarkEnd w:id="20"/>
      <w:bookmarkEnd w:id="21"/>
    </w:p>
    <w:p w14:paraId="34683A2A" w14:textId="260A3315" w:rsidR="00C826BC" w:rsidRPr="000F51E9" w:rsidRDefault="00F75AB8" w:rsidP="00C25C8E">
      <w:pPr>
        <w:rPr>
          <w:rFonts w:cs="Arial"/>
          <w:szCs w:val="24"/>
        </w:rPr>
      </w:pPr>
      <w:r>
        <w:rPr>
          <w:rFonts w:cs="Arial"/>
          <w:noProof/>
          <w:szCs w:val="24"/>
        </w:rPr>
        <mc:AlternateContent>
          <mc:Choice Requires="wpg">
            <w:drawing>
              <wp:anchor distT="0" distB="0" distL="114300" distR="114300" simplePos="0" relativeHeight="251630592" behindDoc="0" locked="0" layoutInCell="1" allowOverlap="1" wp14:anchorId="70566426" wp14:editId="6E9A86C2">
                <wp:simplePos x="0" y="0"/>
                <wp:positionH relativeFrom="column">
                  <wp:posOffset>3544984</wp:posOffset>
                </wp:positionH>
                <wp:positionV relativeFrom="paragraph">
                  <wp:posOffset>6157</wp:posOffset>
                </wp:positionV>
                <wp:extent cx="2240635" cy="1776730"/>
                <wp:effectExtent l="0" t="0" r="7620" b="0"/>
                <wp:wrapSquare wrapText="bothSides"/>
                <wp:docPr id="30" name="Gruppieren 30"/>
                <wp:cNvGraphicFramePr/>
                <a:graphic xmlns:a="http://schemas.openxmlformats.org/drawingml/2006/main">
                  <a:graphicData uri="http://schemas.microsoft.com/office/word/2010/wordprocessingGroup">
                    <wpg:wgp>
                      <wpg:cNvGrpSpPr/>
                      <wpg:grpSpPr>
                        <a:xfrm>
                          <a:off x="0" y="0"/>
                          <a:ext cx="2240635" cy="1776730"/>
                          <a:chOff x="0" y="0"/>
                          <a:chExt cx="2240635" cy="1776730"/>
                        </a:xfrm>
                      </wpg:grpSpPr>
                      <pic:pic xmlns:pic="http://schemas.openxmlformats.org/drawingml/2006/picture">
                        <pic:nvPicPr>
                          <pic:cNvPr id="4" name="Grafik 4"/>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17420" cy="1431290"/>
                          </a:xfrm>
                          <a:prstGeom prst="rect">
                            <a:avLst/>
                          </a:prstGeom>
                          <a:noFill/>
                          <a:ln>
                            <a:noFill/>
                          </a:ln>
                        </pic:spPr>
                      </pic:pic>
                      <wps:wsp>
                        <wps:cNvPr id="8" name="Textfeld 8"/>
                        <wps:cNvSpPr txBox="1"/>
                        <wps:spPr>
                          <a:xfrm>
                            <a:off x="23850" y="1518285"/>
                            <a:ext cx="2216785" cy="258445"/>
                          </a:xfrm>
                          <a:prstGeom prst="rect">
                            <a:avLst/>
                          </a:prstGeom>
                          <a:solidFill>
                            <a:prstClr val="white"/>
                          </a:solidFill>
                          <a:ln>
                            <a:noFill/>
                          </a:ln>
                        </wps:spPr>
                        <wps:txbx>
                          <w:txbxContent>
                            <w:p w14:paraId="6264321D" w14:textId="1DC38BF8" w:rsidR="000F24A7" w:rsidRPr="009767BE" w:rsidRDefault="000F24A7" w:rsidP="006161BA">
                              <w:pPr>
                                <w:pStyle w:val="Beschriftung"/>
                                <w:rPr>
                                  <w:noProof/>
                                </w:rPr>
                              </w:pPr>
                              <w:bookmarkStart w:id="22" w:name="_Toc69812860"/>
                              <w:bookmarkStart w:id="23" w:name="_Toc69812913"/>
                              <w:r w:rsidRPr="006161BA">
                                <w:t xml:space="preserve">Abbildung </w:t>
                              </w:r>
                              <w:r>
                                <w:fldChar w:fldCharType="begin"/>
                              </w:r>
                              <w:r w:rsidRPr="006161BA">
                                <w:instrText xml:space="preserve"> SEQ Abbildung \* ARABIC </w:instrText>
                              </w:r>
                              <w:r>
                                <w:fldChar w:fldCharType="separate"/>
                              </w:r>
                              <w:r w:rsidR="00F32D71">
                                <w:rPr>
                                  <w:noProof/>
                                </w:rPr>
                                <w:t>3</w:t>
                              </w:r>
                              <w:r>
                                <w:fldChar w:fldCharType="end"/>
                              </w:r>
                              <w:r w:rsidRPr="006161BA">
                                <w:t>: Beispiel Molekül</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566426" id="Gruppieren 30" o:spid="_x0000_s1032" style="position:absolute;left:0;text-align:left;margin-left:279.15pt;margin-top:.5pt;width:176.45pt;height:139.9pt;z-index:251630592" coordsize="22406,177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">
                <v:shape id="Grafik 4" o:spid="_x0000_s1033" type="#_x0000_t75" style="position:absolute;width:22174;height:14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">
                  <v:imagedata r:id="rId13" o:title=""/>
                </v:shape>
                <v:shape id="Textfeld 8" o:spid="_x0000_s1034" type="#_x0000_t202" style="position:absolute;left:238;top:15182;width:22168;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6264321D" w14:textId="1DC38BF8" w:rsidR="000F24A7" w:rsidRPr="009767BE" w:rsidRDefault="000F24A7" w:rsidP="006161BA">
                        <w:pPr>
                          <w:pStyle w:val="Beschriftung"/>
                          <w:rPr>
                            <w:noProof/>
                          </w:rPr>
                        </w:pPr>
                        <w:bookmarkStart w:id="24" w:name="_Toc69812860"/>
                        <w:bookmarkStart w:id="25" w:name="_Toc69812913"/>
                        <w:r w:rsidRPr="006161BA">
                          <w:t xml:space="preserve">Abbildung </w:t>
                        </w:r>
                        <w:r>
                          <w:fldChar w:fldCharType="begin"/>
                        </w:r>
                        <w:r w:rsidRPr="006161BA">
                          <w:instrText xml:space="preserve"> SEQ Abbildung \* ARABIC </w:instrText>
                        </w:r>
                        <w:r>
                          <w:fldChar w:fldCharType="separate"/>
                        </w:r>
                        <w:r w:rsidR="00F32D71">
                          <w:rPr>
                            <w:noProof/>
                          </w:rPr>
                          <w:t>3</w:t>
                        </w:r>
                        <w:r>
                          <w:fldChar w:fldCharType="end"/>
                        </w:r>
                        <w:r w:rsidRPr="006161BA">
                          <w:t>: Beispiel Molekül</w:t>
                        </w:r>
                        <w:bookmarkEnd w:id="24"/>
                        <w:bookmarkEnd w:id="25"/>
                      </w:p>
                    </w:txbxContent>
                  </v:textbox>
                </v:shape>
                <w10:wrap type="square"/>
              </v:group>
            </w:pict>
          </mc:Fallback>
        </mc:AlternateContent>
      </w:r>
      <w:r w:rsidR="00EA1AEE" w:rsidRPr="000F51E9">
        <w:rPr>
          <w:rFonts w:cs="Arial"/>
          <w:szCs w:val="24"/>
        </w:rPr>
        <w:t xml:space="preserve">In der Chemie ist ein Molekül ein Zusammenschluss aus mindestens zwei Atomen, was auch für das Atomic </w:t>
      </w:r>
      <w:r w:rsidR="001225F6" w:rsidRPr="000F51E9">
        <w:rPr>
          <w:rFonts w:cs="Arial"/>
          <w:szCs w:val="24"/>
        </w:rPr>
        <w:t>Design</w:t>
      </w:r>
      <w:r w:rsidR="00EA1AEE" w:rsidRPr="000F51E9">
        <w:rPr>
          <w:rFonts w:cs="Arial"/>
          <w:szCs w:val="24"/>
        </w:rPr>
        <w:t xml:space="preserve"> Pattern gilt. Das Beispiel Molekül in Abbildung 2 enthält einen Knopf zum </w:t>
      </w:r>
      <w:r w:rsidR="001225F6" w:rsidRPr="000F51E9">
        <w:rPr>
          <w:rFonts w:cs="Arial"/>
          <w:szCs w:val="24"/>
        </w:rPr>
        <w:t>Schließen</w:t>
      </w:r>
      <w:r w:rsidR="00EA1AEE" w:rsidRPr="000F51E9">
        <w:rPr>
          <w:rFonts w:cs="Arial"/>
          <w:szCs w:val="24"/>
        </w:rPr>
        <w:t xml:space="preserve"> des Fensters und ein Label, in welchem der Fülltext steht. Somit besteht dieses Molekül aus zwei Atomen.</w:t>
      </w:r>
    </w:p>
    <w:p w14:paraId="2F03493D" w14:textId="757BD5D8" w:rsidR="00EA1AEE" w:rsidRPr="000F51E9" w:rsidRDefault="00EA1AEE" w:rsidP="00C25C8E">
      <w:pPr>
        <w:rPr>
          <w:rFonts w:cs="Arial"/>
          <w:szCs w:val="24"/>
        </w:rPr>
      </w:pPr>
      <w:r w:rsidRPr="000F51E9">
        <w:rPr>
          <w:rFonts w:cs="Arial"/>
          <w:szCs w:val="24"/>
        </w:rPr>
        <w:t>Werden zwei verschiedene Atome kombiniert, so erlangen diese einen Sinn.</w:t>
      </w:r>
      <w:r w:rsidR="00784ED8" w:rsidRPr="000F51E9">
        <w:rPr>
          <w:rStyle w:val="Funotenzeichen"/>
          <w:rFonts w:cs="Arial"/>
          <w:szCs w:val="24"/>
        </w:rPr>
        <w:footnoteReference w:customMarkFollows="1" w:id="2"/>
        <w:t>2)</w:t>
      </w:r>
      <w:r w:rsidRPr="000F51E9">
        <w:rPr>
          <w:rFonts w:cs="Arial"/>
          <w:szCs w:val="24"/>
        </w:rPr>
        <w:t xml:space="preserve"> Schon jetzt zeigt sich deutlich, inwiefern </w:t>
      </w:r>
      <w:r w:rsidR="001225F6" w:rsidRPr="000F51E9">
        <w:rPr>
          <w:rFonts w:cs="Arial"/>
          <w:szCs w:val="24"/>
        </w:rPr>
        <w:t>dieses Prinzip</w:t>
      </w:r>
      <w:r w:rsidRPr="000F51E9">
        <w:rPr>
          <w:rFonts w:cs="Arial"/>
          <w:szCs w:val="24"/>
        </w:rPr>
        <w:t xml:space="preserve"> im späteren Verlauf von Nutzen sein kann</w:t>
      </w:r>
    </w:p>
    <w:p w14:paraId="16EFC489" w14:textId="0753770B" w:rsidR="00EA1AEE" w:rsidRPr="000F51E9" w:rsidRDefault="00EA1AEE" w:rsidP="00C25C8E">
      <w:pPr>
        <w:rPr>
          <w:rFonts w:cs="Arial"/>
          <w:szCs w:val="24"/>
        </w:rPr>
      </w:pPr>
    </w:p>
    <w:p w14:paraId="51A91C3E" w14:textId="1340190E" w:rsidR="00BC478A" w:rsidRPr="000F51E9" w:rsidRDefault="00F13E56" w:rsidP="00C25C8E">
      <w:pPr>
        <w:pStyle w:val="berschrift3"/>
        <w:rPr>
          <w:rFonts w:cs="Arial"/>
        </w:rPr>
      </w:pPr>
      <w:bookmarkStart w:id="26" w:name="_Toc69992597"/>
      <w:bookmarkStart w:id="27" w:name="_Toc70588242"/>
      <w:r>
        <w:rPr>
          <w:rFonts w:cs="Arial"/>
        </w:rPr>
        <w:t>3</w:t>
      </w:r>
      <w:r w:rsidR="00BC478A" w:rsidRPr="000F51E9">
        <w:rPr>
          <w:rFonts w:cs="Arial"/>
        </w:rPr>
        <w:t xml:space="preserve">.1.3 </w:t>
      </w:r>
      <w:r w:rsidR="00EA1AEE" w:rsidRPr="000F51E9">
        <w:rPr>
          <w:rFonts w:cs="Arial"/>
        </w:rPr>
        <w:t>Organismen</w:t>
      </w:r>
      <w:bookmarkEnd w:id="26"/>
      <w:bookmarkEnd w:id="27"/>
    </w:p>
    <w:p w14:paraId="280A881C" w14:textId="25E4ACDB" w:rsidR="00EA1AEE" w:rsidRPr="000F51E9" w:rsidRDefault="00EA1AEE" w:rsidP="00C25C8E">
      <w:pPr>
        <w:rPr>
          <w:rFonts w:cs="Arial"/>
          <w:szCs w:val="24"/>
        </w:rPr>
      </w:pPr>
      <w:r w:rsidRPr="000F51E9">
        <w:rPr>
          <w:rFonts w:cs="Arial"/>
          <w:szCs w:val="24"/>
        </w:rPr>
        <w:t>Ein Organismus ist</w:t>
      </w:r>
      <w:r w:rsidR="001225F6">
        <w:rPr>
          <w:rFonts w:cs="Arial"/>
          <w:szCs w:val="24"/>
        </w:rPr>
        <w:t xml:space="preserve"> </w:t>
      </w:r>
      <w:r w:rsidRPr="000F51E9">
        <w:rPr>
          <w:rFonts w:cs="Arial"/>
          <w:szCs w:val="24"/>
        </w:rPr>
        <w:t>ein</w:t>
      </w:r>
      <w:r w:rsidR="001225F6">
        <w:rPr>
          <w:rFonts w:cs="Arial"/>
          <w:szCs w:val="24"/>
        </w:rPr>
        <w:t xml:space="preserve"> schon</w:t>
      </w:r>
      <w:r w:rsidRPr="000F51E9">
        <w:rPr>
          <w:rFonts w:cs="Arial"/>
          <w:szCs w:val="24"/>
        </w:rPr>
        <w:t xml:space="preserve"> deutlich komplexeres Softwareelement</w:t>
      </w:r>
      <w:r w:rsidR="00F33EF4" w:rsidRPr="000F51E9">
        <w:rPr>
          <w:rFonts w:cs="Arial"/>
          <w:szCs w:val="24"/>
        </w:rPr>
        <w:t xml:space="preserve">, denn sie können aus verschiedensten Zusammensetzungen von Atomen und Molekülen bestehen. Auch können sie das gleiche Atom oder Molekül beliebig oft </w:t>
      </w:r>
      <w:r w:rsidR="001225F6">
        <w:rPr>
          <w:rFonts w:cs="Arial"/>
          <w:szCs w:val="24"/>
        </w:rPr>
        <w:t>beinhalten</w:t>
      </w:r>
      <w:r w:rsidR="00F33EF4" w:rsidRPr="000F51E9">
        <w:rPr>
          <w:rFonts w:cs="Arial"/>
          <w:szCs w:val="24"/>
        </w:rPr>
        <w:t xml:space="preserve">. Ein perfektes Beispiel, dessen sich auch Brad Frost in seinem Buch „Atomic Design“ bedient, ist die Kopfzeile, bzw. </w:t>
      </w:r>
      <w:r w:rsidR="00053A1B" w:rsidRPr="000F51E9">
        <w:rPr>
          <w:rFonts w:cs="Arial"/>
          <w:szCs w:val="24"/>
        </w:rPr>
        <w:t>d</w:t>
      </w:r>
      <w:r w:rsidR="00F33EF4" w:rsidRPr="000F51E9">
        <w:rPr>
          <w:rFonts w:cs="Arial"/>
          <w:szCs w:val="24"/>
        </w:rPr>
        <w:t xml:space="preserve">er sogenannte Header einer Website. </w:t>
      </w:r>
    </w:p>
    <w:p w14:paraId="545A56D9" w14:textId="521EE7FB" w:rsidR="00C826BC" w:rsidRPr="000F51E9" w:rsidRDefault="00F75AB8" w:rsidP="00C25C8E">
      <w:pPr>
        <w:rPr>
          <w:rFonts w:cs="Arial"/>
          <w:szCs w:val="24"/>
        </w:rPr>
      </w:pPr>
      <w:r>
        <w:rPr>
          <w:rFonts w:cs="Arial"/>
          <w:noProof/>
          <w:szCs w:val="24"/>
        </w:rPr>
        <mc:AlternateContent>
          <mc:Choice Requires="wpg">
            <w:drawing>
              <wp:anchor distT="0" distB="0" distL="114300" distR="114300" simplePos="0" relativeHeight="251634688" behindDoc="0" locked="0" layoutInCell="1" allowOverlap="1" wp14:anchorId="06B65C7B" wp14:editId="3930A328">
                <wp:simplePos x="0" y="0"/>
                <wp:positionH relativeFrom="column">
                  <wp:posOffset>746125</wp:posOffset>
                </wp:positionH>
                <wp:positionV relativeFrom="paragraph">
                  <wp:posOffset>-2540</wp:posOffset>
                </wp:positionV>
                <wp:extent cx="4344173" cy="828206"/>
                <wp:effectExtent l="0" t="0" r="0" b="0"/>
                <wp:wrapNone/>
                <wp:docPr id="29" name="Gruppieren 29"/>
                <wp:cNvGraphicFramePr/>
                <a:graphic xmlns:a="http://schemas.openxmlformats.org/drawingml/2006/main">
                  <a:graphicData uri="http://schemas.microsoft.com/office/word/2010/wordprocessingGroup">
                    <wpg:wgp>
                      <wpg:cNvGrpSpPr/>
                      <wpg:grpSpPr>
                        <a:xfrm>
                          <a:off x="0" y="0"/>
                          <a:ext cx="4344173" cy="828206"/>
                          <a:chOff x="0" y="0"/>
                          <a:chExt cx="4344173" cy="828206"/>
                        </a:xfrm>
                      </wpg:grpSpPr>
                      <pic:pic xmlns:pic="http://schemas.openxmlformats.org/drawingml/2006/picture">
                        <pic:nvPicPr>
                          <pic:cNvPr id="9" name="Grafik 9"/>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64660" cy="465455"/>
                          </a:xfrm>
                          <a:prstGeom prst="rect">
                            <a:avLst/>
                          </a:prstGeom>
                          <a:noFill/>
                          <a:ln>
                            <a:noFill/>
                          </a:ln>
                        </pic:spPr>
                      </pic:pic>
                      <wps:wsp>
                        <wps:cNvPr id="10" name="Textfeld 10"/>
                        <wps:cNvSpPr txBox="1"/>
                        <wps:spPr>
                          <a:xfrm>
                            <a:off x="79513" y="644056"/>
                            <a:ext cx="4264660" cy="184150"/>
                          </a:xfrm>
                          <a:prstGeom prst="rect">
                            <a:avLst/>
                          </a:prstGeom>
                          <a:solidFill>
                            <a:prstClr val="white"/>
                          </a:solidFill>
                          <a:ln>
                            <a:noFill/>
                          </a:ln>
                        </wps:spPr>
                        <wps:txbx>
                          <w:txbxContent>
                            <w:p w14:paraId="6D744409" w14:textId="64DDEEB0" w:rsidR="000F24A7" w:rsidRPr="001D6A10" w:rsidRDefault="000F24A7" w:rsidP="00F33EF4">
                              <w:pPr>
                                <w:pStyle w:val="Beschriftung"/>
                                <w:rPr>
                                  <w:noProof/>
                                </w:rPr>
                              </w:pPr>
                              <w:r>
                                <w:t xml:space="preserve">Abbildung </w:t>
                              </w:r>
                              <w:r>
                                <w:fldChar w:fldCharType="begin"/>
                              </w:r>
                              <w:r>
                                <w:instrText xml:space="preserve"> SEQ Abbildung \* ARABIC </w:instrText>
                              </w:r>
                              <w:r>
                                <w:fldChar w:fldCharType="separate"/>
                              </w:r>
                              <w:r w:rsidR="00F32D71">
                                <w:rPr>
                                  <w:noProof/>
                                </w:rPr>
                                <w:t>4</w:t>
                              </w:r>
                              <w:r>
                                <w:rPr>
                                  <w:noProof/>
                                </w:rPr>
                                <w:fldChar w:fldCharType="end"/>
                              </w:r>
                              <w:r>
                                <w:t>: Beispiel Head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6B65C7B" id="Gruppieren 29" o:spid="_x0000_s1035" style="position:absolute;left:0;text-align:left;margin-left:58.75pt;margin-top:-.2pt;width:342.05pt;height:65.2pt;z-index:251634688" coordsize="43441,82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">
                <v:shape id="Grafik 9" o:spid="_x0000_s1036" type="#_x0000_t75" style="position:absolute;width:42646;height:46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">
                  <v:imagedata r:id="rId15" o:title=""/>
                </v:shape>
                <v:shape id="Textfeld 10" o:spid="_x0000_s1037" type="#_x0000_t202" style="position:absolute;left:795;top:6440;width:42646;height:1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D744409" w14:textId="64DDEEB0" w:rsidR="000F24A7" w:rsidRPr="001D6A10" w:rsidRDefault="000F24A7" w:rsidP="00F33EF4">
                        <w:pPr>
                          <w:pStyle w:val="Beschriftung"/>
                          <w:rPr>
                            <w:noProof/>
                          </w:rPr>
                        </w:pPr>
                        <w:r>
                          <w:t xml:space="preserve">Abbildung </w:t>
                        </w:r>
                        <w:r>
                          <w:fldChar w:fldCharType="begin"/>
                        </w:r>
                        <w:r>
                          <w:instrText xml:space="preserve"> SEQ Abbildung \* ARABIC </w:instrText>
                        </w:r>
                        <w:r>
                          <w:fldChar w:fldCharType="separate"/>
                        </w:r>
                        <w:r w:rsidR="00F32D71">
                          <w:rPr>
                            <w:noProof/>
                          </w:rPr>
                          <w:t>4</w:t>
                        </w:r>
                        <w:r>
                          <w:rPr>
                            <w:noProof/>
                          </w:rPr>
                          <w:fldChar w:fldCharType="end"/>
                        </w:r>
                        <w:r>
                          <w:t>: Beispiel Header</w:t>
                        </w:r>
                      </w:p>
                    </w:txbxContent>
                  </v:textbox>
                </v:shape>
              </v:group>
            </w:pict>
          </mc:Fallback>
        </mc:AlternateContent>
      </w:r>
    </w:p>
    <w:p w14:paraId="4BBC72C5" w14:textId="7607111A" w:rsidR="00C826BC" w:rsidRPr="000F51E9" w:rsidRDefault="00C826BC" w:rsidP="00C25C8E">
      <w:pPr>
        <w:rPr>
          <w:rFonts w:cs="Arial"/>
          <w:szCs w:val="24"/>
        </w:rPr>
      </w:pPr>
    </w:p>
    <w:p w14:paraId="7C5C18FD" w14:textId="7A766A61" w:rsidR="00053A1B" w:rsidRPr="000F51E9" w:rsidRDefault="00053A1B" w:rsidP="00C25C8E">
      <w:pPr>
        <w:rPr>
          <w:rFonts w:cs="Arial"/>
          <w:szCs w:val="24"/>
        </w:rPr>
      </w:pPr>
    </w:p>
    <w:p w14:paraId="02BB3876" w14:textId="0E2D5F73" w:rsidR="00053A1B" w:rsidRPr="000F51E9" w:rsidRDefault="00053A1B" w:rsidP="00C25C8E">
      <w:pPr>
        <w:rPr>
          <w:rFonts w:cs="Arial"/>
          <w:szCs w:val="24"/>
        </w:rPr>
      </w:pPr>
      <w:r w:rsidRPr="000F51E9">
        <w:rPr>
          <w:rFonts w:cs="Arial"/>
          <w:szCs w:val="24"/>
        </w:rPr>
        <w:t>Der Beispiel Header in Abbildung 3 ist ein Beispiel für eine sehr einfache Kopfzeile einer Website. Dort befinden sich</w:t>
      </w:r>
      <w:r w:rsidR="001225F6">
        <w:rPr>
          <w:rFonts w:cs="Arial"/>
          <w:szCs w:val="24"/>
        </w:rPr>
        <w:t xml:space="preserve">, </w:t>
      </w:r>
      <w:r w:rsidRPr="000F51E9">
        <w:rPr>
          <w:rFonts w:cs="Arial"/>
          <w:szCs w:val="24"/>
        </w:rPr>
        <w:t>von links betrachtet</w:t>
      </w:r>
      <w:r w:rsidR="001225F6">
        <w:rPr>
          <w:rFonts w:cs="Arial"/>
          <w:szCs w:val="24"/>
        </w:rPr>
        <w:t>,</w:t>
      </w:r>
      <w:r w:rsidRPr="000F51E9">
        <w:rPr>
          <w:rFonts w:cs="Arial"/>
          <w:szCs w:val="24"/>
        </w:rPr>
        <w:t xml:space="preserve"> drei Knöpfe und rechts davon ein Molekül. Dieses Molekül besteht aus einem Eingabefeld und einem Knopf. Somit ist hier eine steigende Komplexität festzustellen</w:t>
      </w:r>
    </w:p>
    <w:p w14:paraId="68D2444F" w14:textId="32209414" w:rsidR="00942CF2" w:rsidRDefault="00942CF2" w:rsidP="00C25C8E">
      <w:pPr>
        <w:rPr>
          <w:rFonts w:cs="Arial"/>
          <w:szCs w:val="24"/>
        </w:rPr>
      </w:pPr>
    </w:p>
    <w:p w14:paraId="26DDA067" w14:textId="1F5F60CB" w:rsidR="00C25C8E" w:rsidRDefault="00C25C8E" w:rsidP="00C25C8E">
      <w:pPr>
        <w:rPr>
          <w:rFonts w:cs="Arial"/>
          <w:szCs w:val="24"/>
        </w:rPr>
      </w:pPr>
    </w:p>
    <w:p w14:paraId="29110944" w14:textId="77777777" w:rsidR="00C25C8E" w:rsidRPr="000F51E9" w:rsidRDefault="00C25C8E" w:rsidP="00C25C8E">
      <w:pPr>
        <w:rPr>
          <w:rFonts w:cs="Arial"/>
          <w:szCs w:val="24"/>
        </w:rPr>
      </w:pPr>
    </w:p>
    <w:p w14:paraId="1F38DA23" w14:textId="3B6D4223" w:rsidR="00BC478A" w:rsidRPr="000F51E9" w:rsidRDefault="00F13E56" w:rsidP="00C25C8E">
      <w:pPr>
        <w:pStyle w:val="berschrift3"/>
        <w:rPr>
          <w:rFonts w:cs="Arial"/>
        </w:rPr>
      </w:pPr>
      <w:bookmarkStart w:id="28" w:name="_Toc69992598"/>
      <w:bookmarkStart w:id="29" w:name="_Toc70588243"/>
      <w:r>
        <w:rPr>
          <w:rFonts w:cs="Arial"/>
        </w:rPr>
        <w:lastRenderedPageBreak/>
        <w:t>3</w:t>
      </w:r>
      <w:r w:rsidR="00BC478A" w:rsidRPr="000F51E9">
        <w:rPr>
          <w:rFonts w:cs="Arial"/>
        </w:rPr>
        <w:t xml:space="preserve">.1.4 </w:t>
      </w:r>
      <w:r w:rsidR="00053A1B" w:rsidRPr="000F51E9">
        <w:rPr>
          <w:rFonts w:cs="Arial"/>
        </w:rPr>
        <w:t>Templates</w:t>
      </w:r>
      <w:bookmarkEnd w:id="28"/>
      <w:bookmarkEnd w:id="29"/>
    </w:p>
    <w:p w14:paraId="41BEA4F0" w14:textId="343CE563" w:rsidR="00953DB5" w:rsidRPr="000F51E9" w:rsidRDefault="00053A1B" w:rsidP="00C25C8E">
      <w:pPr>
        <w:rPr>
          <w:rFonts w:cs="Arial"/>
          <w:szCs w:val="24"/>
        </w:rPr>
      </w:pPr>
      <w:r w:rsidRPr="000F51E9">
        <w:rPr>
          <w:rFonts w:cs="Arial"/>
          <w:szCs w:val="24"/>
        </w:rPr>
        <w:t xml:space="preserve">Templates beziehungsweise Vorlagen kommen nicht mehr in der Chemie vor, sie wurden </w:t>
      </w:r>
      <w:r w:rsidR="00953DB5" w:rsidRPr="000F51E9">
        <w:rPr>
          <w:rFonts w:cs="Arial"/>
          <w:szCs w:val="24"/>
        </w:rPr>
        <w:t>von Brad Frost in diese Reihe gegliedert. Sie beschreiben den grundlegenden Aufbau einer Webseite zum Beispiel welche Komponenten an welche Stelle eingefügt werden. Sie beachten aber nicht, welchen Inhalt eine Komponente besitzt.</w:t>
      </w:r>
    </w:p>
    <w:p w14:paraId="679DD917" w14:textId="56817BE8" w:rsidR="00942CF2" w:rsidRPr="000F51E9" w:rsidRDefault="00953DB5" w:rsidP="00C25C8E">
      <w:pPr>
        <w:rPr>
          <w:rFonts w:cs="Arial"/>
          <w:szCs w:val="24"/>
        </w:rPr>
      </w:pPr>
      <w:r w:rsidRPr="000F51E9">
        <w:rPr>
          <w:rFonts w:cs="Arial"/>
          <w:szCs w:val="24"/>
        </w:rPr>
        <w:t>„</w:t>
      </w:r>
      <w:proofErr w:type="spellStart"/>
      <w:r w:rsidRPr="000F51E9">
        <w:rPr>
          <w:rFonts w:cs="Arial"/>
          <w:szCs w:val="24"/>
        </w:rPr>
        <w:t>You</w:t>
      </w:r>
      <w:proofErr w:type="spellEnd"/>
      <w:r w:rsidRPr="000F51E9">
        <w:rPr>
          <w:rFonts w:cs="Arial"/>
          <w:szCs w:val="24"/>
        </w:rPr>
        <w:t xml:space="preserve"> </w:t>
      </w:r>
      <w:proofErr w:type="spellStart"/>
      <w:r w:rsidRPr="000F51E9">
        <w:rPr>
          <w:rFonts w:cs="Arial"/>
          <w:szCs w:val="24"/>
        </w:rPr>
        <w:t>can</w:t>
      </w:r>
      <w:proofErr w:type="spellEnd"/>
      <w:r w:rsidRPr="000F51E9">
        <w:rPr>
          <w:rFonts w:cs="Arial"/>
          <w:szCs w:val="24"/>
        </w:rPr>
        <w:t xml:space="preserve"> </w:t>
      </w:r>
      <w:proofErr w:type="spellStart"/>
      <w:r w:rsidRPr="000F51E9">
        <w:rPr>
          <w:rFonts w:cs="Arial"/>
          <w:szCs w:val="24"/>
        </w:rPr>
        <w:t>create</w:t>
      </w:r>
      <w:proofErr w:type="spellEnd"/>
      <w:r w:rsidRPr="000F51E9">
        <w:rPr>
          <w:rFonts w:cs="Arial"/>
          <w:szCs w:val="24"/>
        </w:rPr>
        <w:t xml:space="preserve"> </w:t>
      </w:r>
      <w:proofErr w:type="spellStart"/>
      <w:r w:rsidRPr="000F51E9">
        <w:rPr>
          <w:rFonts w:cs="Arial"/>
          <w:szCs w:val="24"/>
        </w:rPr>
        <w:t>good</w:t>
      </w:r>
      <w:proofErr w:type="spellEnd"/>
      <w:r w:rsidRPr="000F51E9">
        <w:rPr>
          <w:rFonts w:cs="Arial"/>
          <w:szCs w:val="24"/>
        </w:rPr>
        <w:t xml:space="preserve"> </w:t>
      </w:r>
      <w:proofErr w:type="spellStart"/>
      <w:r w:rsidRPr="000F51E9">
        <w:rPr>
          <w:rFonts w:cs="Arial"/>
          <w:szCs w:val="24"/>
        </w:rPr>
        <w:t>experiences</w:t>
      </w:r>
      <w:proofErr w:type="spellEnd"/>
      <w:r w:rsidRPr="000F51E9">
        <w:rPr>
          <w:rFonts w:cs="Arial"/>
          <w:szCs w:val="24"/>
        </w:rPr>
        <w:t xml:space="preserve"> </w:t>
      </w:r>
      <w:proofErr w:type="spellStart"/>
      <w:r w:rsidRPr="000F51E9">
        <w:rPr>
          <w:rFonts w:cs="Arial"/>
          <w:szCs w:val="24"/>
        </w:rPr>
        <w:t>without</w:t>
      </w:r>
      <w:proofErr w:type="spellEnd"/>
      <w:r w:rsidRPr="000F51E9">
        <w:rPr>
          <w:rFonts w:cs="Arial"/>
          <w:szCs w:val="24"/>
        </w:rPr>
        <w:t xml:space="preserve"> </w:t>
      </w:r>
      <w:proofErr w:type="spellStart"/>
      <w:r w:rsidRPr="000F51E9">
        <w:rPr>
          <w:rFonts w:cs="Arial"/>
          <w:szCs w:val="24"/>
        </w:rPr>
        <w:t>knowing</w:t>
      </w:r>
      <w:proofErr w:type="spellEnd"/>
      <w:r w:rsidRPr="000F51E9">
        <w:rPr>
          <w:rFonts w:cs="Arial"/>
          <w:szCs w:val="24"/>
        </w:rPr>
        <w:t xml:space="preserve"> </w:t>
      </w:r>
      <w:proofErr w:type="spellStart"/>
      <w:r w:rsidRPr="000F51E9">
        <w:rPr>
          <w:rFonts w:cs="Arial"/>
          <w:szCs w:val="24"/>
        </w:rPr>
        <w:t>the</w:t>
      </w:r>
      <w:proofErr w:type="spellEnd"/>
      <w:r w:rsidRPr="000F51E9">
        <w:rPr>
          <w:rFonts w:cs="Arial"/>
          <w:szCs w:val="24"/>
        </w:rPr>
        <w:t xml:space="preserve"> </w:t>
      </w:r>
      <w:proofErr w:type="spellStart"/>
      <w:r w:rsidRPr="000F51E9">
        <w:rPr>
          <w:rFonts w:cs="Arial"/>
          <w:szCs w:val="24"/>
        </w:rPr>
        <w:t>content</w:t>
      </w:r>
      <w:proofErr w:type="spellEnd"/>
      <w:r w:rsidRPr="000F51E9">
        <w:rPr>
          <w:rFonts w:cs="Arial"/>
          <w:szCs w:val="24"/>
        </w:rPr>
        <w:t xml:space="preserve">. </w:t>
      </w:r>
      <w:proofErr w:type="spellStart"/>
      <w:r w:rsidRPr="000F51E9">
        <w:rPr>
          <w:rFonts w:cs="Arial"/>
          <w:szCs w:val="24"/>
        </w:rPr>
        <w:t>What</w:t>
      </w:r>
      <w:proofErr w:type="spellEnd"/>
      <w:r w:rsidRPr="000F51E9">
        <w:rPr>
          <w:rFonts w:cs="Arial"/>
          <w:szCs w:val="24"/>
        </w:rPr>
        <w:t xml:space="preserve"> </w:t>
      </w:r>
      <w:proofErr w:type="spellStart"/>
      <w:r w:rsidRPr="000F51E9">
        <w:rPr>
          <w:rFonts w:cs="Arial"/>
          <w:szCs w:val="24"/>
        </w:rPr>
        <w:t>you</w:t>
      </w:r>
      <w:proofErr w:type="spellEnd"/>
      <w:r w:rsidRPr="000F51E9">
        <w:rPr>
          <w:rFonts w:cs="Arial"/>
          <w:szCs w:val="24"/>
        </w:rPr>
        <w:t xml:space="preserve"> </w:t>
      </w:r>
      <w:proofErr w:type="spellStart"/>
      <w:r w:rsidRPr="000F51E9">
        <w:rPr>
          <w:rFonts w:cs="Arial"/>
          <w:szCs w:val="24"/>
        </w:rPr>
        <w:t>can’t</w:t>
      </w:r>
      <w:proofErr w:type="spellEnd"/>
      <w:r w:rsidRPr="000F51E9">
        <w:rPr>
          <w:rFonts w:cs="Arial"/>
          <w:szCs w:val="24"/>
        </w:rPr>
        <w:t xml:space="preserve"> do </w:t>
      </w:r>
      <w:proofErr w:type="spellStart"/>
      <w:r w:rsidRPr="000F51E9">
        <w:rPr>
          <w:rFonts w:cs="Arial"/>
          <w:szCs w:val="24"/>
        </w:rPr>
        <w:t>is</w:t>
      </w:r>
      <w:proofErr w:type="spellEnd"/>
      <w:r w:rsidRPr="000F51E9">
        <w:rPr>
          <w:rFonts w:cs="Arial"/>
          <w:szCs w:val="24"/>
        </w:rPr>
        <w:t xml:space="preserve"> </w:t>
      </w:r>
      <w:proofErr w:type="spellStart"/>
      <w:r w:rsidRPr="000F51E9">
        <w:rPr>
          <w:rFonts w:cs="Arial"/>
          <w:szCs w:val="24"/>
        </w:rPr>
        <w:t>create</w:t>
      </w:r>
      <w:proofErr w:type="spellEnd"/>
      <w:r w:rsidRPr="000F51E9">
        <w:rPr>
          <w:rFonts w:cs="Arial"/>
          <w:szCs w:val="24"/>
        </w:rPr>
        <w:t xml:space="preserve"> </w:t>
      </w:r>
      <w:proofErr w:type="spellStart"/>
      <w:r w:rsidRPr="000F51E9">
        <w:rPr>
          <w:rFonts w:cs="Arial"/>
          <w:szCs w:val="24"/>
        </w:rPr>
        <w:t>good</w:t>
      </w:r>
      <w:proofErr w:type="spellEnd"/>
      <w:r w:rsidRPr="000F51E9">
        <w:rPr>
          <w:rFonts w:cs="Arial"/>
          <w:szCs w:val="24"/>
        </w:rPr>
        <w:t xml:space="preserve"> </w:t>
      </w:r>
      <w:proofErr w:type="spellStart"/>
      <w:r w:rsidRPr="000F51E9">
        <w:rPr>
          <w:rFonts w:cs="Arial"/>
          <w:szCs w:val="24"/>
        </w:rPr>
        <w:t>experiences</w:t>
      </w:r>
      <w:proofErr w:type="spellEnd"/>
      <w:r w:rsidRPr="000F51E9">
        <w:rPr>
          <w:rFonts w:cs="Arial"/>
          <w:szCs w:val="24"/>
        </w:rPr>
        <w:t xml:space="preserve"> </w:t>
      </w:r>
      <w:proofErr w:type="spellStart"/>
      <w:r w:rsidRPr="000F51E9">
        <w:rPr>
          <w:rFonts w:cs="Arial"/>
          <w:szCs w:val="24"/>
        </w:rPr>
        <w:t>without</w:t>
      </w:r>
      <w:proofErr w:type="spellEnd"/>
      <w:r w:rsidRPr="000F51E9">
        <w:rPr>
          <w:rFonts w:cs="Arial"/>
          <w:szCs w:val="24"/>
        </w:rPr>
        <w:t xml:space="preserve"> </w:t>
      </w:r>
      <w:proofErr w:type="spellStart"/>
      <w:r w:rsidRPr="000F51E9">
        <w:rPr>
          <w:rFonts w:cs="Arial"/>
          <w:szCs w:val="24"/>
        </w:rPr>
        <w:t>knowing</w:t>
      </w:r>
      <w:proofErr w:type="spellEnd"/>
      <w:r w:rsidRPr="000F51E9">
        <w:rPr>
          <w:rFonts w:cs="Arial"/>
          <w:szCs w:val="24"/>
        </w:rPr>
        <w:t xml:space="preserve"> </w:t>
      </w:r>
      <w:proofErr w:type="spellStart"/>
      <w:r w:rsidRPr="000F51E9">
        <w:rPr>
          <w:rFonts w:cs="Arial"/>
          <w:szCs w:val="24"/>
        </w:rPr>
        <w:t>your</w:t>
      </w:r>
      <w:proofErr w:type="spellEnd"/>
      <w:r w:rsidRPr="000F51E9">
        <w:rPr>
          <w:rFonts w:cs="Arial"/>
          <w:szCs w:val="24"/>
        </w:rPr>
        <w:t xml:space="preserve"> </w:t>
      </w:r>
      <w:proofErr w:type="spellStart"/>
      <w:r w:rsidRPr="000F51E9">
        <w:rPr>
          <w:rFonts w:cs="Arial"/>
          <w:szCs w:val="24"/>
        </w:rPr>
        <w:t>content</w:t>
      </w:r>
      <w:proofErr w:type="spellEnd"/>
      <w:r w:rsidRPr="000F51E9">
        <w:rPr>
          <w:rFonts w:cs="Arial"/>
          <w:szCs w:val="24"/>
        </w:rPr>
        <w:t xml:space="preserve"> structure”</w:t>
      </w:r>
      <w:r w:rsidR="00784ED8" w:rsidRPr="000F51E9">
        <w:rPr>
          <w:rStyle w:val="Funotenzeichen"/>
          <w:rFonts w:cs="Arial"/>
          <w:szCs w:val="24"/>
        </w:rPr>
        <w:footnoteReference w:customMarkFollows="1" w:id="3"/>
        <w:t>3)</w:t>
      </w:r>
      <w:r w:rsidR="003749AB" w:rsidRPr="000F51E9">
        <w:rPr>
          <w:rFonts w:cs="Arial"/>
          <w:szCs w:val="24"/>
        </w:rPr>
        <w:t xml:space="preserve">, ein Zitat von Mark </w:t>
      </w:r>
      <w:proofErr w:type="spellStart"/>
      <w:r w:rsidR="003749AB" w:rsidRPr="000F51E9">
        <w:rPr>
          <w:rFonts w:cs="Arial"/>
          <w:szCs w:val="24"/>
        </w:rPr>
        <w:t>Boulton</w:t>
      </w:r>
      <w:proofErr w:type="spellEnd"/>
      <w:r w:rsidR="003749AB" w:rsidRPr="000F51E9">
        <w:rPr>
          <w:rFonts w:cs="Arial"/>
          <w:szCs w:val="24"/>
        </w:rPr>
        <w:t xml:space="preserve">, welches die Wichtigkeit </w:t>
      </w:r>
      <w:r w:rsidR="001225F6" w:rsidRPr="000F51E9">
        <w:rPr>
          <w:rFonts w:cs="Arial"/>
          <w:szCs w:val="24"/>
        </w:rPr>
        <w:t>ein</w:t>
      </w:r>
      <w:r w:rsidR="001225F6">
        <w:rPr>
          <w:rFonts w:cs="Arial"/>
          <w:szCs w:val="24"/>
        </w:rPr>
        <w:t>s guten Template</w:t>
      </w:r>
      <w:r w:rsidR="003749AB" w:rsidRPr="000F51E9">
        <w:rPr>
          <w:rFonts w:cs="Arial"/>
          <w:szCs w:val="24"/>
        </w:rPr>
        <w:t xml:space="preserve"> ausdrückt.</w:t>
      </w:r>
    </w:p>
    <w:p w14:paraId="7EE42536" w14:textId="77777777" w:rsidR="003C463F" w:rsidRPr="000F51E9" w:rsidRDefault="003C463F" w:rsidP="00C25C8E">
      <w:pPr>
        <w:rPr>
          <w:rFonts w:cs="Arial"/>
          <w:szCs w:val="24"/>
        </w:rPr>
      </w:pPr>
    </w:p>
    <w:p w14:paraId="5C86FA46" w14:textId="2F12B6EB" w:rsidR="00BC478A" w:rsidRPr="000F51E9" w:rsidRDefault="00F13E56" w:rsidP="00C25C8E">
      <w:pPr>
        <w:pStyle w:val="berschrift3"/>
        <w:rPr>
          <w:rFonts w:cs="Arial"/>
        </w:rPr>
      </w:pPr>
      <w:bookmarkStart w:id="30" w:name="_Toc69992599"/>
      <w:bookmarkStart w:id="31" w:name="_Toc70588244"/>
      <w:r>
        <w:rPr>
          <w:rFonts w:cs="Arial"/>
        </w:rPr>
        <w:t>3</w:t>
      </w:r>
      <w:r w:rsidR="00BC478A" w:rsidRPr="000F51E9">
        <w:rPr>
          <w:rFonts w:cs="Arial"/>
        </w:rPr>
        <w:t>.1.5 Pages</w:t>
      </w:r>
      <w:bookmarkEnd w:id="30"/>
      <w:bookmarkEnd w:id="31"/>
      <w:r w:rsidR="00BC478A" w:rsidRPr="000F51E9">
        <w:rPr>
          <w:rFonts w:cs="Arial"/>
        </w:rPr>
        <w:t xml:space="preserve"> </w:t>
      </w:r>
    </w:p>
    <w:p w14:paraId="27AE3E5A" w14:textId="1C130E4D" w:rsidR="00942CF2" w:rsidRDefault="003749AB" w:rsidP="00C25C8E">
      <w:pPr>
        <w:rPr>
          <w:rFonts w:cs="Arial"/>
          <w:szCs w:val="24"/>
        </w:rPr>
      </w:pPr>
      <w:r w:rsidRPr="000F51E9">
        <w:rPr>
          <w:rFonts w:cs="Arial"/>
          <w:szCs w:val="24"/>
        </w:rPr>
        <w:t xml:space="preserve">Pages beziehungsweise Seiten wurden ebenfalls von Brad Frost selbst in die Reihe des Atomic Design Patterns gegliedert. Sie werden deklariert als spezifische Instanz einer Vorlage, welche mit Inhalt gefüllt wird. </w:t>
      </w:r>
      <w:r w:rsidR="00D22640" w:rsidRPr="000F51E9">
        <w:rPr>
          <w:rFonts w:cs="Arial"/>
          <w:szCs w:val="24"/>
        </w:rPr>
        <w:t>Sie zeigt dann dem Entwickler, wie die Webseite final aussehen wird. Mit genau dieser Webseite interagieren dann die</w:t>
      </w:r>
      <w:r w:rsidR="001225F6">
        <w:rPr>
          <w:rFonts w:cs="Arial"/>
          <w:szCs w:val="24"/>
        </w:rPr>
        <w:t xml:space="preserve"> Endn</w:t>
      </w:r>
      <w:r w:rsidR="00D22640" w:rsidRPr="000F51E9">
        <w:rPr>
          <w:rFonts w:cs="Arial"/>
          <w:szCs w:val="24"/>
        </w:rPr>
        <w:t>utzer.</w:t>
      </w:r>
      <w:r w:rsidR="00D22640" w:rsidRPr="000F51E9">
        <w:rPr>
          <w:rStyle w:val="Funotenzeichen"/>
          <w:rFonts w:cs="Arial"/>
          <w:szCs w:val="24"/>
        </w:rPr>
        <w:footnoteReference w:customMarkFollows="1" w:id="4"/>
        <w:t>4)</w:t>
      </w:r>
    </w:p>
    <w:p w14:paraId="65B48E2B" w14:textId="7F746DF9" w:rsidR="00C25C8E" w:rsidRDefault="00C25C8E" w:rsidP="00C25C8E">
      <w:pPr>
        <w:rPr>
          <w:rFonts w:cs="Arial"/>
          <w:szCs w:val="24"/>
        </w:rPr>
      </w:pPr>
    </w:p>
    <w:p w14:paraId="30ABEB3C" w14:textId="4E6C275A" w:rsidR="00C25C8E" w:rsidRDefault="00C25C8E" w:rsidP="00C25C8E">
      <w:pPr>
        <w:rPr>
          <w:rFonts w:cs="Arial"/>
          <w:szCs w:val="24"/>
        </w:rPr>
      </w:pPr>
    </w:p>
    <w:p w14:paraId="262E7745" w14:textId="5FA26828" w:rsidR="00C25C8E" w:rsidRDefault="00C25C8E" w:rsidP="00C25C8E">
      <w:pPr>
        <w:rPr>
          <w:rFonts w:cs="Arial"/>
          <w:szCs w:val="24"/>
        </w:rPr>
      </w:pPr>
    </w:p>
    <w:p w14:paraId="7482BB6B" w14:textId="565CDF7F" w:rsidR="00C25C8E" w:rsidRDefault="00C25C8E" w:rsidP="00C25C8E">
      <w:pPr>
        <w:rPr>
          <w:rFonts w:cs="Arial"/>
          <w:szCs w:val="24"/>
        </w:rPr>
      </w:pPr>
    </w:p>
    <w:p w14:paraId="43F6ED11" w14:textId="72F18E86" w:rsidR="00C25C8E" w:rsidRDefault="00C25C8E" w:rsidP="00C25C8E">
      <w:pPr>
        <w:rPr>
          <w:rFonts w:cs="Arial"/>
          <w:szCs w:val="24"/>
        </w:rPr>
      </w:pPr>
    </w:p>
    <w:p w14:paraId="37F5935B" w14:textId="6322DA74" w:rsidR="00C25C8E" w:rsidRDefault="00C25C8E" w:rsidP="00C25C8E">
      <w:pPr>
        <w:rPr>
          <w:rFonts w:cs="Arial"/>
          <w:szCs w:val="24"/>
        </w:rPr>
      </w:pPr>
    </w:p>
    <w:p w14:paraId="4B239085" w14:textId="2E6C2C3D" w:rsidR="00C25C8E" w:rsidRDefault="00C25C8E" w:rsidP="00C25C8E">
      <w:pPr>
        <w:rPr>
          <w:rFonts w:cs="Arial"/>
          <w:szCs w:val="24"/>
        </w:rPr>
      </w:pPr>
    </w:p>
    <w:p w14:paraId="06E9E58C" w14:textId="5617E6FA" w:rsidR="00C25C8E" w:rsidRDefault="00C25C8E" w:rsidP="00C25C8E">
      <w:pPr>
        <w:rPr>
          <w:rFonts w:cs="Arial"/>
          <w:szCs w:val="24"/>
        </w:rPr>
      </w:pPr>
    </w:p>
    <w:p w14:paraId="6E04EAB8" w14:textId="4DAD963F" w:rsidR="00C25C8E" w:rsidRDefault="00C25C8E" w:rsidP="00C25C8E">
      <w:pPr>
        <w:rPr>
          <w:rFonts w:cs="Arial"/>
          <w:szCs w:val="24"/>
        </w:rPr>
      </w:pPr>
    </w:p>
    <w:p w14:paraId="78F57D57" w14:textId="79DFCCDD" w:rsidR="00637D7F" w:rsidRPr="00F13E56" w:rsidRDefault="00637D7F" w:rsidP="00637D7F">
      <w:pPr>
        <w:rPr>
          <w:rFonts w:cs="Arial"/>
          <w:szCs w:val="24"/>
        </w:rPr>
      </w:pPr>
      <w:bookmarkStart w:id="32" w:name="_Toc69992601"/>
    </w:p>
    <w:p w14:paraId="49BE65A7" w14:textId="563CB0B0" w:rsidR="00644F20" w:rsidRPr="00637D7F" w:rsidRDefault="00F13E56" w:rsidP="00637D7F">
      <w:pPr>
        <w:pStyle w:val="berschrift2"/>
      </w:pPr>
      <w:bookmarkStart w:id="33" w:name="_Toc70588245"/>
      <w:r>
        <w:lastRenderedPageBreak/>
        <w:t>3</w:t>
      </w:r>
      <w:r w:rsidR="00637D7F" w:rsidRPr="00F13E56">
        <w:t>.</w:t>
      </w:r>
      <w:r>
        <w:t>2</w:t>
      </w:r>
      <w:r w:rsidR="00D27C3B" w:rsidRPr="00F13E56">
        <w:t xml:space="preserve"> GitHub</w:t>
      </w:r>
      <w:bookmarkEnd w:id="32"/>
      <w:bookmarkEnd w:id="33"/>
    </w:p>
    <w:p w14:paraId="3DCFCF70" w14:textId="535F60CB" w:rsidR="00FD41BC" w:rsidRPr="000F51E9" w:rsidRDefault="00FD41BC" w:rsidP="00C25C8E">
      <w:pPr>
        <w:rPr>
          <w:rFonts w:cs="Arial"/>
          <w:szCs w:val="24"/>
        </w:rPr>
      </w:pPr>
    </w:p>
    <w:p w14:paraId="0D112C55" w14:textId="515596E9" w:rsidR="00FD41BC" w:rsidRPr="000F51E9" w:rsidRDefault="0080749F" w:rsidP="00C25C8E">
      <w:pPr>
        <w:rPr>
          <w:rFonts w:cs="Arial"/>
          <w:szCs w:val="24"/>
        </w:rPr>
      </w:pPr>
      <w:r w:rsidRPr="000F51E9">
        <w:rPr>
          <w:rFonts w:cs="Arial"/>
          <w:szCs w:val="24"/>
        </w:rPr>
        <w:t>„GitHub ist ein webbasierter kollaborativer Hosting-Dienst für […]“</w:t>
      </w:r>
      <w:r w:rsidRPr="000F51E9">
        <w:rPr>
          <w:rStyle w:val="Funotenzeichen"/>
          <w:rFonts w:cs="Arial"/>
          <w:szCs w:val="24"/>
        </w:rPr>
        <w:footnoteReference w:customMarkFollows="1" w:id="5"/>
        <w:t>5)</w:t>
      </w:r>
      <w:r w:rsidRPr="000F51E9">
        <w:rPr>
          <w:rFonts w:cs="Arial"/>
          <w:szCs w:val="24"/>
        </w:rPr>
        <w:t xml:space="preserve"> Softwareprojekte. Durch diesen Dienst wird mehr als 56 Millionen </w:t>
      </w:r>
      <w:r w:rsidR="00E54B25" w:rsidRPr="000F51E9">
        <w:rPr>
          <w:rFonts w:cs="Arial"/>
          <w:szCs w:val="24"/>
        </w:rPr>
        <w:t>Entwicklern</w:t>
      </w:r>
      <w:r w:rsidRPr="000F51E9">
        <w:rPr>
          <w:rFonts w:cs="Arial"/>
          <w:szCs w:val="24"/>
        </w:rPr>
        <w:t xml:space="preserve"> und mehr als drei Millionen </w:t>
      </w:r>
      <w:r w:rsidR="00E54B25" w:rsidRPr="000F51E9">
        <w:rPr>
          <w:rFonts w:cs="Arial"/>
          <w:szCs w:val="24"/>
        </w:rPr>
        <w:t>Organisationen</w:t>
      </w:r>
      <w:r w:rsidRPr="000F51E9">
        <w:rPr>
          <w:rFonts w:cs="Arial"/>
          <w:szCs w:val="24"/>
        </w:rPr>
        <w:t xml:space="preserve"> die </w:t>
      </w:r>
      <w:r w:rsidR="00E54B25" w:rsidRPr="000F51E9">
        <w:rPr>
          <w:rFonts w:cs="Arial"/>
          <w:szCs w:val="24"/>
        </w:rPr>
        <w:t>Möglichkeit</w:t>
      </w:r>
      <w:r w:rsidRPr="000F51E9">
        <w:rPr>
          <w:rFonts w:cs="Arial"/>
          <w:szCs w:val="24"/>
        </w:rPr>
        <w:t xml:space="preserve"> gegeben, gemeinsam und ortsunabhängig an einem oder mehreren Projekten zu arbeiten</w:t>
      </w:r>
      <w:r w:rsidR="00E54B25" w:rsidRPr="000F51E9">
        <w:rPr>
          <w:rFonts w:cs="Arial"/>
          <w:szCs w:val="24"/>
        </w:rPr>
        <w:t>.</w:t>
      </w:r>
      <w:r w:rsidR="00E54B25" w:rsidRPr="000F51E9">
        <w:rPr>
          <w:rStyle w:val="Funotenzeichen"/>
          <w:rFonts w:cs="Arial"/>
          <w:szCs w:val="24"/>
        </w:rPr>
        <w:footnoteReference w:customMarkFollows="1" w:id="6"/>
        <w:t>6)</w:t>
      </w:r>
      <w:r w:rsidRPr="000F51E9">
        <w:rPr>
          <w:rFonts w:cs="Arial"/>
          <w:szCs w:val="24"/>
        </w:rPr>
        <w:t xml:space="preserve"> Außerdem wird man als Entwickler nicht von der Arbeit anderer </w:t>
      </w:r>
      <w:r w:rsidR="00E54B25" w:rsidRPr="000F51E9">
        <w:rPr>
          <w:rFonts w:cs="Arial"/>
          <w:szCs w:val="24"/>
        </w:rPr>
        <w:t>eingeschränkt</w:t>
      </w:r>
      <w:r w:rsidRPr="000F51E9">
        <w:rPr>
          <w:rFonts w:cs="Arial"/>
          <w:szCs w:val="24"/>
        </w:rPr>
        <w:t xml:space="preserve">, da jeder vorerst lokal auf seinem Endgerät arbeitet.  </w:t>
      </w:r>
    </w:p>
    <w:p w14:paraId="0F990D82" w14:textId="2A2CE4F9" w:rsidR="0080749F" w:rsidRPr="000F51E9" w:rsidRDefault="00F75AB8" w:rsidP="00C25C8E">
      <w:pPr>
        <w:rPr>
          <w:rFonts w:cs="Arial"/>
          <w:noProof/>
          <w:szCs w:val="24"/>
        </w:rPr>
      </w:pPr>
      <w:r>
        <w:rPr>
          <w:rFonts w:cs="Arial"/>
          <w:noProof/>
          <w:szCs w:val="24"/>
        </w:rPr>
        <mc:AlternateContent>
          <mc:Choice Requires="wpg">
            <w:drawing>
              <wp:anchor distT="0" distB="0" distL="114300" distR="114300" simplePos="0" relativeHeight="251641856" behindDoc="0" locked="0" layoutInCell="1" allowOverlap="1" wp14:anchorId="1758F036" wp14:editId="19F017EA">
                <wp:simplePos x="0" y="0"/>
                <wp:positionH relativeFrom="column">
                  <wp:posOffset>4101575</wp:posOffset>
                </wp:positionH>
                <wp:positionV relativeFrom="paragraph">
                  <wp:posOffset>10602</wp:posOffset>
                </wp:positionV>
                <wp:extent cx="1653458" cy="3092726"/>
                <wp:effectExtent l="0" t="0" r="4445" b="0"/>
                <wp:wrapSquare wrapText="bothSides"/>
                <wp:docPr id="28" name="Gruppieren 28"/>
                <wp:cNvGraphicFramePr/>
                <a:graphic xmlns:a="http://schemas.openxmlformats.org/drawingml/2006/main">
                  <a:graphicData uri="http://schemas.microsoft.com/office/word/2010/wordprocessingGroup">
                    <wpg:wgp>
                      <wpg:cNvGrpSpPr/>
                      <wpg:grpSpPr>
                        <a:xfrm>
                          <a:off x="0" y="0"/>
                          <a:ext cx="1653458" cy="3092726"/>
                          <a:chOff x="0" y="0"/>
                          <a:chExt cx="1653458" cy="3092726"/>
                        </a:xfrm>
                      </wpg:grpSpPr>
                      <pic:pic xmlns:pic="http://schemas.openxmlformats.org/drawingml/2006/picture">
                        <pic:nvPicPr>
                          <pic:cNvPr id="13" name="Grafik 13"/>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75435" cy="2845435"/>
                          </a:xfrm>
                          <a:prstGeom prst="rect">
                            <a:avLst/>
                          </a:prstGeom>
                          <a:noFill/>
                          <a:ln>
                            <a:noFill/>
                          </a:ln>
                        </pic:spPr>
                      </pic:pic>
                      <wps:wsp>
                        <wps:cNvPr id="14" name="Textfeld 14"/>
                        <wps:cNvSpPr txBox="1"/>
                        <wps:spPr>
                          <a:xfrm>
                            <a:off x="135173" y="2902226"/>
                            <a:ext cx="1518285" cy="190500"/>
                          </a:xfrm>
                          <a:prstGeom prst="rect">
                            <a:avLst/>
                          </a:prstGeom>
                          <a:solidFill>
                            <a:prstClr val="white"/>
                          </a:solidFill>
                          <a:ln>
                            <a:noFill/>
                          </a:ln>
                        </wps:spPr>
                        <wps:txbx>
                          <w:txbxContent>
                            <w:p w14:paraId="675D0223" w14:textId="2A1CA5EB" w:rsidR="000F24A7" w:rsidRPr="00C073DF" w:rsidRDefault="000F24A7" w:rsidP="002B1EDC">
                              <w:pPr>
                                <w:pStyle w:val="Beschriftung"/>
                                <w:rPr>
                                  <w:noProof/>
                                </w:rPr>
                              </w:pPr>
                              <w:r>
                                <w:t xml:space="preserve">Abbildung </w:t>
                              </w:r>
                              <w:r>
                                <w:fldChar w:fldCharType="begin"/>
                              </w:r>
                              <w:r>
                                <w:instrText xml:space="preserve"> SEQ Abbildung \* ARABIC </w:instrText>
                              </w:r>
                              <w:r>
                                <w:fldChar w:fldCharType="separate"/>
                              </w:r>
                              <w:r w:rsidR="00F32D71">
                                <w:rPr>
                                  <w:noProof/>
                                </w:rPr>
                                <w:t>5</w:t>
                              </w:r>
                              <w:r>
                                <w:fldChar w:fldCharType="end"/>
                              </w:r>
                              <w:r>
                                <w:t xml:space="preserve">: </w:t>
                              </w:r>
                              <w:proofErr w:type="spellStart"/>
                              <w:r>
                                <w:t>Gitbranching</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758F036" id="Gruppieren 28" o:spid="_x0000_s1038" style="position:absolute;left:0;text-align:left;margin-left:322.95pt;margin-top:.85pt;width:130.2pt;height:243.5pt;z-index:251641856" coordsize="16534,309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">
                <v:shape id="Grafik 13" o:spid="_x0000_s1039" type="#_x0000_t75" style="position:absolute;width:15754;height:284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">
                  <v:imagedata r:id="rId17" o:title=""/>
                </v:shape>
                <v:shape id="Textfeld 14" o:spid="_x0000_s1040" type="#_x0000_t202" style="position:absolute;left:1351;top:29022;width:1518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dJdwgAAANsAAAAPAAAAZHJzL2Rvd25yZXYueG1sRE9La8JA&#10;EL4L/Q/LFHqRumko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DmGdJdwgAAANsAAAAPAAAA&#10;AAAAAAAAAAAAAAcCAABkcnMvZG93bnJldi54bWxQSwUGAAAAAAMAAwC3AAAA9gIAAAAA&#10;" stroked="f">
                  <v:textbox inset="0,0,0,0">
                    <w:txbxContent>
                      <w:p w14:paraId="675D0223" w14:textId="2A1CA5EB" w:rsidR="000F24A7" w:rsidRPr="00C073DF" w:rsidRDefault="000F24A7" w:rsidP="002B1EDC">
                        <w:pPr>
                          <w:pStyle w:val="Beschriftung"/>
                          <w:rPr>
                            <w:noProof/>
                          </w:rPr>
                        </w:pPr>
                        <w:r>
                          <w:t xml:space="preserve">Abbildung </w:t>
                        </w:r>
                        <w:r>
                          <w:fldChar w:fldCharType="begin"/>
                        </w:r>
                        <w:r>
                          <w:instrText xml:space="preserve"> SEQ Abbildung \* ARABIC </w:instrText>
                        </w:r>
                        <w:r>
                          <w:fldChar w:fldCharType="separate"/>
                        </w:r>
                        <w:r w:rsidR="00F32D71">
                          <w:rPr>
                            <w:noProof/>
                          </w:rPr>
                          <w:t>5</w:t>
                        </w:r>
                        <w:r>
                          <w:fldChar w:fldCharType="end"/>
                        </w:r>
                        <w:r>
                          <w:t xml:space="preserve">: </w:t>
                        </w:r>
                        <w:proofErr w:type="spellStart"/>
                        <w:r>
                          <w:t>Gitbranching</w:t>
                        </w:r>
                        <w:proofErr w:type="spellEnd"/>
                      </w:p>
                    </w:txbxContent>
                  </v:textbox>
                </v:shape>
                <w10:wrap type="square"/>
              </v:group>
            </w:pict>
          </mc:Fallback>
        </mc:AlternateContent>
      </w:r>
      <w:r w:rsidR="00E54B25" w:rsidRPr="000F51E9">
        <w:rPr>
          <w:rFonts w:cs="Arial"/>
          <w:szCs w:val="24"/>
        </w:rPr>
        <w:t xml:space="preserve">Die Kombination aus Repositorys und der Verwaltung von Version verschiedenster Dateien macht GitHub erst so Interessant für Unternehmen, welche mehrere Mitarbeiten an einem Projekt beschäftigen. Ein Repository ist sozusagen ein Ordner, auf welchen ein Mitarbeiter eines Projekts </w:t>
      </w:r>
      <w:r w:rsidR="00760AB4" w:rsidRPr="000F51E9">
        <w:rPr>
          <w:rFonts w:cs="Arial"/>
          <w:szCs w:val="24"/>
        </w:rPr>
        <w:t>Zugriff</w:t>
      </w:r>
      <w:r w:rsidR="00E54B25" w:rsidRPr="000F51E9">
        <w:rPr>
          <w:rFonts w:cs="Arial"/>
          <w:szCs w:val="24"/>
        </w:rPr>
        <w:t xml:space="preserve"> hat. Dieses kann er sich </w:t>
      </w:r>
      <w:r w:rsidR="00E04CA9">
        <w:rPr>
          <w:rFonts w:cs="Arial"/>
          <w:szCs w:val="24"/>
        </w:rPr>
        <w:t>k</w:t>
      </w:r>
      <w:r w:rsidR="00E54B25" w:rsidRPr="000F51E9">
        <w:rPr>
          <w:rFonts w:cs="Arial"/>
          <w:szCs w:val="24"/>
        </w:rPr>
        <w:t xml:space="preserve">lonen und hat den neusten Stand dieses Repos dann lokal auf seinem Endgerät und kann dort arbeiten ohne andere Entwickler dieses Projekts zu beeinflussen. Ist er </w:t>
      </w:r>
      <w:r w:rsidR="00E04CA9" w:rsidRPr="000F51E9">
        <w:rPr>
          <w:rFonts w:cs="Arial"/>
          <w:szCs w:val="24"/>
        </w:rPr>
        <w:t>fertig</w:t>
      </w:r>
      <w:r w:rsidR="00E54B25" w:rsidRPr="000F51E9">
        <w:rPr>
          <w:rFonts w:cs="Arial"/>
          <w:szCs w:val="24"/>
        </w:rPr>
        <w:t xml:space="preserve"> mit seiner </w:t>
      </w:r>
      <w:r w:rsidR="00E04CA9" w:rsidRPr="000F51E9">
        <w:rPr>
          <w:rFonts w:cs="Arial"/>
          <w:szCs w:val="24"/>
        </w:rPr>
        <w:t>Arbeit</w:t>
      </w:r>
      <w:r w:rsidR="00E54B25" w:rsidRPr="000F51E9">
        <w:rPr>
          <w:rFonts w:cs="Arial"/>
          <w:szCs w:val="24"/>
        </w:rPr>
        <w:t>, so kann er diese in das Repo in der Cloud wieder ‚pushen‘, womit jeder Entwickler dann Zugriff auf die Änderungen hat.</w:t>
      </w:r>
      <w:r w:rsidR="001225F6">
        <w:rPr>
          <w:rFonts w:cs="Arial"/>
          <w:szCs w:val="24"/>
        </w:rPr>
        <w:t xml:space="preserve"> Jedes Repository hat einen sogenannten Masterbranch, in welchem das Hauptprojekt verläuft</w:t>
      </w:r>
      <w:r w:rsidR="00E54B25" w:rsidRPr="000F51E9">
        <w:rPr>
          <w:rFonts w:cs="Arial"/>
          <w:szCs w:val="24"/>
        </w:rPr>
        <w:t xml:space="preserve">. Jeder Entwickler kann von diesem Branch, einen eigenen Brach abzweigen und auf diesem beispielsweise ein neues Feature entwickeln. </w:t>
      </w:r>
      <w:r w:rsidR="00396C0D" w:rsidRPr="000F51E9">
        <w:rPr>
          <w:rFonts w:cs="Arial"/>
          <w:szCs w:val="24"/>
        </w:rPr>
        <w:t xml:space="preserve">Ist dieses Feature fertig, so kann er seinen </w:t>
      </w:r>
      <w:proofErr w:type="spellStart"/>
      <w:r w:rsidR="00760AB4" w:rsidRPr="000F51E9">
        <w:rPr>
          <w:rFonts w:cs="Arial"/>
          <w:szCs w:val="24"/>
        </w:rPr>
        <w:t>Feature</w:t>
      </w:r>
      <w:r w:rsidR="00760AB4">
        <w:rPr>
          <w:rFonts w:cs="Arial"/>
          <w:szCs w:val="24"/>
        </w:rPr>
        <w:t>b</w:t>
      </w:r>
      <w:r w:rsidR="00760AB4" w:rsidRPr="000F51E9">
        <w:rPr>
          <w:rFonts w:cs="Arial"/>
          <w:szCs w:val="24"/>
        </w:rPr>
        <w:t>ranch</w:t>
      </w:r>
      <w:proofErr w:type="spellEnd"/>
      <w:r w:rsidR="00396C0D" w:rsidRPr="000F51E9">
        <w:rPr>
          <w:rFonts w:cs="Arial"/>
          <w:szCs w:val="24"/>
        </w:rPr>
        <w:t xml:space="preserve"> pushen. Möchten seine Mitarbeiter dieses Feature im Projekt haben, so können sie diesen </w:t>
      </w:r>
      <w:proofErr w:type="spellStart"/>
      <w:r w:rsidR="00E04CA9" w:rsidRPr="000F51E9">
        <w:rPr>
          <w:rFonts w:cs="Arial"/>
          <w:szCs w:val="24"/>
        </w:rPr>
        <w:t>Feature</w:t>
      </w:r>
      <w:r w:rsidR="00E04CA9">
        <w:rPr>
          <w:rFonts w:cs="Arial"/>
          <w:szCs w:val="24"/>
        </w:rPr>
        <w:t>b</w:t>
      </w:r>
      <w:r w:rsidR="00E04CA9" w:rsidRPr="000F51E9">
        <w:rPr>
          <w:rFonts w:cs="Arial"/>
          <w:szCs w:val="24"/>
        </w:rPr>
        <w:t>ranch</w:t>
      </w:r>
      <w:proofErr w:type="spellEnd"/>
      <w:r w:rsidR="00396C0D" w:rsidRPr="000F51E9">
        <w:rPr>
          <w:rFonts w:cs="Arial"/>
          <w:szCs w:val="24"/>
        </w:rPr>
        <w:t xml:space="preserve"> wieder zurück in das Projekt führen und alle Änderungen werden auf den Masterbranch übernommen. </w:t>
      </w:r>
    </w:p>
    <w:p w14:paraId="136CC930" w14:textId="10E1833B" w:rsidR="00D11572" w:rsidRDefault="00396C0D" w:rsidP="00637D7F">
      <w:pPr>
        <w:rPr>
          <w:rFonts w:cs="Arial"/>
          <w:szCs w:val="24"/>
        </w:rPr>
      </w:pPr>
      <w:r w:rsidRPr="000F51E9">
        <w:rPr>
          <w:rFonts w:cs="Arial"/>
          <w:szCs w:val="24"/>
        </w:rPr>
        <w:t>In diesem Projekt führt an einer Versionsverwaltung kein Weg vorbei da die Zentralisierung von Komponenten an schon bestehenden oder</w:t>
      </w:r>
      <w:r w:rsidR="006942F3">
        <w:rPr>
          <w:rFonts w:cs="Arial"/>
          <w:szCs w:val="24"/>
        </w:rPr>
        <w:t xml:space="preserve"> </w:t>
      </w:r>
      <w:r w:rsidRPr="000F51E9">
        <w:rPr>
          <w:rFonts w:cs="Arial"/>
          <w:szCs w:val="24"/>
        </w:rPr>
        <w:t xml:space="preserve">noch mitten in der Entwicklung steckenden Userinterfaces durchgeführt wird und somit mehrere Entwickler zeitgleich an diesen arbeiten. </w:t>
      </w:r>
    </w:p>
    <w:p w14:paraId="367416AC" w14:textId="77777777" w:rsidR="00F13E56" w:rsidRPr="000F51E9" w:rsidRDefault="00F13E56" w:rsidP="00637D7F">
      <w:pPr>
        <w:rPr>
          <w:rFonts w:cs="Arial"/>
          <w:szCs w:val="24"/>
        </w:rPr>
      </w:pPr>
    </w:p>
    <w:p w14:paraId="178B2230" w14:textId="64430A49" w:rsidR="00942CF2" w:rsidRPr="00637D7F" w:rsidRDefault="00F13E56" w:rsidP="00C25C8E">
      <w:pPr>
        <w:pStyle w:val="berschrift2"/>
      </w:pPr>
      <w:bookmarkStart w:id="34" w:name="_Toc69992602"/>
      <w:bookmarkStart w:id="35" w:name="_Toc70588246"/>
      <w:r>
        <w:lastRenderedPageBreak/>
        <w:t>3.3</w:t>
      </w:r>
      <w:r w:rsidR="00D11572" w:rsidRPr="00637D7F">
        <w:t xml:space="preserve"> Angular</w:t>
      </w:r>
      <w:bookmarkEnd w:id="34"/>
      <w:bookmarkEnd w:id="35"/>
    </w:p>
    <w:p w14:paraId="70F03B0F" w14:textId="6D9C3667" w:rsidR="00942CF2" w:rsidRPr="000F51E9" w:rsidRDefault="00942CF2" w:rsidP="00C25C8E">
      <w:pPr>
        <w:rPr>
          <w:rFonts w:cs="Arial"/>
          <w:szCs w:val="24"/>
        </w:rPr>
      </w:pPr>
    </w:p>
    <w:p w14:paraId="41B0B394" w14:textId="36DC735D" w:rsidR="007E5C8A" w:rsidRDefault="00F75AB8" w:rsidP="00C25C8E">
      <w:pPr>
        <w:tabs>
          <w:tab w:val="left" w:pos="999"/>
        </w:tabs>
        <w:rPr>
          <w:rFonts w:cs="Arial"/>
          <w:szCs w:val="24"/>
        </w:rPr>
      </w:pPr>
      <w:r>
        <w:rPr>
          <w:rFonts w:cs="Arial"/>
          <w:noProof/>
          <w:szCs w:val="24"/>
        </w:rPr>
        <mc:AlternateContent>
          <mc:Choice Requires="wpg">
            <w:drawing>
              <wp:anchor distT="0" distB="0" distL="114300" distR="114300" simplePos="0" relativeHeight="251653120" behindDoc="0" locked="0" layoutInCell="1" allowOverlap="1" wp14:anchorId="4242841D" wp14:editId="2AD23271">
                <wp:simplePos x="0" y="0"/>
                <wp:positionH relativeFrom="column">
                  <wp:posOffset>133875</wp:posOffset>
                </wp:positionH>
                <wp:positionV relativeFrom="paragraph">
                  <wp:posOffset>1060892</wp:posOffset>
                </wp:positionV>
                <wp:extent cx="5550010" cy="5406804"/>
                <wp:effectExtent l="0" t="0" r="0" b="3810"/>
                <wp:wrapSquare wrapText="bothSides"/>
                <wp:docPr id="27" name="Gruppieren 27"/>
                <wp:cNvGraphicFramePr/>
                <a:graphic xmlns:a="http://schemas.openxmlformats.org/drawingml/2006/main">
                  <a:graphicData uri="http://schemas.microsoft.com/office/word/2010/wordprocessingGroup">
                    <wpg:wgp>
                      <wpg:cNvGrpSpPr/>
                      <wpg:grpSpPr>
                        <a:xfrm>
                          <a:off x="0" y="0"/>
                          <a:ext cx="5550010" cy="5406804"/>
                          <a:chOff x="0" y="0"/>
                          <a:chExt cx="5550010" cy="5406804"/>
                        </a:xfrm>
                      </wpg:grpSpPr>
                      <pic:pic xmlns:pic="http://schemas.openxmlformats.org/drawingml/2006/picture">
                        <pic:nvPicPr>
                          <pic:cNvPr id="22" name="Grafik 22"/>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63610" y="0"/>
                            <a:ext cx="5486400" cy="5114290"/>
                          </a:xfrm>
                          <a:prstGeom prst="rect">
                            <a:avLst/>
                          </a:prstGeom>
                          <a:noFill/>
                          <a:ln>
                            <a:noFill/>
                          </a:ln>
                        </pic:spPr>
                      </pic:pic>
                      <wps:wsp>
                        <wps:cNvPr id="23" name="Textfeld 23"/>
                        <wps:cNvSpPr txBox="1"/>
                        <wps:spPr>
                          <a:xfrm>
                            <a:off x="0" y="5176299"/>
                            <a:ext cx="5486400" cy="230505"/>
                          </a:xfrm>
                          <a:prstGeom prst="rect">
                            <a:avLst/>
                          </a:prstGeom>
                          <a:solidFill>
                            <a:prstClr val="white"/>
                          </a:solidFill>
                          <a:ln>
                            <a:noFill/>
                          </a:ln>
                        </wps:spPr>
                        <wps:txbx>
                          <w:txbxContent>
                            <w:p w14:paraId="61A4D1CD" w14:textId="1280D56C" w:rsidR="000F24A7" w:rsidRDefault="000F24A7" w:rsidP="00C25C8E">
                              <w:pPr>
                                <w:pStyle w:val="Beschriftung"/>
                              </w:pPr>
                              <w:r>
                                <w:t xml:space="preserve">Abbildung </w:t>
                              </w:r>
                              <w:r>
                                <w:fldChar w:fldCharType="begin"/>
                              </w:r>
                              <w:r>
                                <w:instrText xml:space="preserve"> SEQ Abbildung \* ARABIC </w:instrText>
                              </w:r>
                              <w:r>
                                <w:fldChar w:fldCharType="separate"/>
                              </w:r>
                              <w:r w:rsidR="00F32D71">
                                <w:rPr>
                                  <w:noProof/>
                                </w:rPr>
                                <w:t>6</w:t>
                              </w:r>
                              <w:r>
                                <w:fldChar w:fldCharType="end"/>
                              </w:r>
                              <w:r>
                                <w:t>: Beispielhafte Angular Struktur</w:t>
                              </w:r>
                            </w:p>
                            <w:p w14:paraId="7553473C" w14:textId="16E0C495" w:rsidR="000F24A7" w:rsidRDefault="000F24A7" w:rsidP="00C25C8E"/>
                            <w:p w14:paraId="47E23E4D" w14:textId="77777777" w:rsidR="000F24A7" w:rsidRPr="00C25C8E" w:rsidRDefault="000F24A7" w:rsidP="00C25C8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242841D" id="Gruppieren 27" o:spid="_x0000_s1041" style="position:absolute;left:0;text-align:left;margin-left:10.55pt;margin-top:83.55pt;width:437pt;height:425.75pt;z-index:251653120" coordsize="55500,54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">
                <v:shape id="Grafik 22" o:spid="_x0000_s1042" type="#_x0000_t75" style="position:absolute;left:636;width:54864;height:51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">
                  <v:imagedata r:id="rId19" o:title=""/>
                </v:shape>
                <v:shape id="Textfeld 23" o:spid="_x0000_s1043" type="#_x0000_t202" style="position:absolute;top:51762;width:54864;height:2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14:paraId="61A4D1CD" w14:textId="1280D56C" w:rsidR="000F24A7" w:rsidRDefault="000F24A7" w:rsidP="00C25C8E">
                        <w:pPr>
                          <w:pStyle w:val="Beschriftung"/>
                        </w:pPr>
                        <w:r>
                          <w:t xml:space="preserve">Abbildung </w:t>
                        </w:r>
                        <w:r>
                          <w:fldChar w:fldCharType="begin"/>
                        </w:r>
                        <w:r>
                          <w:instrText xml:space="preserve"> SEQ Abbildung \* ARABIC </w:instrText>
                        </w:r>
                        <w:r>
                          <w:fldChar w:fldCharType="separate"/>
                        </w:r>
                        <w:r w:rsidR="00F32D71">
                          <w:rPr>
                            <w:noProof/>
                          </w:rPr>
                          <w:t>6</w:t>
                        </w:r>
                        <w:r>
                          <w:fldChar w:fldCharType="end"/>
                        </w:r>
                        <w:r>
                          <w:t>: Beispielhafte Angular Struktur</w:t>
                        </w:r>
                      </w:p>
                      <w:p w14:paraId="7553473C" w14:textId="16E0C495" w:rsidR="000F24A7" w:rsidRDefault="000F24A7" w:rsidP="00C25C8E"/>
                      <w:p w14:paraId="47E23E4D" w14:textId="77777777" w:rsidR="000F24A7" w:rsidRPr="00C25C8E" w:rsidRDefault="000F24A7" w:rsidP="00C25C8E"/>
                    </w:txbxContent>
                  </v:textbox>
                </v:shape>
                <w10:wrap type="square"/>
              </v:group>
            </w:pict>
          </mc:Fallback>
        </mc:AlternateContent>
      </w:r>
      <w:r w:rsidR="00F4207C" w:rsidRPr="000F51E9">
        <w:rPr>
          <w:rFonts w:cs="Arial"/>
          <w:szCs w:val="24"/>
        </w:rPr>
        <w:t xml:space="preserve">Der Nachfolger Angular von AngularJS ist </w:t>
      </w:r>
      <w:r w:rsidR="00C02AB9" w:rsidRPr="000F51E9">
        <w:rPr>
          <w:rFonts w:cs="Arial"/>
          <w:szCs w:val="24"/>
        </w:rPr>
        <w:t xml:space="preserve">ein </w:t>
      </w:r>
      <w:r w:rsidR="00F4207C" w:rsidRPr="000F51E9">
        <w:rPr>
          <w:rFonts w:cs="Arial"/>
          <w:szCs w:val="24"/>
        </w:rPr>
        <w:t>Open</w:t>
      </w:r>
      <w:r w:rsidR="00E04CA9">
        <w:rPr>
          <w:rFonts w:cs="Arial"/>
          <w:szCs w:val="24"/>
        </w:rPr>
        <w:t xml:space="preserve"> </w:t>
      </w:r>
      <w:r w:rsidR="00F4207C" w:rsidRPr="000F51E9">
        <w:rPr>
          <w:rFonts w:cs="Arial"/>
          <w:szCs w:val="24"/>
        </w:rPr>
        <w:t xml:space="preserve">Source Front-End-Webapplikationsframework, welches von Google LLC 2016 entwickelt wurde und auf Typescript basiert. </w:t>
      </w:r>
      <w:r w:rsidR="0069378E" w:rsidRPr="000F51E9">
        <w:rPr>
          <w:rFonts w:cs="Arial"/>
          <w:szCs w:val="24"/>
        </w:rPr>
        <w:t>Die Besonderheit</w:t>
      </w:r>
      <w:r w:rsidR="00F4207C" w:rsidRPr="000F51E9">
        <w:rPr>
          <w:rFonts w:cs="Arial"/>
          <w:szCs w:val="24"/>
        </w:rPr>
        <w:t xml:space="preserve"> von Angular </w:t>
      </w:r>
      <w:r w:rsidR="007E5C8A" w:rsidRPr="000F51E9">
        <w:rPr>
          <w:rFonts w:cs="Arial"/>
          <w:szCs w:val="24"/>
        </w:rPr>
        <w:t>ist</w:t>
      </w:r>
      <w:r w:rsidR="00F4207C" w:rsidRPr="000F51E9">
        <w:rPr>
          <w:rFonts w:cs="Arial"/>
          <w:szCs w:val="24"/>
        </w:rPr>
        <w:t xml:space="preserve"> der Aufbau einer Webapplikation</w:t>
      </w:r>
      <w:r w:rsidR="0069378E" w:rsidRPr="000F51E9">
        <w:rPr>
          <w:rFonts w:cs="Arial"/>
          <w:szCs w:val="24"/>
        </w:rPr>
        <w:t xml:space="preserve"> in einzelnen Komponenten welche eine </w:t>
      </w:r>
      <w:r w:rsidR="00E04CA9" w:rsidRPr="000F51E9">
        <w:rPr>
          <w:rFonts w:cs="Arial"/>
          <w:szCs w:val="24"/>
        </w:rPr>
        <w:t>festgelegte</w:t>
      </w:r>
      <w:r w:rsidR="0069378E" w:rsidRPr="000F51E9">
        <w:rPr>
          <w:rFonts w:cs="Arial"/>
          <w:szCs w:val="24"/>
        </w:rPr>
        <w:t xml:space="preserve"> </w:t>
      </w:r>
      <w:r w:rsidR="003B4AF7" w:rsidRPr="000F51E9">
        <w:rPr>
          <w:rFonts w:cs="Arial"/>
          <w:szCs w:val="24"/>
        </w:rPr>
        <w:t>Hierarchie</w:t>
      </w:r>
      <w:r w:rsidR="0069378E" w:rsidRPr="000F51E9">
        <w:rPr>
          <w:rFonts w:cs="Arial"/>
          <w:szCs w:val="24"/>
        </w:rPr>
        <w:t xml:space="preserve"> befolgen. </w:t>
      </w:r>
    </w:p>
    <w:p w14:paraId="709059A0" w14:textId="77777777" w:rsidR="00C25C8E" w:rsidRDefault="00C25C8E" w:rsidP="00C25C8E">
      <w:pPr>
        <w:tabs>
          <w:tab w:val="left" w:pos="999"/>
        </w:tabs>
        <w:rPr>
          <w:rFonts w:cs="Arial"/>
          <w:szCs w:val="24"/>
        </w:rPr>
      </w:pPr>
    </w:p>
    <w:p w14:paraId="12B3E1F6" w14:textId="4BF96822" w:rsidR="003B4AF7" w:rsidRPr="000F51E9" w:rsidRDefault="0069378E" w:rsidP="00C25C8E">
      <w:pPr>
        <w:tabs>
          <w:tab w:val="left" w:pos="999"/>
        </w:tabs>
        <w:rPr>
          <w:rFonts w:cs="Arial"/>
          <w:szCs w:val="24"/>
        </w:rPr>
      </w:pPr>
      <w:r w:rsidRPr="000F51E9">
        <w:rPr>
          <w:rFonts w:cs="Arial"/>
          <w:szCs w:val="24"/>
        </w:rPr>
        <w:t>Die index.html stellt das</w:t>
      </w:r>
      <w:r w:rsidR="003B4AF7" w:rsidRPr="000F51E9">
        <w:rPr>
          <w:rFonts w:cs="Arial"/>
          <w:szCs w:val="24"/>
        </w:rPr>
        <w:t xml:space="preserve"> </w:t>
      </w:r>
      <w:r w:rsidRPr="000F51E9">
        <w:rPr>
          <w:rFonts w:cs="Arial"/>
          <w:szCs w:val="24"/>
        </w:rPr>
        <w:t>HTML</w:t>
      </w:r>
      <w:r w:rsidR="003B4AF7" w:rsidRPr="000F51E9">
        <w:rPr>
          <w:rFonts w:cs="Arial"/>
          <w:szCs w:val="24"/>
        </w:rPr>
        <w:t>-</w:t>
      </w:r>
      <w:r w:rsidRPr="000F51E9">
        <w:rPr>
          <w:rFonts w:cs="Arial"/>
          <w:szCs w:val="24"/>
        </w:rPr>
        <w:t>Grundgerüst</w:t>
      </w:r>
      <w:r w:rsidR="007E5C8A" w:rsidRPr="000F51E9">
        <w:rPr>
          <w:rFonts w:cs="Arial"/>
          <w:szCs w:val="24"/>
        </w:rPr>
        <w:t xml:space="preserve"> dar</w:t>
      </w:r>
      <w:r w:rsidRPr="000F51E9">
        <w:rPr>
          <w:rFonts w:cs="Arial"/>
          <w:szCs w:val="24"/>
        </w:rPr>
        <w:t xml:space="preserve">, auf welchem die </w:t>
      </w:r>
      <w:proofErr w:type="spellStart"/>
      <w:r w:rsidRPr="000F51E9">
        <w:rPr>
          <w:rFonts w:cs="Arial"/>
          <w:szCs w:val="24"/>
        </w:rPr>
        <w:t>main.ts</w:t>
      </w:r>
      <w:proofErr w:type="spellEnd"/>
      <w:r w:rsidRPr="000F51E9">
        <w:rPr>
          <w:rFonts w:cs="Arial"/>
          <w:szCs w:val="24"/>
        </w:rPr>
        <w:t xml:space="preserve"> aufsetzt,</w:t>
      </w:r>
      <w:r w:rsidR="006942F3">
        <w:rPr>
          <w:rFonts w:cs="Arial"/>
          <w:szCs w:val="24"/>
        </w:rPr>
        <w:t xml:space="preserve"> die</w:t>
      </w:r>
      <w:r w:rsidR="003B4AF7" w:rsidRPr="000F51E9">
        <w:rPr>
          <w:rFonts w:cs="Arial"/>
          <w:szCs w:val="24"/>
        </w:rPr>
        <w:t xml:space="preserve"> </w:t>
      </w:r>
      <w:r w:rsidR="007E5C8A" w:rsidRPr="000F51E9">
        <w:rPr>
          <w:rFonts w:cs="Arial"/>
          <w:szCs w:val="24"/>
        </w:rPr>
        <w:t xml:space="preserve">Startdatei für das </w:t>
      </w:r>
      <w:r w:rsidRPr="000F51E9">
        <w:rPr>
          <w:rFonts w:cs="Arial"/>
          <w:szCs w:val="24"/>
        </w:rPr>
        <w:t>Bootstrapping.</w:t>
      </w:r>
      <w:r w:rsidR="00810B41" w:rsidRPr="000F51E9">
        <w:rPr>
          <w:rFonts w:cs="Arial"/>
          <w:szCs w:val="24"/>
        </w:rPr>
        <w:t xml:space="preserve"> In der </w:t>
      </w:r>
      <w:r w:rsidR="00E04CA9" w:rsidRPr="000F51E9">
        <w:rPr>
          <w:rFonts w:cs="Arial"/>
          <w:szCs w:val="24"/>
        </w:rPr>
        <w:t>darauffolgenden</w:t>
      </w:r>
      <w:r w:rsidR="00810B41" w:rsidRPr="000F51E9">
        <w:rPr>
          <w:rFonts w:cs="Arial"/>
          <w:szCs w:val="24"/>
        </w:rPr>
        <w:t xml:space="preserve"> Typescript</w:t>
      </w:r>
      <w:r w:rsidR="003B4AF7" w:rsidRPr="000F51E9">
        <w:rPr>
          <w:rFonts w:cs="Arial"/>
          <w:szCs w:val="24"/>
        </w:rPr>
        <w:t xml:space="preserve"> </w:t>
      </w:r>
      <w:r w:rsidR="00810B41" w:rsidRPr="000F51E9">
        <w:rPr>
          <w:rFonts w:cs="Arial"/>
          <w:szCs w:val="24"/>
        </w:rPr>
        <w:t xml:space="preserve">Datei </w:t>
      </w:r>
      <w:proofErr w:type="spellStart"/>
      <w:proofErr w:type="gramStart"/>
      <w:r w:rsidR="00810B41" w:rsidRPr="000F51E9">
        <w:rPr>
          <w:rFonts w:cs="Arial"/>
          <w:szCs w:val="24"/>
        </w:rPr>
        <w:t>app.module</w:t>
      </w:r>
      <w:proofErr w:type="gramEnd"/>
      <w:r w:rsidR="00810B41" w:rsidRPr="000F51E9">
        <w:rPr>
          <w:rFonts w:cs="Arial"/>
          <w:szCs w:val="24"/>
        </w:rPr>
        <w:t>.ts</w:t>
      </w:r>
      <w:proofErr w:type="spellEnd"/>
      <w:r w:rsidR="007E5C8A" w:rsidRPr="000F51E9">
        <w:rPr>
          <w:rFonts w:cs="Arial"/>
          <w:szCs w:val="24"/>
        </w:rPr>
        <w:t xml:space="preserve">, dem zentralen </w:t>
      </w:r>
      <w:r w:rsidR="00E04CA9" w:rsidRPr="000F51E9">
        <w:rPr>
          <w:rFonts w:cs="Arial"/>
          <w:szCs w:val="24"/>
        </w:rPr>
        <w:t>Angular</w:t>
      </w:r>
      <w:r w:rsidR="007E5C8A" w:rsidRPr="000F51E9">
        <w:rPr>
          <w:rFonts w:cs="Arial"/>
          <w:szCs w:val="24"/>
        </w:rPr>
        <w:t>-Modul,</w:t>
      </w:r>
      <w:r w:rsidR="00810B41" w:rsidRPr="000F51E9">
        <w:rPr>
          <w:rFonts w:cs="Arial"/>
          <w:szCs w:val="24"/>
        </w:rPr>
        <w:t xml:space="preserve"> müssen alle Komponenten welche das Projekt enthält und benutzt importiert und deklariert werden, um diese nutzen zu können. Ab diesem Punkt befindet man sich schon mitten in der Webapplikation, denn </w:t>
      </w:r>
      <w:r w:rsidR="00810B41" w:rsidRPr="000F51E9">
        <w:rPr>
          <w:rFonts w:cs="Arial"/>
          <w:szCs w:val="24"/>
        </w:rPr>
        <w:lastRenderedPageBreak/>
        <w:t xml:space="preserve">in der </w:t>
      </w:r>
      <w:proofErr w:type="spellStart"/>
      <w:r w:rsidR="00810B41" w:rsidRPr="000F51E9">
        <w:rPr>
          <w:rFonts w:cs="Arial"/>
          <w:szCs w:val="24"/>
        </w:rPr>
        <w:t>AppComponent</w:t>
      </w:r>
      <w:proofErr w:type="spellEnd"/>
      <w:r w:rsidR="00810B41" w:rsidRPr="000F51E9">
        <w:rPr>
          <w:rFonts w:cs="Arial"/>
          <w:szCs w:val="24"/>
        </w:rPr>
        <w:t xml:space="preserve"> befindet sic</w:t>
      </w:r>
      <w:r w:rsidR="007E5C8A" w:rsidRPr="000F51E9">
        <w:rPr>
          <w:rFonts w:cs="Arial"/>
          <w:szCs w:val="24"/>
        </w:rPr>
        <w:t xml:space="preserve">h </w:t>
      </w:r>
      <w:r w:rsidR="00810B41" w:rsidRPr="000F51E9">
        <w:rPr>
          <w:rFonts w:cs="Arial"/>
          <w:szCs w:val="24"/>
        </w:rPr>
        <w:t>das Template (app.component.html) sowie die Root-Komponente</w:t>
      </w:r>
      <w:r w:rsidR="00C02AB9" w:rsidRPr="000F51E9">
        <w:rPr>
          <w:rFonts w:cs="Arial"/>
          <w:szCs w:val="24"/>
        </w:rPr>
        <w:t xml:space="preserve"> (</w:t>
      </w:r>
      <w:proofErr w:type="spellStart"/>
      <w:proofErr w:type="gramStart"/>
      <w:r w:rsidR="00C02AB9" w:rsidRPr="000F51E9">
        <w:rPr>
          <w:rFonts w:cs="Arial"/>
          <w:szCs w:val="24"/>
        </w:rPr>
        <w:t>app.component</w:t>
      </w:r>
      <w:proofErr w:type="gramEnd"/>
      <w:r w:rsidR="00C02AB9" w:rsidRPr="000F51E9">
        <w:rPr>
          <w:rFonts w:cs="Arial"/>
          <w:szCs w:val="24"/>
        </w:rPr>
        <w:t>.ts</w:t>
      </w:r>
      <w:proofErr w:type="spellEnd"/>
      <w:r w:rsidR="00C02AB9" w:rsidRPr="000F51E9">
        <w:rPr>
          <w:rFonts w:cs="Arial"/>
          <w:szCs w:val="24"/>
        </w:rPr>
        <w:t>)</w:t>
      </w:r>
      <w:r w:rsidR="007E5C8A" w:rsidRPr="000F51E9">
        <w:rPr>
          <w:rFonts w:cs="Arial"/>
          <w:szCs w:val="24"/>
        </w:rPr>
        <w:t xml:space="preserve"> der Webapplikation. In Abbildung 6 ist anschaulich, dass aus diesen Dateien im Anschluss alle zu verwendenden Angular Komponenten aufgerufen werden, ob direkt, oder indirekt. Hier kann es sich bei einzelnen Komponenten um Moleküle oder gar </w:t>
      </w:r>
      <w:r w:rsidR="00DC5443" w:rsidRPr="000F51E9">
        <w:rPr>
          <w:rFonts w:cs="Arial"/>
          <w:szCs w:val="24"/>
        </w:rPr>
        <w:t>Organismen handeln</w:t>
      </w:r>
      <w:r w:rsidR="003B4AF7" w:rsidRPr="000F51E9">
        <w:rPr>
          <w:rFonts w:cs="Arial"/>
          <w:szCs w:val="24"/>
        </w:rPr>
        <w:t>.</w:t>
      </w:r>
      <w:r w:rsidR="003B4AF7" w:rsidRPr="000F51E9">
        <w:rPr>
          <w:rStyle w:val="Funotenzeichen"/>
          <w:rFonts w:cs="Arial"/>
          <w:szCs w:val="24"/>
        </w:rPr>
        <w:footnoteReference w:customMarkFollows="1" w:id="7"/>
        <w:t>7)</w:t>
      </w:r>
    </w:p>
    <w:p w14:paraId="3FCCB346" w14:textId="01101CE8" w:rsidR="00942CF2" w:rsidRDefault="003B4AF7" w:rsidP="00C25C8E">
      <w:pPr>
        <w:tabs>
          <w:tab w:val="left" w:pos="999"/>
        </w:tabs>
        <w:rPr>
          <w:rFonts w:cs="Arial"/>
          <w:szCs w:val="24"/>
        </w:rPr>
      </w:pPr>
      <w:r w:rsidRPr="000F51E9">
        <w:rPr>
          <w:rFonts w:cs="Arial"/>
          <w:szCs w:val="24"/>
        </w:rPr>
        <w:t>Atome befinden sich normalerweise inne</w:t>
      </w:r>
      <w:r w:rsidR="00372011">
        <w:rPr>
          <w:rFonts w:cs="Arial"/>
          <w:szCs w:val="24"/>
        </w:rPr>
        <w:t>r</w:t>
      </w:r>
      <w:r w:rsidRPr="000F51E9">
        <w:rPr>
          <w:rFonts w:cs="Arial"/>
          <w:szCs w:val="24"/>
        </w:rPr>
        <w:t xml:space="preserve">halb der einzelnen Komponenten beziehungsweise Molekülen. Enthält die </w:t>
      </w:r>
      <w:proofErr w:type="spellStart"/>
      <w:r w:rsidR="00E04CA9" w:rsidRPr="000F51E9">
        <w:rPr>
          <w:rFonts w:cs="Arial"/>
          <w:szCs w:val="24"/>
        </w:rPr>
        <w:t>TopBar</w:t>
      </w:r>
      <w:proofErr w:type="spellEnd"/>
      <w:r w:rsidRPr="000F51E9">
        <w:rPr>
          <w:rFonts w:cs="Arial"/>
          <w:szCs w:val="24"/>
        </w:rPr>
        <w:t xml:space="preserve"> beispielsweise nur einen Knopf und einen Text, so ist sie ein Molekül. Nutzt eine Komponente aber eine andere, so ist diese Einheit ein Organismus, sie ist deutlich komplexer als ein einfaches Molekül. Stylings der einzelnen Atome innerhalb der Moleküle können sich entweder in der jeweiligen HTLM-Datei oder in einer weiteren CSS-</w:t>
      </w:r>
      <w:r w:rsidR="006942F3">
        <w:rPr>
          <w:rFonts w:cs="Arial"/>
          <w:szCs w:val="24"/>
        </w:rPr>
        <w:t>Datei</w:t>
      </w:r>
      <w:r w:rsidRPr="000F51E9">
        <w:rPr>
          <w:rFonts w:cs="Arial"/>
          <w:szCs w:val="24"/>
        </w:rPr>
        <w:t xml:space="preserve"> befinden.</w:t>
      </w:r>
    </w:p>
    <w:p w14:paraId="12A9B8F3" w14:textId="5FBA0795" w:rsidR="003B4AF7" w:rsidRPr="00A81299" w:rsidRDefault="00A81299" w:rsidP="00C25C8E">
      <w:pPr>
        <w:pStyle w:val="KeinLeerraum"/>
        <w:spacing w:line="360" w:lineRule="auto"/>
        <w:rPr>
          <w:lang w:val="de-DE"/>
        </w:rPr>
      </w:pPr>
      <w:r>
        <w:rPr>
          <w:lang w:val="de-DE"/>
        </w:rPr>
        <w:t xml:space="preserve">Um </w:t>
      </w:r>
      <w:r w:rsidR="003C463F">
        <w:rPr>
          <w:lang w:val="de-DE"/>
        </w:rPr>
        <w:t>eine</w:t>
      </w:r>
      <w:r>
        <w:rPr>
          <w:lang w:val="de-DE"/>
        </w:rPr>
        <w:t xml:space="preserve"> Webapplikation lokal auf einer </w:t>
      </w:r>
      <w:r w:rsidR="00E04CA9">
        <w:rPr>
          <w:lang w:val="de-DE"/>
        </w:rPr>
        <w:t>Adresse</w:t>
      </w:r>
      <w:r>
        <w:rPr>
          <w:lang w:val="de-DE"/>
        </w:rPr>
        <w:t xml:space="preserve">, beispielweise </w:t>
      </w:r>
      <w:r w:rsidRPr="00A81299">
        <w:rPr>
          <w:rStyle w:val="CommandsZchn"/>
          <w:sz w:val="22"/>
          <w:szCs w:val="22"/>
        </w:rPr>
        <w:t>localhost:4200/</w:t>
      </w:r>
      <w:proofErr w:type="spellStart"/>
      <w:r w:rsidRPr="00A81299">
        <w:rPr>
          <w:rStyle w:val="CommandsZchn"/>
          <w:sz w:val="22"/>
          <w:szCs w:val="22"/>
        </w:rPr>
        <w:t>xy</w:t>
      </w:r>
      <w:proofErr w:type="spellEnd"/>
      <w:r>
        <w:rPr>
          <w:lang w:val="de-DE"/>
        </w:rPr>
        <w:t xml:space="preserve"> zu testen, bietet Angular</w:t>
      </w:r>
      <w:r w:rsidR="006942F3">
        <w:rPr>
          <w:lang w:val="de-DE"/>
        </w:rPr>
        <w:t>-CLI</w:t>
      </w:r>
      <w:r>
        <w:rPr>
          <w:lang w:val="de-DE"/>
        </w:rPr>
        <w:t xml:space="preserve"> den </w:t>
      </w:r>
      <w:r w:rsidR="00E04CA9">
        <w:rPr>
          <w:lang w:val="de-DE"/>
        </w:rPr>
        <w:t>Befehl</w:t>
      </w:r>
      <w:r>
        <w:rPr>
          <w:lang w:val="de-DE"/>
        </w:rPr>
        <w:t xml:space="preserve"> </w:t>
      </w:r>
      <w:proofErr w:type="spellStart"/>
      <w:r w:rsidRPr="00A81299">
        <w:rPr>
          <w:rStyle w:val="CommandsZchn"/>
          <w:sz w:val="22"/>
          <w:szCs w:val="22"/>
        </w:rPr>
        <w:t>ng</w:t>
      </w:r>
      <w:proofErr w:type="spellEnd"/>
      <w:r w:rsidRPr="00A81299">
        <w:rPr>
          <w:rStyle w:val="CommandsZchn"/>
          <w:sz w:val="22"/>
          <w:szCs w:val="22"/>
        </w:rPr>
        <w:t xml:space="preserve"> </w:t>
      </w:r>
      <w:proofErr w:type="spellStart"/>
      <w:r w:rsidRPr="00A81299">
        <w:rPr>
          <w:rStyle w:val="CommandsZchn"/>
          <w:sz w:val="22"/>
          <w:szCs w:val="22"/>
        </w:rPr>
        <w:t>serve</w:t>
      </w:r>
      <w:proofErr w:type="spellEnd"/>
      <w:r w:rsidRPr="00A81299">
        <w:rPr>
          <w:lang w:val="de-DE"/>
        </w:rPr>
        <w:t xml:space="preserve">, </w:t>
      </w:r>
      <w:r w:rsidR="00E04CA9" w:rsidRPr="00A81299">
        <w:rPr>
          <w:lang w:val="de-DE"/>
        </w:rPr>
        <w:t>welcher</w:t>
      </w:r>
      <w:r w:rsidRPr="00A81299">
        <w:rPr>
          <w:lang w:val="de-DE"/>
        </w:rPr>
        <w:t xml:space="preserve"> im jeweiligen Projektordner ausgeführt werden muss. </w:t>
      </w:r>
      <w:r w:rsidR="003C463F">
        <w:rPr>
          <w:lang w:val="de-DE"/>
        </w:rPr>
        <w:t xml:space="preserve">Dies bietet die Möglichkeit in Echtzeit seinen Code zu kompilieren und zu testen, was im Bereich der Front-End-Entwicklung </w:t>
      </w:r>
      <w:r w:rsidR="006942F3">
        <w:rPr>
          <w:lang w:val="de-DE"/>
        </w:rPr>
        <w:t xml:space="preserve">zu </w:t>
      </w:r>
      <w:r w:rsidR="003C463F">
        <w:rPr>
          <w:lang w:val="de-DE"/>
        </w:rPr>
        <w:t>eine</w:t>
      </w:r>
      <w:r w:rsidR="006942F3">
        <w:rPr>
          <w:lang w:val="de-DE"/>
        </w:rPr>
        <w:t>m</w:t>
      </w:r>
      <w:r w:rsidR="003C463F">
        <w:rPr>
          <w:lang w:val="de-DE"/>
        </w:rPr>
        <w:t xml:space="preserve"> angenehme</w:t>
      </w:r>
      <w:r w:rsidR="006942F3">
        <w:rPr>
          <w:lang w:val="de-DE"/>
        </w:rPr>
        <w:t>ren</w:t>
      </w:r>
      <w:r w:rsidR="003C463F">
        <w:rPr>
          <w:lang w:val="de-DE"/>
        </w:rPr>
        <w:t xml:space="preserve"> Workflow </w:t>
      </w:r>
      <w:r w:rsidR="006942F3">
        <w:rPr>
          <w:lang w:val="de-DE"/>
        </w:rPr>
        <w:t>beiträgt</w:t>
      </w:r>
      <w:r w:rsidR="003C463F">
        <w:rPr>
          <w:lang w:val="de-DE"/>
        </w:rPr>
        <w:t>.</w:t>
      </w:r>
    </w:p>
    <w:p w14:paraId="0D129219" w14:textId="0FA9271C" w:rsidR="00D27C3B" w:rsidRPr="00A81299" w:rsidRDefault="00D27C3B" w:rsidP="00C25C8E"/>
    <w:p w14:paraId="4AA531C1" w14:textId="26CD2C60" w:rsidR="00D27C3B" w:rsidRPr="000F51E9" w:rsidRDefault="00D27C3B" w:rsidP="00C25C8E">
      <w:pPr>
        <w:rPr>
          <w:rFonts w:cs="Arial"/>
          <w:szCs w:val="24"/>
        </w:rPr>
      </w:pPr>
    </w:p>
    <w:p w14:paraId="7D5AD7E0" w14:textId="72E4F837" w:rsidR="00D27C3B" w:rsidRPr="000F51E9" w:rsidRDefault="00D27C3B" w:rsidP="00C25C8E">
      <w:pPr>
        <w:rPr>
          <w:rFonts w:cs="Arial"/>
          <w:szCs w:val="24"/>
        </w:rPr>
      </w:pPr>
    </w:p>
    <w:p w14:paraId="303B5924" w14:textId="7ABB450C" w:rsidR="00942CF2" w:rsidRPr="000F51E9" w:rsidRDefault="00942CF2" w:rsidP="00C25C8E">
      <w:pPr>
        <w:rPr>
          <w:rFonts w:cs="Arial"/>
          <w:szCs w:val="24"/>
        </w:rPr>
      </w:pPr>
    </w:p>
    <w:p w14:paraId="3C9A4CCF" w14:textId="6983BAFA" w:rsidR="00942CF2" w:rsidRPr="000F51E9" w:rsidRDefault="00942CF2" w:rsidP="00C25C8E">
      <w:pPr>
        <w:rPr>
          <w:rFonts w:cs="Arial"/>
          <w:szCs w:val="24"/>
        </w:rPr>
      </w:pPr>
    </w:p>
    <w:p w14:paraId="321A6C22" w14:textId="19C4EDEC" w:rsidR="00942CF2" w:rsidRPr="000F51E9" w:rsidRDefault="00942CF2" w:rsidP="00C25C8E">
      <w:pPr>
        <w:rPr>
          <w:rFonts w:cs="Arial"/>
          <w:szCs w:val="24"/>
        </w:rPr>
      </w:pPr>
    </w:p>
    <w:p w14:paraId="0293526E" w14:textId="557D9BCA" w:rsidR="00942CF2" w:rsidRPr="000F51E9" w:rsidRDefault="00942CF2" w:rsidP="00C25C8E">
      <w:pPr>
        <w:rPr>
          <w:rFonts w:cs="Arial"/>
          <w:szCs w:val="24"/>
        </w:rPr>
      </w:pPr>
    </w:p>
    <w:p w14:paraId="42B2FAAB" w14:textId="0725640B" w:rsidR="00942CF2" w:rsidRPr="000F51E9" w:rsidRDefault="00942CF2" w:rsidP="00C25C8E">
      <w:pPr>
        <w:rPr>
          <w:rFonts w:cs="Arial"/>
          <w:szCs w:val="24"/>
        </w:rPr>
      </w:pPr>
    </w:p>
    <w:p w14:paraId="37873387" w14:textId="02FDF72C" w:rsidR="00942CF2" w:rsidRDefault="00942CF2" w:rsidP="00C25C8E">
      <w:pPr>
        <w:rPr>
          <w:rFonts w:cs="Arial"/>
          <w:szCs w:val="24"/>
        </w:rPr>
      </w:pPr>
    </w:p>
    <w:p w14:paraId="63FFF4A0" w14:textId="77777777" w:rsidR="009B289B" w:rsidRPr="000F51E9" w:rsidRDefault="009B289B" w:rsidP="00C25C8E">
      <w:pPr>
        <w:rPr>
          <w:rFonts w:cs="Arial"/>
          <w:szCs w:val="24"/>
        </w:rPr>
      </w:pPr>
    </w:p>
    <w:p w14:paraId="32E29C5B" w14:textId="77777777" w:rsidR="00C25C8E" w:rsidRPr="000F51E9" w:rsidRDefault="00C25C8E" w:rsidP="00C25C8E">
      <w:pPr>
        <w:rPr>
          <w:rFonts w:cs="Arial"/>
          <w:szCs w:val="24"/>
        </w:rPr>
      </w:pPr>
    </w:p>
    <w:p w14:paraId="63D889C3" w14:textId="1AB898FE" w:rsidR="0041577A" w:rsidRDefault="00F13E56" w:rsidP="00637D7F">
      <w:pPr>
        <w:pStyle w:val="berschrift2"/>
      </w:pPr>
      <w:bookmarkStart w:id="36" w:name="_Toc70588247"/>
      <w:r>
        <w:lastRenderedPageBreak/>
        <w:t>3</w:t>
      </w:r>
      <w:r w:rsidR="00637D7F">
        <w:t>.</w:t>
      </w:r>
      <w:r>
        <w:t>4</w:t>
      </w:r>
      <w:r w:rsidR="003C463F">
        <w:t xml:space="preserve"> Typescript</w:t>
      </w:r>
      <w:bookmarkEnd w:id="36"/>
      <w:r w:rsidR="003C463F">
        <w:t xml:space="preserve"> </w:t>
      </w:r>
    </w:p>
    <w:p w14:paraId="102A2720" w14:textId="77777777" w:rsidR="00637D7F" w:rsidRPr="00637D7F" w:rsidRDefault="00637D7F" w:rsidP="00637D7F"/>
    <w:p w14:paraId="6B9996D9" w14:textId="6A1DDB73" w:rsidR="00760AB4" w:rsidRDefault="00154052" w:rsidP="00C25C8E">
      <w:pPr>
        <w:rPr>
          <w:rFonts w:cs="Arial"/>
          <w:szCs w:val="24"/>
        </w:rPr>
      </w:pPr>
      <w:r>
        <w:rPr>
          <w:rFonts w:cs="Arial"/>
          <w:szCs w:val="24"/>
        </w:rPr>
        <w:t xml:space="preserve">Die noch junge Programmiersprache Typescript wurde 2012 von Microsoft entwickelt und ist eine objektorientiere Programmiersprache wie beispielsweise Java. Sie bietet daher auch </w:t>
      </w:r>
      <w:r w:rsidR="0037583D">
        <w:rPr>
          <w:rFonts w:cs="Arial"/>
          <w:szCs w:val="24"/>
        </w:rPr>
        <w:t>verschiedenste bekannte</w:t>
      </w:r>
      <w:r>
        <w:rPr>
          <w:rFonts w:cs="Arial"/>
          <w:szCs w:val="24"/>
        </w:rPr>
        <w:t xml:space="preserve"> </w:t>
      </w:r>
      <w:proofErr w:type="spellStart"/>
      <w:r>
        <w:rPr>
          <w:rFonts w:cs="Arial"/>
          <w:szCs w:val="24"/>
        </w:rPr>
        <w:t>Sprachkonstrukte</w:t>
      </w:r>
      <w:proofErr w:type="spellEnd"/>
      <w:r>
        <w:rPr>
          <w:rFonts w:cs="Arial"/>
          <w:szCs w:val="24"/>
        </w:rPr>
        <w:t xml:space="preserve"> wie Klassen, Ver</w:t>
      </w:r>
      <w:r w:rsidR="0037583D">
        <w:rPr>
          <w:rFonts w:cs="Arial"/>
          <w:szCs w:val="24"/>
        </w:rPr>
        <w:t>erbung</w:t>
      </w:r>
      <w:r w:rsidR="001F6B67">
        <w:rPr>
          <w:rFonts w:cs="Arial"/>
          <w:szCs w:val="24"/>
        </w:rPr>
        <w:t>en</w:t>
      </w:r>
      <w:r w:rsidR="0037583D">
        <w:rPr>
          <w:rFonts w:cs="Arial"/>
          <w:szCs w:val="24"/>
        </w:rPr>
        <w:t xml:space="preserve"> und Interfaces. </w:t>
      </w:r>
      <w:r>
        <w:rPr>
          <w:rFonts w:cs="Arial"/>
          <w:szCs w:val="24"/>
        </w:rPr>
        <w:t xml:space="preserve">Typescript </w:t>
      </w:r>
      <w:r w:rsidR="001F6B67">
        <w:rPr>
          <w:rFonts w:cs="Arial"/>
          <w:szCs w:val="24"/>
        </w:rPr>
        <w:t xml:space="preserve">ist </w:t>
      </w:r>
      <w:r>
        <w:rPr>
          <w:rFonts w:cs="Arial"/>
          <w:szCs w:val="24"/>
        </w:rPr>
        <w:t>jedoch</w:t>
      </w:r>
      <w:r w:rsidR="0037583D">
        <w:rPr>
          <w:rFonts w:cs="Arial"/>
          <w:szCs w:val="24"/>
        </w:rPr>
        <w:t xml:space="preserve"> eine Obermenge </w:t>
      </w:r>
      <w:r>
        <w:rPr>
          <w:rFonts w:cs="Arial"/>
          <w:szCs w:val="24"/>
        </w:rPr>
        <w:t>der 1996 entwickelten Sprache JavaScript. I</w:t>
      </w:r>
      <w:r w:rsidR="0037583D">
        <w:rPr>
          <w:rFonts w:cs="Arial"/>
          <w:szCs w:val="24"/>
        </w:rPr>
        <w:t>m</w:t>
      </w:r>
      <w:r>
        <w:rPr>
          <w:rFonts w:cs="Arial"/>
          <w:szCs w:val="24"/>
        </w:rPr>
        <w:t xml:space="preserve"> Vergleich zu dieser hat Typescript einige Vorteile, vor allem aber die starke Typisierung von Variablen, welche JavaScript nicht berücksichtigt. Dies führt zu deutlich weniger Fehlern und </w:t>
      </w:r>
      <w:r w:rsidR="0037583D">
        <w:rPr>
          <w:rFonts w:cs="Arial"/>
          <w:szCs w:val="24"/>
        </w:rPr>
        <w:t>gestaltet</w:t>
      </w:r>
      <w:r>
        <w:rPr>
          <w:rFonts w:cs="Arial"/>
          <w:szCs w:val="24"/>
        </w:rPr>
        <w:t xml:space="preserve"> das Verstehen des Codes signifikant einfacher. Letztendlich übersetzt der Typescript Compiler aber dennoch den Typescript Code in JavaScript Code, so ist jeder JavaScript Code auch </w:t>
      </w:r>
      <w:r w:rsidR="0037583D">
        <w:rPr>
          <w:rFonts w:cs="Arial"/>
          <w:szCs w:val="24"/>
        </w:rPr>
        <w:t>automatisch</w:t>
      </w:r>
      <w:r>
        <w:rPr>
          <w:rFonts w:cs="Arial"/>
          <w:szCs w:val="24"/>
        </w:rPr>
        <w:t xml:space="preserve"> korrekter Typescript Code.</w:t>
      </w:r>
    </w:p>
    <w:p w14:paraId="198C7ADF" w14:textId="14320BBB" w:rsidR="0037583D" w:rsidRDefault="00F75AB8" w:rsidP="00C25C8E">
      <w:pPr>
        <w:rPr>
          <w:rFonts w:cs="Arial"/>
          <w:szCs w:val="24"/>
        </w:rPr>
      </w:pPr>
      <w:r>
        <w:rPr>
          <w:rFonts w:cs="Arial"/>
          <w:noProof/>
          <w:szCs w:val="24"/>
        </w:rPr>
        <mc:AlternateContent>
          <mc:Choice Requires="wpg">
            <w:drawing>
              <wp:anchor distT="0" distB="0" distL="114300" distR="114300" simplePos="0" relativeHeight="251649024" behindDoc="0" locked="0" layoutInCell="1" allowOverlap="1" wp14:anchorId="5EF8C5D2" wp14:editId="5CE5E8FF">
                <wp:simplePos x="0" y="0"/>
                <wp:positionH relativeFrom="column">
                  <wp:posOffset>-41054</wp:posOffset>
                </wp:positionH>
                <wp:positionV relativeFrom="paragraph">
                  <wp:posOffset>2345800</wp:posOffset>
                </wp:positionV>
                <wp:extent cx="3848262" cy="2786380"/>
                <wp:effectExtent l="0" t="0" r="0" b="0"/>
                <wp:wrapSquare wrapText="bothSides"/>
                <wp:docPr id="26" name="Gruppieren 26"/>
                <wp:cNvGraphicFramePr/>
                <a:graphic xmlns:a="http://schemas.openxmlformats.org/drawingml/2006/main">
                  <a:graphicData uri="http://schemas.microsoft.com/office/word/2010/wordprocessingGroup">
                    <wpg:wgp>
                      <wpg:cNvGrpSpPr/>
                      <wpg:grpSpPr>
                        <a:xfrm>
                          <a:off x="0" y="0"/>
                          <a:ext cx="3848262" cy="2786380"/>
                          <a:chOff x="0" y="0"/>
                          <a:chExt cx="3848262" cy="2786380"/>
                        </a:xfrm>
                      </wpg:grpSpPr>
                      <pic:pic xmlns:pic="http://schemas.openxmlformats.org/drawingml/2006/picture">
                        <pic:nvPicPr>
                          <pic:cNvPr id="20" name="Grafik 20"/>
                          <pic:cNvPicPr>
                            <a:picLocks noChangeAspect="1"/>
                          </pic:cNvPicPr>
                        </pic:nvPicPr>
                        <pic:blipFill rotWithShape="1">
                          <a:blip r:embed="rId20">
                            <a:extLst>
                              <a:ext uri="{28A0092B-C50C-407E-A947-70E740481C1C}">
                                <a14:useLocalDpi xmlns:a14="http://schemas.microsoft.com/office/drawing/2010/main" val="0"/>
                              </a:ext>
                            </a:extLst>
                          </a:blip>
                          <a:srcRect r="19021" b="45249"/>
                          <a:stretch/>
                        </pic:blipFill>
                        <pic:spPr bwMode="auto">
                          <a:xfrm>
                            <a:off x="0" y="0"/>
                            <a:ext cx="3482340" cy="2500630"/>
                          </a:xfrm>
                          <a:prstGeom prst="rect">
                            <a:avLst/>
                          </a:prstGeom>
                          <a:noFill/>
                          <a:ln>
                            <a:noFill/>
                          </a:ln>
                          <a:extLst>
                            <a:ext uri="{53640926-AAD7-44D8-BBD7-CCE9431645EC}">
                              <a14:shadowObscured xmlns:a14="http://schemas.microsoft.com/office/drawing/2010/main"/>
                            </a:ext>
                          </a:extLst>
                        </pic:spPr>
                      </pic:pic>
                      <wps:wsp>
                        <wps:cNvPr id="21" name="Textfeld 21"/>
                        <wps:cNvSpPr txBox="1"/>
                        <wps:spPr>
                          <a:xfrm>
                            <a:off x="95412" y="2527935"/>
                            <a:ext cx="3752850" cy="258445"/>
                          </a:xfrm>
                          <a:prstGeom prst="rect">
                            <a:avLst/>
                          </a:prstGeom>
                          <a:solidFill>
                            <a:prstClr val="white"/>
                          </a:solidFill>
                          <a:ln>
                            <a:noFill/>
                          </a:ln>
                        </wps:spPr>
                        <wps:txbx>
                          <w:txbxContent>
                            <w:p w14:paraId="111983C2" w14:textId="433B7B3E" w:rsidR="000F24A7" w:rsidRPr="002D763F" w:rsidRDefault="000F24A7" w:rsidP="00DD650E">
                              <w:pPr>
                                <w:pStyle w:val="Beschriftung"/>
                                <w:rPr>
                                  <w:rFonts w:cs="Arial"/>
                                  <w:noProof/>
                                  <w:sz w:val="24"/>
                                  <w:szCs w:val="24"/>
                                </w:rPr>
                              </w:pPr>
                              <w:r>
                                <w:t xml:space="preserve">Abbildung </w:t>
                              </w:r>
                              <w:r>
                                <w:fldChar w:fldCharType="begin"/>
                              </w:r>
                              <w:r>
                                <w:instrText xml:space="preserve"> SEQ Abbildung \* ARABIC </w:instrText>
                              </w:r>
                              <w:r>
                                <w:fldChar w:fldCharType="separate"/>
                              </w:r>
                              <w:r w:rsidR="00F32D71">
                                <w:rPr>
                                  <w:noProof/>
                                </w:rPr>
                                <w:t>7</w:t>
                              </w:r>
                              <w:r>
                                <w:fldChar w:fldCharType="end"/>
                              </w:r>
                              <w:r>
                                <w:t>: Aufbau einer Angular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EF8C5D2" id="Gruppieren 26" o:spid="_x0000_s1044" style="position:absolute;left:0;text-align:left;margin-left:-3.25pt;margin-top:184.7pt;width:303pt;height:219.4pt;z-index:251649024" coordsize="38482,27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">
                <v:shape id="Grafik 20" o:spid="_x0000_s1045" type="#_x0000_t75" style="position:absolute;width:34823;height:25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">
                  <v:imagedata r:id="rId21" o:title="" cropbottom="29654f" cropright="12466f"/>
                </v:shape>
                <v:shape id="Textfeld 21" o:spid="_x0000_s1046" type="#_x0000_t202" style="position:absolute;left:954;top:25279;width:37528;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111983C2" w14:textId="433B7B3E" w:rsidR="000F24A7" w:rsidRPr="002D763F" w:rsidRDefault="000F24A7" w:rsidP="00DD650E">
                        <w:pPr>
                          <w:pStyle w:val="Beschriftung"/>
                          <w:rPr>
                            <w:rFonts w:cs="Arial"/>
                            <w:noProof/>
                            <w:sz w:val="24"/>
                            <w:szCs w:val="24"/>
                          </w:rPr>
                        </w:pPr>
                        <w:r>
                          <w:t xml:space="preserve">Abbildung </w:t>
                        </w:r>
                        <w:r>
                          <w:fldChar w:fldCharType="begin"/>
                        </w:r>
                        <w:r>
                          <w:instrText xml:space="preserve"> SEQ Abbildung \* ARABIC </w:instrText>
                        </w:r>
                        <w:r>
                          <w:fldChar w:fldCharType="separate"/>
                        </w:r>
                        <w:r w:rsidR="00F32D71">
                          <w:rPr>
                            <w:noProof/>
                          </w:rPr>
                          <w:t>7</w:t>
                        </w:r>
                        <w:r>
                          <w:fldChar w:fldCharType="end"/>
                        </w:r>
                        <w:r>
                          <w:t>: Aufbau einer Angular Komponente</w:t>
                        </w:r>
                      </w:p>
                    </w:txbxContent>
                  </v:textbox>
                </v:shape>
                <w10:wrap type="square"/>
              </v:group>
            </w:pict>
          </mc:Fallback>
        </mc:AlternateContent>
      </w:r>
      <w:r w:rsidR="0037583D">
        <w:rPr>
          <w:rFonts w:cs="Arial"/>
          <w:szCs w:val="24"/>
        </w:rPr>
        <w:t xml:space="preserve">Die wohl größten Vorteile von Typescript in Kombination mit Angular sind Modularität, Konsistenz sowie das zur Verfügung stehen verschiedenster </w:t>
      </w:r>
      <w:proofErr w:type="spellStart"/>
      <w:r w:rsidR="0037583D">
        <w:rPr>
          <w:rFonts w:cs="Arial"/>
          <w:szCs w:val="24"/>
        </w:rPr>
        <w:t>Sprachkonstrukte</w:t>
      </w:r>
      <w:proofErr w:type="spellEnd"/>
      <w:r w:rsidR="0037583D">
        <w:rPr>
          <w:rFonts w:cs="Arial"/>
          <w:szCs w:val="24"/>
        </w:rPr>
        <w:t>. Angular wurde, wie im vorherigen Kapitel schon erwähnt, mit einer Komponentenstruktur entwickelt, welche einer programmierbaren Hierarchie entspricht. Diese Modularität ist mit Typescript sehr gut umzusetzen und führt zu einer klaren Struktur und einer guten Verständlichkeit des Programmcodes</w:t>
      </w:r>
      <w:r w:rsidR="00737099">
        <w:rPr>
          <w:rFonts w:cs="Arial"/>
          <w:szCs w:val="24"/>
        </w:rPr>
        <w:t>. Dank eben dieser Kombination zweier Technologien ist es auch mögliche eine hohe Konsistenz im Softwarecode zu er</w:t>
      </w:r>
      <w:r w:rsidR="001F6B67">
        <w:rPr>
          <w:rFonts w:cs="Arial"/>
          <w:szCs w:val="24"/>
        </w:rPr>
        <w:t>zielen</w:t>
      </w:r>
      <w:r w:rsidR="00737099">
        <w:rPr>
          <w:rFonts w:cs="Arial"/>
          <w:szCs w:val="24"/>
        </w:rPr>
        <w:t>, da eine Angular Komponente in Typescript immer den gleichen Aufbau haben muss.</w:t>
      </w:r>
      <w:r w:rsidR="00DD650E">
        <w:rPr>
          <w:rStyle w:val="Funotenzeichen"/>
          <w:rFonts w:cs="Arial"/>
          <w:szCs w:val="24"/>
        </w:rPr>
        <w:footnoteReference w:customMarkFollows="1" w:id="8"/>
        <w:t>8)</w:t>
      </w:r>
    </w:p>
    <w:p w14:paraId="45CABD2D" w14:textId="7A35356B" w:rsidR="00DD650E" w:rsidRDefault="00DD650E" w:rsidP="00C25C8E">
      <w:pPr>
        <w:rPr>
          <w:rFonts w:cs="Arial"/>
          <w:noProof/>
          <w:szCs w:val="24"/>
        </w:rPr>
      </w:pPr>
    </w:p>
    <w:p w14:paraId="54CF7A96" w14:textId="4ACC7913" w:rsidR="00737099" w:rsidRPr="000F51E9" w:rsidRDefault="00DD650E" w:rsidP="00C25C8E">
      <w:pPr>
        <w:rPr>
          <w:rFonts w:cs="Arial"/>
          <w:szCs w:val="24"/>
        </w:rPr>
      </w:pPr>
      <w:r>
        <w:rPr>
          <w:rFonts w:cs="Arial"/>
          <w:noProof/>
          <w:szCs w:val="24"/>
        </w:rPr>
        <w:drawing>
          <wp:inline distT="0" distB="0" distL="0" distR="0" wp14:anchorId="1BB36DCB" wp14:editId="7B287791">
            <wp:extent cx="8255" cy="825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255" cy="8255"/>
                    </a:xfrm>
                    <a:prstGeom prst="rect">
                      <a:avLst/>
                    </a:prstGeom>
                    <a:noFill/>
                    <a:ln>
                      <a:noFill/>
                    </a:ln>
                  </pic:spPr>
                </pic:pic>
              </a:graphicData>
            </a:graphic>
          </wp:inline>
        </w:drawing>
      </w:r>
    </w:p>
    <w:p w14:paraId="6D1549FB" w14:textId="0A909052" w:rsidR="0041577A" w:rsidRPr="000F51E9" w:rsidRDefault="0041577A" w:rsidP="00C25C8E">
      <w:pPr>
        <w:rPr>
          <w:rFonts w:cs="Arial"/>
          <w:szCs w:val="24"/>
        </w:rPr>
      </w:pPr>
    </w:p>
    <w:p w14:paraId="52488EA5" w14:textId="1F3E2711" w:rsidR="0041577A" w:rsidRPr="000F51E9" w:rsidRDefault="0041577A" w:rsidP="00C25C8E">
      <w:pPr>
        <w:rPr>
          <w:rFonts w:cs="Arial"/>
          <w:szCs w:val="24"/>
        </w:rPr>
      </w:pPr>
    </w:p>
    <w:p w14:paraId="28EF5526" w14:textId="5602A51E" w:rsidR="0041577A" w:rsidRPr="000F51E9" w:rsidRDefault="0041577A" w:rsidP="00C25C8E">
      <w:pPr>
        <w:rPr>
          <w:rFonts w:cs="Arial"/>
          <w:szCs w:val="24"/>
        </w:rPr>
      </w:pPr>
    </w:p>
    <w:p w14:paraId="71293361" w14:textId="23E8876C" w:rsidR="0041577A" w:rsidRDefault="0041577A" w:rsidP="00C25C8E">
      <w:pPr>
        <w:rPr>
          <w:rFonts w:cs="Arial"/>
          <w:szCs w:val="24"/>
        </w:rPr>
      </w:pPr>
    </w:p>
    <w:p w14:paraId="5876E50C" w14:textId="46EE98A5" w:rsidR="003E0C0E" w:rsidRDefault="003E0C0E" w:rsidP="00C25C8E">
      <w:pPr>
        <w:rPr>
          <w:rFonts w:cs="Arial"/>
          <w:szCs w:val="24"/>
        </w:rPr>
      </w:pPr>
    </w:p>
    <w:p w14:paraId="36D9AA25" w14:textId="6F4C3FB2" w:rsidR="003E0C0E" w:rsidRDefault="00991CA6" w:rsidP="00BF627B">
      <w:pPr>
        <w:pStyle w:val="berschrift1"/>
      </w:pPr>
      <w:bookmarkStart w:id="37" w:name="_Toc70588248"/>
      <w:r>
        <w:lastRenderedPageBreak/>
        <w:t>4. Bereitstellen eines zentralen Repositorys</w:t>
      </w:r>
      <w:bookmarkEnd w:id="37"/>
    </w:p>
    <w:p w14:paraId="5B348081" w14:textId="0832C3FC" w:rsidR="00991CA6" w:rsidRDefault="00991CA6" w:rsidP="00BF627B"/>
    <w:p w14:paraId="4291E4D5" w14:textId="196B22B8" w:rsidR="003E0C0E" w:rsidRDefault="00BF627B" w:rsidP="00BF627B">
      <w:r>
        <w:t>Es gilt e</w:t>
      </w:r>
      <w:r w:rsidRPr="00BF627B">
        <w:t>in neues Repository in</w:t>
      </w:r>
      <w:r>
        <w:t xml:space="preserve"> dem bevorzugten Version Control System GitHub, oder auch </w:t>
      </w:r>
      <w:r w:rsidRPr="00BF627B">
        <w:t>Source Code Verwaltung, einzurichten</w:t>
      </w:r>
      <w:r>
        <w:t>.</w:t>
      </w:r>
      <w:r w:rsidRPr="00BF627B">
        <w:t xml:space="preserve"> Es stehen zur Auswahl das Erstellen eines neuen Repos lokal auf dem eigenen Endgerät, welches man dann in GitHub pushen muss, oder eben das Erstellen eines Repos in GitHub direkt, welches </w:t>
      </w:r>
      <w:r w:rsidR="00884558">
        <w:t xml:space="preserve">anschließend </w:t>
      </w:r>
      <w:r w:rsidRPr="00BF627B">
        <w:t xml:space="preserve">auf </w:t>
      </w:r>
      <w:r w:rsidR="00884558">
        <w:t>das Endgerät</w:t>
      </w:r>
      <w:r w:rsidRPr="00BF627B">
        <w:t xml:space="preserve"> zu pullen ist. In diesem Fall wird Variante </w:t>
      </w:r>
      <w:r w:rsidR="008A2605">
        <w:t>zwei</w:t>
      </w:r>
      <w:r w:rsidRPr="00BF627B">
        <w:t xml:space="preserve"> präferiert und zusätzlich soll ein SSH-Key</w:t>
      </w:r>
      <w:r w:rsidR="006134F2">
        <w:t xml:space="preserve"> generiert</w:t>
      </w:r>
      <w:r w:rsidRPr="00BF627B">
        <w:t xml:space="preserve"> werden, um sich nicht bei jedem push oder pull </w:t>
      </w:r>
      <w:r w:rsidR="009B289B">
        <w:t>Authentifizieren</w:t>
      </w:r>
      <w:r w:rsidRPr="00BF627B">
        <w:t xml:space="preserve"> zu müssen. Das zu nutzende Betriebssystem ist Linux beziehungsweise Ubuntu 20.04, weshalb die meisten Arbeitsschritte im Terminal stattfinden.</w:t>
      </w:r>
    </w:p>
    <w:p w14:paraId="34F290F7" w14:textId="5D952CC2" w:rsidR="003E0C0E" w:rsidRPr="00BF627B" w:rsidRDefault="00F75AB8" w:rsidP="00884558">
      <w:pPr>
        <w:rPr>
          <w:rFonts w:cs="Arial"/>
          <w:szCs w:val="24"/>
        </w:rPr>
      </w:pPr>
      <w:r>
        <w:rPr>
          <w:noProof/>
        </w:rPr>
        <mc:AlternateContent>
          <mc:Choice Requires="wpg">
            <w:drawing>
              <wp:anchor distT="0" distB="0" distL="114300" distR="114300" simplePos="0" relativeHeight="251661312" behindDoc="0" locked="0" layoutInCell="1" allowOverlap="1" wp14:anchorId="3EE2ECF6" wp14:editId="5A7FFC52">
                <wp:simplePos x="0" y="0"/>
                <wp:positionH relativeFrom="column">
                  <wp:posOffset>3354153</wp:posOffset>
                </wp:positionH>
                <wp:positionV relativeFrom="paragraph">
                  <wp:posOffset>4555</wp:posOffset>
                </wp:positionV>
                <wp:extent cx="2406650" cy="1813560"/>
                <wp:effectExtent l="0" t="0" r="0" b="0"/>
                <wp:wrapSquare wrapText="bothSides"/>
                <wp:docPr id="25" name="Gruppieren 25"/>
                <wp:cNvGraphicFramePr/>
                <a:graphic xmlns:a="http://schemas.openxmlformats.org/drawingml/2006/main">
                  <a:graphicData uri="http://schemas.microsoft.com/office/word/2010/wordprocessingGroup">
                    <wpg:wgp>
                      <wpg:cNvGrpSpPr/>
                      <wpg:grpSpPr>
                        <a:xfrm>
                          <a:off x="0" y="0"/>
                          <a:ext cx="2406650" cy="1813560"/>
                          <a:chOff x="0" y="0"/>
                          <a:chExt cx="2406650" cy="1813560"/>
                        </a:xfrm>
                      </wpg:grpSpPr>
                      <pic:pic xmlns:pic="http://schemas.openxmlformats.org/drawingml/2006/picture">
                        <pic:nvPicPr>
                          <pic:cNvPr id="3" name="Grafik 3"/>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406650" cy="1588135"/>
                          </a:xfrm>
                          <a:prstGeom prst="rect">
                            <a:avLst/>
                          </a:prstGeom>
                        </pic:spPr>
                      </pic:pic>
                      <wps:wsp>
                        <wps:cNvPr id="11" name="Textfeld 11"/>
                        <wps:cNvSpPr txBox="1"/>
                        <wps:spPr>
                          <a:xfrm>
                            <a:off x="0" y="1645920"/>
                            <a:ext cx="2406650" cy="167640"/>
                          </a:xfrm>
                          <a:prstGeom prst="rect">
                            <a:avLst/>
                          </a:prstGeom>
                          <a:solidFill>
                            <a:prstClr val="white"/>
                          </a:solidFill>
                          <a:ln>
                            <a:noFill/>
                          </a:ln>
                        </wps:spPr>
                        <wps:txbx>
                          <w:txbxContent>
                            <w:p w14:paraId="0190694F" w14:textId="0D10CA19" w:rsidR="000F24A7" w:rsidRPr="00587F33" w:rsidRDefault="000F24A7" w:rsidP="009B289B">
                              <w:pPr>
                                <w:pStyle w:val="Beschriftung"/>
                                <w:rPr>
                                  <w:rFonts w:cs="Arial"/>
                                  <w:sz w:val="24"/>
                                  <w:szCs w:val="24"/>
                                </w:rPr>
                              </w:pPr>
                              <w:r>
                                <w:t xml:space="preserve">Abbildung </w:t>
                              </w:r>
                              <w:r>
                                <w:fldChar w:fldCharType="begin"/>
                              </w:r>
                              <w:r>
                                <w:instrText xml:space="preserve"> SEQ Abbildung \* ARABIC </w:instrText>
                              </w:r>
                              <w:r>
                                <w:fldChar w:fldCharType="separate"/>
                              </w:r>
                              <w:r w:rsidR="00F32D71">
                                <w:rPr>
                                  <w:noProof/>
                                </w:rPr>
                                <w:t>8</w:t>
                              </w:r>
                              <w:r>
                                <w:fldChar w:fldCharType="end"/>
                              </w:r>
                              <w:r>
                                <w:t>: GitHub Create Rep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EE2ECF6" id="Gruppieren 25" o:spid="_x0000_s1047" style="position:absolute;left:0;text-align:left;margin-left:264.1pt;margin-top:.35pt;width:189.5pt;height:142.8pt;z-index:251661312" coordsize="24066,181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">
                <v:shape id="Grafik 3" o:spid="_x0000_s1048" type="#_x0000_t75" style="position:absolute;width:24066;height:15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">
                  <v:imagedata r:id="rId24" o:title=""/>
                </v:shape>
                <v:shape id="Textfeld 11" o:spid="_x0000_s1049" type="#_x0000_t202" style="position:absolute;top:16459;width:2406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14:paraId="0190694F" w14:textId="0D10CA19" w:rsidR="000F24A7" w:rsidRPr="00587F33" w:rsidRDefault="000F24A7" w:rsidP="009B289B">
                        <w:pPr>
                          <w:pStyle w:val="Beschriftung"/>
                          <w:rPr>
                            <w:rFonts w:cs="Arial"/>
                            <w:sz w:val="24"/>
                            <w:szCs w:val="24"/>
                          </w:rPr>
                        </w:pPr>
                        <w:r>
                          <w:t xml:space="preserve">Abbildung </w:t>
                        </w:r>
                        <w:r>
                          <w:fldChar w:fldCharType="begin"/>
                        </w:r>
                        <w:r>
                          <w:instrText xml:space="preserve"> SEQ Abbildung \* ARABIC </w:instrText>
                        </w:r>
                        <w:r>
                          <w:fldChar w:fldCharType="separate"/>
                        </w:r>
                        <w:r w:rsidR="00F32D71">
                          <w:rPr>
                            <w:noProof/>
                          </w:rPr>
                          <w:t>8</w:t>
                        </w:r>
                        <w:r>
                          <w:fldChar w:fldCharType="end"/>
                        </w:r>
                        <w:r>
                          <w:t>: GitHub Create Repo</w:t>
                        </w:r>
                      </w:p>
                    </w:txbxContent>
                  </v:textbox>
                </v:shape>
                <w10:wrap type="square"/>
              </v:group>
            </w:pict>
          </mc:Fallback>
        </mc:AlternateContent>
      </w:r>
      <w:r w:rsidR="008A2605">
        <w:t xml:space="preserve">Zu allererst muss das Repository in GitHub online erstellt werden, um auf das lokale Endgerät geklont zu werden. Hierzu bietet </w:t>
      </w:r>
      <w:proofErr w:type="spellStart"/>
      <w:r w:rsidR="008A2605">
        <w:t>Git</w:t>
      </w:r>
      <w:proofErr w:type="spellEnd"/>
      <w:r w:rsidR="008A2605">
        <w:t xml:space="preserve"> die Funktion </w:t>
      </w:r>
      <w:r w:rsidR="008A2605" w:rsidRPr="00884558">
        <w:rPr>
          <w:rStyle w:val="CommandsZchn"/>
          <w:color w:val="2F5496" w:themeColor="accent1" w:themeShade="BF"/>
        </w:rPr>
        <w:t xml:space="preserve">Create </w:t>
      </w:r>
      <w:proofErr w:type="spellStart"/>
      <w:r w:rsidR="008A2605" w:rsidRPr="00884558">
        <w:rPr>
          <w:rStyle w:val="CommandsZchn"/>
          <w:color w:val="2F5496" w:themeColor="accent1" w:themeShade="BF"/>
        </w:rPr>
        <w:t>new</w:t>
      </w:r>
      <w:proofErr w:type="spellEnd"/>
      <w:r w:rsidR="008A2605" w:rsidRPr="00884558">
        <w:rPr>
          <w:rStyle w:val="CommandsZchn"/>
          <w:color w:val="2F5496" w:themeColor="accent1" w:themeShade="BF"/>
        </w:rPr>
        <w:t xml:space="preserve"> </w:t>
      </w:r>
      <w:proofErr w:type="spellStart"/>
      <w:r w:rsidR="008A2605" w:rsidRPr="00884558">
        <w:rPr>
          <w:rStyle w:val="CommandsZchn"/>
          <w:color w:val="2F5496" w:themeColor="accent1" w:themeShade="BF"/>
        </w:rPr>
        <w:t>repository</w:t>
      </w:r>
      <w:proofErr w:type="spellEnd"/>
      <w:r w:rsidR="008A2605">
        <w:t xml:space="preserve">. Dort kann man </w:t>
      </w:r>
      <w:r w:rsidR="00884558">
        <w:t>anschließend</w:t>
      </w:r>
      <w:r w:rsidR="008A2605">
        <w:t xml:space="preserve"> einen Namen eintragen und die </w:t>
      </w:r>
      <w:r w:rsidR="009B289B">
        <w:t>Sichtbarkeit</w:t>
      </w:r>
      <w:r w:rsidR="008A2605">
        <w:t xml:space="preserve"> von </w:t>
      </w:r>
      <w:proofErr w:type="spellStart"/>
      <w:r w:rsidR="008A2605">
        <w:t>public</w:t>
      </w:r>
      <w:proofErr w:type="spellEnd"/>
      <w:r w:rsidR="008A2605">
        <w:t xml:space="preserve"> auf private abändern, wenn gewünscht. </w:t>
      </w:r>
      <w:r w:rsidR="009B289B">
        <w:t xml:space="preserve">Nun könnte man schon das bereits existierende </w:t>
      </w:r>
      <w:proofErr w:type="spellStart"/>
      <w:r w:rsidR="009B289B">
        <w:t>Git</w:t>
      </w:r>
      <w:proofErr w:type="spellEnd"/>
      <w:r w:rsidR="009B289B">
        <w:t xml:space="preserve"> Repository klonen und damit arbeiten, man müsste sich aber wie zuvor erwähnt bei jedem pull oder push authentifizieren. Dies wäre ein klonen über die HTTPS-Adresse des Repos, präferiert wird aber das </w:t>
      </w:r>
      <w:proofErr w:type="spellStart"/>
      <w:r w:rsidR="009B289B">
        <w:t>klonen</w:t>
      </w:r>
      <w:proofErr w:type="spellEnd"/>
      <w:r w:rsidR="009B289B">
        <w:t xml:space="preserve"> über </w:t>
      </w:r>
      <w:r w:rsidR="001E5C0B">
        <w:t>das SSH Netzwerkprotokoll</w:t>
      </w:r>
      <w:r w:rsidR="009B289B">
        <w:t xml:space="preserve">, wozu erst ein SSH Key eingerichtet werden muss. Dieser trägt dann zur Verknüpfung des GitHub Kontos mit dem Nutzer des Endgerätes bei. </w:t>
      </w:r>
      <w:r w:rsidR="00C357F8">
        <w:t xml:space="preserve">Durch </w:t>
      </w:r>
      <w:r w:rsidR="00884558">
        <w:t xml:space="preserve">den Befehl </w:t>
      </w:r>
      <w:r w:rsidR="00C357F8" w:rsidRPr="00C357F8">
        <w:rPr>
          <w:rStyle w:val="CommandsZchn"/>
        </w:rPr>
        <w:t xml:space="preserve">studienarbeit ~ $ </w:t>
      </w:r>
      <w:proofErr w:type="spellStart"/>
      <w:r w:rsidR="00C357F8" w:rsidRPr="00C357F8">
        <w:rPr>
          <w:rStyle w:val="CommandsZchn"/>
          <w:color w:val="2F5496" w:themeColor="accent1" w:themeShade="BF"/>
        </w:rPr>
        <w:t>ssh</w:t>
      </w:r>
      <w:proofErr w:type="spellEnd"/>
      <w:r w:rsidR="00C357F8" w:rsidRPr="00C357F8">
        <w:rPr>
          <w:rStyle w:val="CommandsZchn"/>
          <w:color w:val="2F5496" w:themeColor="accent1" w:themeShade="BF"/>
        </w:rPr>
        <w:t xml:space="preserve"> -</w:t>
      </w:r>
      <w:proofErr w:type="spellStart"/>
      <w:r w:rsidR="00C357F8" w:rsidRPr="00C357F8">
        <w:rPr>
          <w:rStyle w:val="CommandsZchn"/>
          <w:color w:val="2F5496" w:themeColor="accent1" w:themeShade="BF"/>
        </w:rPr>
        <w:t>keygen</w:t>
      </w:r>
      <w:proofErr w:type="spellEnd"/>
      <w:r w:rsidR="00C357F8" w:rsidRPr="00C357F8">
        <w:rPr>
          <w:rStyle w:val="CommandsZchn"/>
          <w:color w:val="2F5496" w:themeColor="accent1" w:themeShade="BF"/>
        </w:rPr>
        <w:t xml:space="preserve"> -t ed25519 -C </w:t>
      </w:r>
      <w:r w:rsidR="00C357F8">
        <w:rPr>
          <w:rStyle w:val="CommandsZchn"/>
          <w:color w:val="2F5496" w:themeColor="accent1" w:themeShade="BF"/>
        </w:rPr>
        <w:t>‚</w:t>
      </w:r>
      <w:r w:rsidR="00C357F8" w:rsidRPr="00C357F8">
        <w:rPr>
          <w:rStyle w:val="CommandsZchn"/>
          <w:color w:val="2F5496" w:themeColor="accent1" w:themeShade="BF"/>
        </w:rPr>
        <w:t>email@studienarbeit.com</w:t>
      </w:r>
      <w:r w:rsidR="00C357F8">
        <w:rPr>
          <w:rStyle w:val="CommandsZchn"/>
          <w:color w:val="2F5496" w:themeColor="accent1" w:themeShade="BF"/>
        </w:rPr>
        <w:t xml:space="preserve">‘ </w:t>
      </w:r>
      <w:r w:rsidR="00C357F8">
        <w:t xml:space="preserve">wird dieser generiert und durch eingeben eines </w:t>
      </w:r>
      <w:r w:rsidR="001E5C0B">
        <w:t>Passwortes in</w:t>
      </w:r>
      <w:r w:rsidR="00C357F8">
        <w:t xml:space="preserve"> </w:t>
      </w:r>
      <w:r w:rsidR="00C357F8" w:rsidRPr="00C357F8">
        <w:rPr>
          <w:rStyle w:val="CommandsZchn"/>
        </w:rPr>
        <w:t>/</w:t>
      </w:r>
      <w:proofErr w:type="spellStart"/>
      <w:r w:rsidR="00C357F8" w:rsidRPr="00C357F8">
        <w:rPr>
          <w:rStyle w:val="CommandsZchn"/>
        </w:rPr>
        <w:t>home</w:t>
      </w:r>
      <w:proofErr w:type="spellEnd"/>
      <w:r w:rsidR="00C357F8" w:rsidRPr="00C357F8">
        <w:rPr>
          <w:rStyle w:val="CommandsZchn"/>
        </w:rPr>
        <w:t>/USER/.</w:t>
      </w:r>
      <w:proofErr w:type="spellStart"/>
      <w:r w:rsidR="00C357F8" w:rsidRPr="00C357F8">
        <w:rPr>
          <w:rStyle w:val="CommandsZchn"/>
        </w:rPr>
        <w:t>ssh</w:t>
      </w:r>
      <w:proofErr w:type="spellEnd"/>
      <w:r w:rsidR="00C357F8" w:rsidRPr="00C357F8">
        <w:rPr>
          <w:rStyle w:val="CommandsZchn"/>
        </w:rPr>
        <w:t>/id_ed25519</w:t>
      </w:r>
      <w:r w:rsidR="00C357F8">
        <w:t xml:space="preserve"> gespeichert. In dem Ordner </w:t>
      </w:r>
      <w:r w:rsidR="00C357F8" w:rsidRPr="00C357F8">
        <w:rPr>
          <w:rStyle w:val="CommandsZchn"/>
        </w:rPr>
        <w:t>.</w:t>
      </w:r>
      <w:proofErr w:type="spellStart"/>
      <w:r w:rsidR="00C357F8" w:rsidRPr="00C357F8">
        <w:rPr>
          <w:rStyle w:val="CommandsZchn"/>
        </w:rPr>
        <w:t>ssh</w:t>
      </w:r>
      <w:proofErr w:type="spellEnd"/>
      <w:r w:rsidR="00C357F8" w:rsidRPr="00C357F8">
        <w:rPr>
          <w:rStyle w:val="CommandsZchn"/>
        </w:rPr>
        <w:t xml:space="preserve"> </w:t>
      </w:r>
      <w:r w:rsidR="00C357F8">
        <w:t xml:space="preserve">befinden sich dann mehrere Dateien, interessant für dieses Vorhaben ist aber lediglich </w:t>
      </w:r>
      <w:r w:rsidR="00C357F8" w:rsidRPr="00C357F8">
        <w:rPr>
          <w:rStyle w:val="CommandsZchn"/>
        </w:rPr>
        <w:t>id_ed25519.pub</w:t>
      </w:r>
      <w:r w:rsidR="00C357F8">
        <w:t xml:space="preserve">. In dieser Datei befindet sich </w:t>
      </w:r>
      <w:r w:rsidR="00884558">
        <w:t xml:space="preserve">nämlich </w:t>
      </w:r>
      <w:r w:rsidR="00C357F8">
        <w:t xml:space="preserve">der öffentliche SSH-Key welcher nun in GitHub unter den </w:t>
      </w:r>
      <w:r w:rsidR="00C357F8" w:rsidRPr="00C357F8">
        <w:rPr>
          <w:rStyle w:val="CommandsZchn"/>
        </w:rPr>
        <w:t>Settings</w:t>
      </w:r>
      <w:r w:rsidR="00884558">
        <w:t xml:space="preserve">, </w:t>
      </w:r>
      <w:r w:rsidR="00C357F8" w:rsidRPr="00C357F8">
        <w:rPr>
          <w:rStyle w:val="CommandsZchn"/>
        </w:rPr>
        <w:t xml:space="preserve">SSH and GPG </w:t>
      </w:r>
      <w:proofErr w:type="spellStart"/>
      <w:r w:rsidR="00C357F8" w:rsidRPr="00C357F8">
        <w:rPr>
          <w:rStyle w:val="CommandsZchn"/>
        </w:rPr>
        <w:t>keys</w:t>
      </w:r>
      <w:proofErr w:type="spellEnd"/>
      <w:r w:rsidR="00C357F8">
        <w:t xml:space="preserve"> eingetragen werden muss. Nun ist der Nutzer des Endgerätes mit dem Nutzer von GitHub verknüpft und das Repo </w:t>
      </w:r>
      <w:r w:rsidR="00884558">
        <w:t>kann durch den Befehl</w:t>
      </w:r>
      <w:r w:rsidR="00C357F8">
        <w:t xml:space="preserve"> </w:t>
      </w:r>
      <w:r w:rsidR="00C357F8" w:rsidRPr="00884558">
        <w:rPr>
          <w:rStyle w:val="CommandsZchn"/>
        </w:rPr>
        <w:t xml:space="preserve">studienarbeit ~ $ </w:t>
      </w:r>
      <w:proofErr w:type="spellStart"/>
      <w:r w:rsidR="00C357F8" w:rsidRPr="00884558">
        <w:rPr>
          <w:rStyle w:val="CommandsZchn"/>
          <w:color w:val="2F5496" w:themeColor="accent1" w:themeShade="BF"/>
        </w:rPr>
        <w:t>git</w:t>
      </w:r>
      <w:proofErr w:type="spellEnd"/>
      <w:r w:rsidR="00C357F8" w:rsidRPr="00884558">
        <w:rPr>
          <w:rStyle w:val="CommandsZchn"/>
          <w:color w:val="2F5496" w:themeColor="accent1" w:themeShade="BF"/>
        </w:rPr>
        <w:t xml:space="preserve"> </w:t>
      </w:r>
      <w:proofErr w:type="spellStart"/>
      <w:r w:rsidR="00C357F8" w:rsidRPr="00884558">
        <w:rPr>
          <w:rStyle w:val="CommandsZchn"/>
          <w:color w:val="2F5496" w:themeColor="accent1" w:themeShade="BF"/>
        </w:rPr>
        <w:t>clone</w:t>
      </w:r>
      <w:proofErr w:type="spellEnd"/>
      <w:r w:rsidR="00884558" w:rsidRPr="00884558">
        <w:rPr>
          <w:rStyle w:val="CommandsZchn"/>
          <w:color w:val="2F5496" w:themeColor="accent1" w:themeShade="BF"/>
        </w:rPr>
        <w:t xml:space="preserve"> </w:t>
      </w:r>
      <w:proofErr w:type="spellStart"/>
      <w:proofErr w:type="gramStart"/>
      <w:r w:rsidR="00884558" w:rsidRPr="00884558">
        <w:rPr>
          <w:rStyle w:val="CommandsZchn"/>
          <w:bCs/>
          <w:iCs/>
          <w:color w:val="2F5496" w:themeColor="accent1" w:themeShade="BF"/>
        </w:rPr>
        <w:t>git@github.com:USER</w:t>
      </w:r>
      <w:proofErr w:type="spellEnd"/>
      <w:r w:rsidR="00884558" w:rsidRPr="00884558">
        <w:rPr>
          <w:rStyle w:val="CommandsZchn"/>
          <w:bCs/>
          <w:iCs/>
          <w:color w:val="2F5496" w:themeColor="accent1" w:themeShade="BF"/>
        </w:rPr>
        <w:t>/</w:t>
      </w:r>
      <w:proofErr w:type="spellStart"/>
      <w:r w:rsidR="00884558" w:rsidRPr="00884558">
        <w:rPr>
          <w:rStyle w:val="CommandsZchn"/>
          <w:bCs/>
          <w:iCs/>
          <w:color w:val="2F5496" w:themeColor="accent1" w:themeShade="BF"/>
        </w:rPr>
        <w:t>DHC.git</w:t>
      </w:r>
      <w:proofErr w:type="spellEnd"/>
      <w:proofErr w:type="gramEnd"/>
      <w:r w:rsidR="00884558">
        <w:rPr>
          <w:rStyle w:val="CommandsZchn"/>
          <w:color w:val="2F5496" w:themeColor="accent1" w:themeShade="BF"/>
        </w:rPr>
        <w:t xml:space="preserve"> </w:t>
      </w:r>
      <w:r w:rsidR="00884558">
        <w:t>geklont werden. Somit wurde das zentrale Repository erfolgreich erstellt.</w:t>
      </w:r>
    </w:p>
    <w:p w14:paraId="7969905D" w14:textId="2C0C2A3A" w:rsidR="003E0C0E" w:rsidRDefault="009C66B9" w:rsidP="009C66B9">
      <w:pPr>
        <w:pStyle w:val="berschrift1"/>
      </w:pPr>
      <w:bookmarkStart w:id="38" w:name="_Toc70588249"/>
      <w:r>
        <w:lastRenderedPageBreak/>
        <w:t>5. Anpassung des Build-Workflows</w:t>
      </w:r>
      <w:bookmarkEnd w:id="38"/>
    </w:p>
    <w:p w14:paraId="69BCC198" w14:textId="68D79266" w:rsidR="009C66B9" w:rsidRDefault="009C66B9" w:rsidP="009C66B9"/>
    <w:p w14:paraId="31182F84" w14:textId="4E7BCB30" w:rsidR="00D94E9B" w:rsidRDefault="00D94E9B" w:rsidP="009C66B9">
      <w:r>
        <w:t xml:space="preserve">Das Unternehmen </w:t>
      </w:r>
      <w:proofErr w:type="spellStart"/>
      <w:r>
        <w:t>DaimlerTSS</w:t>
      </w:r>
      <w:proofErr w:type="spellEnd"/>
      <w:r>
        <w:t xml:space="preserve"> benutzt größtenteils zum </w:t>
      </w:r>
      <w:r w:rsidR="00A9685B">
        <w:t>Ba</w:t>
      </w:r>
      <w:r>
        <w:t xml:space="preserve">uen ihrer Projekte das Build-System </w:t>
      </w:r>
      <w:proofErr w:type="spellStart"/>
      <w:r>
        <w:t>Bazel</w:t>
      </w:r>
      <w:proofErr w:type="spellEnd"/>
      <w:r>
        <w:t xml:space="preserve">, welches 2015 von Google veröffentlicht wurde. </w:t>
      </w:r>
      <w:proofErr w:type="spellStart"/>
      <w:r>
        <w:t>Bazel</w:t>
      </w:r>
      <w:proofErr w:type="spellEnd"/>
      <w:r>
        <w:t xml:space="preserve"> ist ein Open-Source Tool welches zum automat</w:t>
      </w:r>
      <w:r w:rsidR="00A9685B">
        <w:t>i</w:t>
      </w:r>
      <w:r>
        <w:t xml:space="preserve">schen </w:t>
      </w:r>
      <w:r w:rsidR="00A9685B">
        <w:t>B</w:t>
      </w:r>
      <w:r>
        <w:t xml:space="preserve">auen von Softwarecode sowie zum automatisierten </w:t>
      </w:r>
      <w:r w:rsidR="00A9685B">
        <w:t>T</w:t>
      </w:r>
      <w:r>
        <w:t>esten dieses genutzt werden kann.</w:t>
      </w:r>
      <w:r>
        <w:rPr>
          <w:rStyle w:val="Funotenzeichen"/>
        </w:rPr>
        <w:footnoteReference w:customMarkFollows="1" w:id="9"/>
        <w:t>9)</w:t>
      </w:r>
      <w:r>
        <w:t xml:space="preserve"> Bekannte Firmen welche </w:t>
      </w:r>
      <w:proofErr w:type="spellStart"/>
      <w:r>
        <w:t>Bazel</w:t>
      </w:r>
      <w:proofErr w:type="spellEnd"/>
      <w:r>
        <w:t xml:space="preserve"> benutzen sind </w:t>
      </w:r>
      <w:proofErr w:type="spellStart"/>
      <w:r>
        <w:t>beispiesweise</w:t>
      </w:r>
      <w:proofErr w:type="spellEnd"/>
      <w:r>
        <w:t xml:space="preserve"> Adobe, </w:t>
      </w:r>
      <w:proofErr w:type="spellStart"/>
      <w:r>
        <w:t>Braintree</w:t>
      </w:r>
      <w:proofErr w:type="spellEnd"/>
      <w:r>
        <w:t xml:space="preserve">, </w:t>
      </w:r>
      <w:proofErr w:type="spellStart"/>
      <w:r>
        <w:t>Etsy</w:t>
      </w:r>
      <w:proofErr w:type="spellEnd"/>
      <w:r>
        <w:t xml:space="preserve"> und Google.</w:t>
      </w:r>
      <w:r>
        <w:rPr>
          <w:rStyle w:val="Funotenzeichen"/>
        </w:rPr>
        <w:footnoteReference w:customMarkFollows="1" w:id="10"/>
        <w:t>10)</w:t>
      </w:r>
    </w:p>
    <w:p w14:paraId="21A7FF54" w14:textId="632F6E65" w:rsidR="009C66B9" w:rsidRPr="009C66B9" w:rsidRDefault="00A9685B" w:rsidP="009C66B9">
      <w:r>
        <w:rPr>
          <w:noProof/>
        </w:rPr>
        <mc:AlternateContent>
          <mc:Choice Requires="wpg">
            <w:drawing>
              <wp:anchor distT="0" distB="0" distL="114300" distR="114300" simplePos="0" relativeHeight="251763712" behindDoc="0" locked="0" layoutInCell="1" allowOverlap="1" wp14:anchorId="2F8A6CDC" wp14:editId="7AFFBF5C">
                <wp:simplePos x="0" y="0"/>
                <wp:positionH relativeFrom="column">
                  <wp:posOffset>-3502</wp:posOffset>
                </wp:positionH>
                <wp:positionV relativeFrom="paragraph">
                  <wp:posOffset>1287648</wp:posOffset>
                </wp:positionV>
                <wp:extent cx="5223510" cy="4893310"/>
                <wp:effectExtent l="0" t="0" r="0" b="2540"/>
                <wp:wrapNone/>
                <wp:docPr id="101" name="Gruppieren 101"/>
                <wp:cNvGraphicFramePr/>
                <a:graphic xmlns:a="http://schemas.openxmlformats.org/drawingml/2006/main">
                  <a:graphicData uri="http://schemas.microsoft.com/office/word/2010/wordprocessingGroup">
                    <wpg:wgp>
                      <wpg:cNvGrpSpPr/>
                      <wpg:grpSpPr>
                        <a:xfrm>
                          <a:off x="0" y="0"/>
                          <a:ext cx="5223510" cy="4893310"/>
                          <a:chOff x="0" y="0"/>
                          <a:chExt cx="5223510" cy="4893310"/>
                        </a:xfrm>
                      </wpg:grpSpPr>
                      <wpg:grpSp>
                        <wpg:cNvPr id="98" name="Gruppieren 98"/>
                        <wpg:cNvGrpSpPr/>
                        <wpg:grpSpPr>
                          <a:xfrm>
                            <a:off x="0" y="0"/>
                            <a:ext cx="5223510" cy="4893310"/>
                            <a:chOff x="0" y="0"/>
                            <a:chExt cx="5223510" cy="4893310"/>
                          </a:xfrm>
                        </wpg:grpSpPr>
                        <wpg:grpSp>
                          <wpg:cNvPr id="94" name="Gruppieren 94"/>
                          <wpg:cNvGrpSpPr/>
                          <wpg:grpSpPr>
                            <a:xfrm>
                              <a:off x="0" y="0"/>
                              <a:ext cx="5223510" cy="4893310"/>
                              <a:chOff x="0" y="0"/>
                              <a:chExt cx="5223510" cy="4893310"/>
                            </a:xfrm>
                          </wpg:grpSpPr>
                          <pic:pic xmlns:pic="http://schemas.openxmlformats.org/drawingml/2006/picture">
                            <pic:nvPicPr>
                              <pic:cNvPr id="92" name="Grafik 92"/>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23510" cy="4582795"/>
                              </a:xfrm>
                              <a:prstGeom prst="rect">
                                <a:avLst/>
                              </a:prstGeom>
                              <a:noFill/>
                              <a:ln>
                                <a:noFill/>
                              </a:ln>
                            </pic:spPr>
                          </pic:pic>
                          <wps:wsp>
                            <wps:cNvPr id="93" name="Textfeld 93"/>
                            <wps:cNvSpPr txBox="1"/>
                            <wps:spPr>
                              <a:xfrm>
                                <a:off x="0" y="4634865"/>
                                <a:ext cx="5223510" cy="258445"/>
                              </a:xfrm>
                              <a:prstGeom prst="rect">
                                <a:avLst/>
                              </a:prstGeom>
                              <a:solidFill>
                                <a:prstClr val="white"/>
                              </a:solidFill>
                              <a:ln>
                                <a:noFill/>
                              </a:ln>
                            </wps:spPr>
                            <wps:txbx>
                              <w:txbxContent>
                                <w:p w14:paraId="5361A097" w14:textId="6C6120E1" w:rsidR="00802154" w:rsidRPr="00206B77" w:rsidRDefault="00802154" w:rsidP="00802154">
                                  <w:pPr>
                                    <w:pStyle w:val="Beschriftung"/>
                                    <w:rPr>
                                      <w:noProof/>
                                      <w:sz w:val="24"/>
                                    </w:rPr>
                                  </w:pPr>
                                  <w:r>
                                    <w:t xml:space="preserve">Abbildung </w:t>
                                  </w:r>
                                  <w:r>
                                    <w:fldChar w:fldCharType="begin"/>
                                  </w:r>
                                  <w:r>
                                    <w:instrText xml:space="preserve"> SEQ Abbildung \* ARABIC </w:instrText>
                                  </w:r>
                                  <w:r>
                                    <w:fldChar w:fldCharType="separate"/>
                                  </w:r>
                                  <w:r w:rsidR="00F32D71">
                                    <w:rPr>
                                      <w:noProof/>
                                    </w:rPr>
                                    <w:t>9</w:t>
                                  </w:r>
                                  <w:r>
                                    <w:fldChar w:fldCharType="end"/>
                                  </w:r>
                                  <w:r>
                                    <w:t>: Anpassung des Build-Workflo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95" name="Rechteck 95"/>
                          <wps:cNvSpPr/>
                          <wps:spPr>
                            <a:xfrm>
                              <a:off x="3186820" y="325925"/>
                              <a:ext cx="54321" cy="1539089"/>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Rechteck 96"/>
                          <wps:cNvSpPr/>
                          <wps:spPr>
                            <a:xfrm>
                              <a:off x="3204927" y="2218099"/>
                              <a:ext cx="45719" cy="1195058"/>
                            </a:xfrm>
                            <a:prstGeom prst="rect">
                              <a:avLst/>
                            </a:prstGeom>
                            <a:solidFill>
                              <a:srgbClr val="00B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Rechteck 97"/>
                          <wps:cNvSpPr/>
                          <wps:spPr>
                            <a:xfrm>
                              <a:off x="4870764" y="3784348"/>
                              <a:ext cx="45719" cy="696495"/>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9" name="Rechteck 99"/>
                        <wps:cNvSpPr/>
                        <wps:spPr>
                          <a:xfrm>
                            <a:off x="1312753" y="3911097"/>
                            <a:ext cx="2163778" cy="117695"/>
                          </a:xfrm>
                          <a:prstGeom prst="rect">
                            <a:avLst/>
                          </a:prstGeom>
                          <a:solidFill>
                            <a:srgbClr val="454545"/>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Rechteck 100"/>
                        <wps:cNvSpPr/>
                        <wps:spPr>
                          <a:xfrm>
                            <a:off x="2199992" y="4065006"/>
                            <a:ext cx="1475715" cy="144855"/>
                          </a:xfrm>
                          <a:prstGeom prst="rect">
                            <a:avLst/>
                          </a:prstGeom>
                          <a:solidFill>
                            <a:srgbClr val="454545"/>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F8A6CDC" id="Gruppieren 101" o:spid="_x0000_s1050" style="position:absolute;left:0;text-align:left;margin-left:-.3pt;margin-top:101.4pt;width:411.3pt;height:385.3pt;z-index:251763712" coordsize="52235,489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">
                <v:group id="Gruppieren 98" o:spid="_x0000_s1051" style="position:absolute;width:52235;height:48933" coordsize="52235,48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group id="Gruppieren 94" o:spid="_x0000_s1052" style="position:absolute;width:52235;height:48933" coordsize="52235,48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">
                    <v:shape id="Grafik 92" o:spid="_x0000_s1053" type="#_x0000_t75" style="position:absolute;width:52235;height:45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">
                      <v:imagedata r:id="rId26" o:title=""/>
                    </v:shape>
                    <v:shape id="Textfeld 93" o:spid="_x0000_s1054" type="#_x0000_t202" style="position:absolute;top:46348;width:522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Abr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gd8v6QfI1Q8AAAD//wMAUEsBAi0AFAAGAAgAAAAhANvh9svuAAAAhQEAABMAAAAAAAAA&#10;AAAAAAAAAAAAAFtDb250ZW50X1R5cGVzXS54bWxQSwECLQAUAAYACAAAACEAWvQsW78AAAAVAQAA&#10;CwAAAAAAAAAAAAAAAAAfAQAAX3JlbHMvLnJlbHNQSwECLQAUAAYACAAAACEAi3AG68YAAADbAAAA&#10;DwAAAAAAAAAAAAAAAAAHAgAAZHJzL2Rvd25yZXYueG1sUEsFBgAAAAADAAMAtwAAAPoCAAAAAA==&#10;" stroked="f">
                      <v:textbox style="mso-fit-shape-to-text:t" inset="0,0,0,0">
                        <w:txbxContent>
                          <w:p w14:paraId="5361A097" w14:textId="6C6120E1" w:rsidR="00802154" w:rsidRPr="00206B77" w:rsidRDefault="00802154" w:rsidP="00802154">
                            <w:pPr>
                              <w:pStyle w:val="Beschriftung"/>
                              <w:rPr>
                                <w:noProof/>
                                <w:sz w:val="24"/>
                              </w:rPr>
                            </w:pPr>
                            <w:r>
                              <w:t xml:space="preserve">Abbildung </w:t>
                            </w:r>
                            <w:r>
                              <w:fldChar w:fldCharType="begin"/>
                            </w:r>
                            <w:r>
                              <w:instrText xml:space="preserve"> SEQ Abbildung \* ARABIC </w:instrText>
                            </w:r>
                            <w:r>
                              <w:fldChar w:fldCharType="separate"/>
                            </w:r>
                            <w:r w:rsidR="00F32D71">
                              <w:rPr>
                                <w:noProof/>
                              </w:rPr>
                              <w:t>9</w:t>
                            </w:r>
                            <w:r>
                              <w:fldChar w:fldCharType="end"/>
                            </w:r>
                            <w:r>
                              <w:t>: Anpassung des Build-Workflows</w:t>
                            </w:r>
                          </w:p>
                        </w:txbxContent>
                      </v:textbox>
                    </v:shape>
                  </v:group>
                  <v:rect id="Rechteck 95" o:spid="_x0000_s1055" style="position:absolute;left:31868;top:3259;width:543;height:15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" fillcolor="#00b050" stroked="f" strokeweight="1pt"/>
                  <v:rect id="Rechteck 96" o:spid="_x0000_s1056" style="position:absolute;left:32049;top:22180;width:457;height:119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" fillcolor="#00b0f0" stroked="f" strokeweight="1pt"/>
                  <v:rect id="Rechteck 97" o:spid="_x0000_s1057" style="position:absolute;left:48707;top:37843;width:457;height:6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" fillcolor="red" stroked="f" strokeweight="1pt"/>
                </v:group>
                <v:rect id="Rechteck 99" o:spid="_x0000_s1058" style="position:absolute;left:13127;top:39110;width:21638;height:1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" fillcolor="#454545" stroked="f" strokeweight="1pt"/>
                <v:rect id="Rechteck 100" o:spid="_x0000_s1059" style="position:absolute;left:21999;top:40650;width:14758;height:1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" fillcolor="#454545" stroked="f" strokeweight="1pt"/>
              </v:group>
            </w:pict>
          </mc:Fallback>
        </mc:AlternateContent>
      </w:r>
      <w:r w:rsidR="00D4627D">
        <w:t xml:space="preserve">Da </w:t>
      </w:r>
      <w:proofErr w:type="spellStart"/>
      <w:r w:rsidR="00D4627D">
        <w:t>Bazel</w:t>
      </w:r>
      <w:proofErr w:type="spellEnd"/>
      <w:r w:rsidR="00D4627D">
        <w:t xml:space="preserve"> auch für das automatisierte Bauen und Testen dieser drei Userinterfaces zuständig ist, muss der Build-Workflow angepasst werden, sodass </w:t>
      </w:r>
      <w:proofErr w:type="spellStart"/>
      <w:r w:rsidR="00D4627D">
        <w:t>Bazel</w:t>
      </w:r>
      <w:proofErr w:type="spellEnd"/>
      <w:r w:rsidR="00D4627D">
        <w:t xml:space="preserve"> beim </w:t>
      </w:r>
      <w:r>
        <w:t>B</w:t>
      </w:r>
      <w:r w:rsidR="00D4627D">
        <w:t>auen das neue Repository mit den zentrali</w:t>
      </w:r>
      <w:r w:rsidR="00802154">
        <w:t>sierten Komponenten auch findet</w:t>
      </w:r>
      <w:r>
        <w:t xml:space="preserve"> und einbezieht</w:t>
      </w:r>
      <w:r w:rsidR="00802154">
        <w:t>. Dies geschieht in der sogenannten</w:t>
      </w:r>
      <w:r w:rsidR="00802154" w:rsidRPr="00802154">
        <w:rPr>
          <w:rStyle w:val="CommandsZchn"/>
        </w:rPr>
        <w:t xml:space="preserve"> WORKSPACE</w:t>
      </w:r>
      <w:r w:rsidR="00802154">
        <w:t xml:space="preserve"> Datei in einem jeweiligen Userinterface Ordner durch folgenden Code. </w:t>
      </w:r>
    </w:p>
    <w:p w14:paraId="25D2E83B" w14:textId="1E8E8DF5" w:rsidR="003E0C0E" w:rsidRPr="00BF627B" w:rsidRDefault="003E0C0E" w:rsidP="00C25C8E">
      <w:pPr>
        <w:rPr>
          <w:rFonts w:cs="Arial"/>
          <w:szCs w:val="24"/>
        </w:rPr>
      </w:pPr>
    </w:p>
    <w:p w14:paraId="250E5E6E" w14:textId="0F730941" w:rsidR="003E0C0E" w:rsidRPr="00BF627B" w:rsidRDefault="003E0C0E" w:rsidP="00C25C8E">
      <w:pPr>
        <w:rPr>
          <w:rFonts w:cs="Arial"/>
          <w:szCs w:val="24"/>
        </w:rPr>
      </w:pPr>
    </w:p>
    <w:p w14:paraId="21E07E86" w14:textId="1AE7E91A" w:rsidR="003E0C0E" w:rsidRPr="00BF627B" w:rsidRDefault="003E0C0E" w:rsidP="00C25C8E">
      <w:pPr>
        <w:rPr>
          <w:rFonts w:cs="Arial"/>
          <w:szCs w:val="24"/>
        </w:rPr>
      </w:pPr>
    </w:p>
    <w:p w14:paraId="2C254402" w14:textId="52DA4942" w:rsidR="003E0C0E" w:rsidRPr="00BF627B" w:rsidRDefault="003E0C0E" w:rsidP="00C25C8E">
      <w:pPr>
        <w:rPr>
          <w:rFonts w:cs="Arial"/>
          <w:szCs w:val="24"/>
        </w:rPr>
      </w:pPr>
    </w:p>
    <w:p w14:paraId="463295D4" w14:textId="62A826A6" w:rsidR="003E0C0E" w:rsidRPr="00BF627B" w:rsidRDefault="003E0C0E" w:rsidP="00C25C8E">
      <w:pPr>
        <w:rPr>
          <w:rFonts w:cs="Arial"/>
          <w:szCs w:val="24"/>
        </w:rPr>
      </w:pPr>
    </w:p>
    <w:p w14:paraId="3AF96172" w14:textId="40DC9AFD" w:rsidR="003E0C0E" w:rsidRPr="00BF627B" w:rsidRDefault="003E0C0E" w:rsidP="00C25C8E">
      <w:pPr>
        <w:rPr>
          <w:rFonts w:cs="Arial"/>
          <w:szCs w:val="24"/>
        </w:rPr>
      </w:pPr>
    </w:p>
    <w:p w14:paraId="2FEEAA62" w14:textId="535C20E5" w:rsidR="003E0C0E" w:rsidRPr="00BF627B" w:rsidRDefault="003E0C0E" w:rsidP="00C25C8E">
      <w:pPr>
        <w:rPr>
          <w:rFonts w:cs="Arial"/>
          <w:szCs w:val="24"/>
        </w:rPr>
      </w:pPr>
    </w:p>
    <w:p w14:paraId="31F6124A" w14:textId="53076EC7" w:rsidR="003E0C0E" w:rsidRPr="00BF627B" w:rsidRDefault="003E0C0E" w:rsidP="00C25C8E">
      <w:pPr>
        <w:rPr>
          <w:rFonts w:cs="Arial"/>
          <w:szCs w:val="24"/>
        </w:rPr>
      </w:pPr>
    </w:p>
    <w:p w14:paraId="53ED5D65" w14:textId="255A8F6E" w:rsidR="003E0C0E" w:rsidRPr="00BF627B" w:rsidRDefault="003E0C0E" w:rsidP="00C25C8E">
      <w:pPr>
        <w:rPr>
          <w:rFonts w:cs="Arial"/>
          <w:szCs w:val="24"/>
        </w:rPr>
      </w:pPr>
    </w:p>
    <w:p w14:paraId="2421E868" w14:textId="06AD97DF" w:rsidR="003E0C0E" w:rsidRDefault="003E0C0E" w:rsidP="00C25C8E">
      <w:pPr>
        <w:rPr>
          <w:rFonts w:cs="Arial"/>
          <w:szCs w:val="24"/>
        </w:rPr>
      </w:pPr>
    </w:p>
    <w:p w14:paraId="4947561B" w14:textId="6915BC0D" w:rsidR="000A4EB2" w:rsidRDefault="000A4EB2" w:rsidP="00C25C8E">
      <w:pPr>
        <w:rPr>
          <w:rFonts w:cs="Arial"/>
          <w:szCs w:val="24"/>
        </w:rPr>
      </w:pPr>
    </w:p>
    <w:p w14:paraId="4FEFA72A" w14:textId="37ECE2AE" w:rsidR="000A4EB2" w:rsidRDefault="000A4EB2" w:rsidP="00C25C8E">
      <w:pPr>
        <w:rPr>
          <w:rFonts w:cs="Arial"/>
          <w:szCs w:val="24"/>
        </w:rPr>
      </w:pPr>
    </w:p>
    <w:p w14:paraId="15C100AF" w14:textId="2843FA64" w:rsidR="000A4EB2" w:rsidRDefault="000A4EB2" w:rsidP="00C25C8E">
      <w:pPr>
        <w:rPr>
          <w:rFonts w:cs="Arial"/>
          <w:szCs w:val="24"/>
        </w:rPr>
      </w:pPr>
    </w:p>
    <w:p w14:paraId="52E98660" w14:textId="2090B1B2" w:rsidR="000A4EB2" w:rsidRDefault="00802154" w:rsidP="00C25C8E">
      <w:pPr>
        <w:rPr>
          <w:rFonts w:cs="Arial"/>
          <w:szCs w:val="24"/>
        </w:rPr>
      </w:pPr>
      <w:r>
        <w:rPr>
          <w:rFonts w:cs="Arial"/>
          <w:szCs w:val="24"/>
        </w:rPr>
        <w:lastRenderedPageBreak/>
        <w:t xml:space="preserve">Im grünen Bereich wird durch </w:t>
      </w:r>
      <w:r w:rsidRPr="00802154">
        <w:rPr>
          <w:rStyle w:val="CommandsZchn"/>
        </w:rPr>
        <w:t>new_git_repository(</w:t>
      </w:r>
      <w:r>
        <w:rPr>
          <w:rFonts w:cs="Arial"/>
          <w:szCs w:val="24"/>
        </w:rPr>
        <w:t xml:space="preserve"> </w:t>
      </w:r>
      <w:proofErr w:type="spellStart"/>
      <w:r>
        <w:rPr>
          <w:rFonts w:cs="Arial"/>
          <w:szCs w:val="24"/>
        </w:rPr>
        <w:t>Bazel</w:t>
      </w:r>
      <w:proofErr w:type="spellEnd"/>
      <w:r>
        <w:rPr>
          <w:rFonts w:cs="Arial"/>
          <w:szCs w:val="24"/>
        </w:rPr>
        <w:t xml:space="preserve"> gesagt, dass es sich hierbei um ein neues </w:t>
      </w:r>
      <w:proofErr w:type="spellStart"/>
      <w:r>
        <w:rPr>
          <w:rFonts w:cs="Arial"/>
          <w:szCs w:val="24"/>
        </w:rPr>
        <w:t>Git</w:t>
      </w:r>
      <w:proofErr w:type="spellEnd"/>
      <w:r>
        <w:rPr>
          <w:rFonts w:cs="Arial"/>
          <w:szCs w:val="24"/>
        </w:rPr>
        <w:t xml:space="preserve"> Repository handelt, welches beim Bau berücksichtigt werden soll. Direkt dort drunter wird der Name des Repos angegeben </w:t>
      </w:r>
      <w:r w:rsidR="00A9685B">
        <w:rPr>
          <w:rFonts w:cs="Arial"/>
          <w:szCs w:val="24"/>
        </w:rPr>
        <w:t xml:space="preserve">und </w:t>
      </w:r>
      <w:r>
        <w:rPr>
          <w:rFonts w:cs="Arial"/>
          <w:szCs w:val="24"/>
        </w:rPr>
        <w:t xml:space="preserve">unter </w:t>
      </w:r>
      <w:proofErr w:type="spellStart"/>
      <w:r w:rsidRPr="00A9685B">
        <w:rPr>
          <w:rStyle w:val="CommandsZchn"/>
        </w:rPr>
        <w:t>filegroup</w:t>
      </w:r>
      <w:proofErr w:type="spellEnd"/>
      <w:r>
        <w:rPr>
          <w:rFonts w:cs="Arial"/>
          <w:szCs w:val="24"/>
        </w:rPr>
        <w:t xml:space="preserve"> werden die zu zentralisierenden CSS-Style</w:t>
      </w:r>
      <w:r w:rsidR="00A9685B">
        <w:rPr>
          <w:rFonts w:cs="Arial"/>
          <w:szCs w:val="24"/>
        </w:rPr>
        <w:t>s</w:t>
      </w:r>
      <w:r>
        <w:rPr>
          <w:rFonts w:cs="Arial"/>
          <w:szCs w:val="24"/>
        </w:rPr>
        <w:t xml:space="preserve"> und </w:t>
      </w:r>
      <w:proofErr w:type="gramStart"/>
      <w:r>
        <w:rPr>
          <w:rFonts w:cs="Arial"/>
          <w:szCs w:val="24"/>
        </w:rPr>
        <w:t xml:space="preserve">eine </w:t>
      </w:r>
      <w:r w:rsidR="00A9685B">
        <w:rPr>
          <w:rStyle w:val="CommandsZchn"/>
        </w:rPr>
        <w:t>.</w:t>
      </w:r>
      <w:proofErr w:type="spellStart"/>
      <w:r w:rsidR="00A9685B" w:rsidRPr="00A9685B">
        <w:rPr>
          <w:rStyle w:val="CommandsZchn"/>
        </w:rPr>
        <w:t>scss</w:t>
      </w:r>
      <w:proofErr w:type="spellEnd"/>
      <w:proofErr w:type="gramEnd"/>
      <w:r w:rsidR="00A9685B">
        <w:rPr>
          <w:rFonts w:cs="Arial"/>
          <w:szCs w:val="24"/>
        </w:rPr>
        <w:t xml:space="preserve"> Datei aufgeführt, welche im späteren Verlauf für Angular-Material </w:t>
      </w:r>
      <w:proofErr w:type="spellStart"/>
      <w:r w:rsidR="00A9685B">
        <w:rPr>
          <w:rFonts w:cs="Arial"/>
          <w:szCs w:val="24"/>
        </w:rPr>
        <w:t>Themes</w:t>
      </w:r>
      <w:proofErr w:type="spellEnd"/>
      <w:r w:rsidR="00A9685B">
        <w:rPr>
          <w:rFonts w:cs="Arial"/>
          <w:szCs w:val="24"/>
        </w:rPr>
        <w:t xml:space="preserve"> relevant ist. Der Abschnitt unter </w:t>
      </w:r>
      <w:proofErr w:type="spellStart"/>
      <w:r w:rsidR="00A9685B" w:rsidRPr="00A9685B">
        <w:rPr>
          <w:rStyle w:val="CommandsZchn"/>
        </w:rPr>
        <w:t>srcs</w:t>
      </w:r>
      <w:proofErr w:type="spellEnd"/>
      <w:r w:rsidR="00A9685B" w:rsidRPr="00A9685B">
        <w:rPr>
          <w:rStyle w:val="CommandsZchn"/>
        </w:rPr>
        <w:t xml:space="preserve"> = </w:t>
      </w:r>
      <w:proofErr w:type="spellStart"/>
      <w:proofErr w:type="gramStart"/>
      <w:r w:rsidR="00A9685B" w:rsidRPr="00A9685B">
        <w:rPr>
          <w:rStyle w:val="CommandsZchn"/>
        </w:rPr>
        <w:t>glob</w:t>
      </w:r>
      <w:proofErr w:type="spellEnd"/>
      <w:r w:rsidR="00A9685B" w:rsidRPr="00A9685B">
        <w:rPr>
          <w:rStyle w:val="CommandsZchn"/>
        </w:rPr>
        <w:t>(</w:t>
      </w:r>
      <w:proofErr w:type="gramEnd"/>
      <w:r w:rsidR="00A9685B" w:rsidRPr="00A9685B">
        <w:rPr>
          <w:rStyle w:val="CommandsZchn"/>
        </w:rPr>
        <w:t>[</w:t>
      </w:r>
      <w:r w:rsidR="00A9685B">
        <w:rPr>
          <w:rFonts w:cs="Arial"/>
          <w:szCs w:val="24"/>
        </w:rPr>
        <w:t xml:space="preserve"> sagt schlicht weg aus, alle CSS- und SCSS-Dateien sollen berücksichtigt werden, egal in welchem Unterordner diese auch liegen. Nun muss was bereits für die Styles vorgenommen wurde, auch bei den Angular Komponenten Anwendung finden, dies geschieht im blauen Bereich. Der Filegroup wird ein Name zugeordnet und alle HTML, Typescript und CSS-Dateien sollen berücksichtigt werden. Wichtig ist es noch, den Commit-Hash des aktuellsten Stands des neuen Repositorys mitzugeben, sowie de Adresse des Repositorys, damit </w:t>
      </w:r>
      <w:proofErr w:type="spellStart"/>
      <w:r w:rsidR="00A9685B">
        <w:rPr>
          <w:rFonts w:cs="Arial"/>
          <w:szCs w:val="24"/>
        </w:rPr>
        <w:t>Bazel</w:t>
      </w:r>
      <w:proofErr w:type="spellEnd"/>
      <w:r w:rsidR="00A9685B">
        <w:rPr>
          <w:rFonts w:cs="Arial"/>
          <w:szCs w:val="24"/>
        </w:rPr>
        <w:t xml:space="preserve"> dieses findet un</w:t>
      </w:r>
      <w:r w:rsidR="00A22F20">
        <w:rPr>
          <w:rFonts w:cs="Arial"/>
          <w:szCs w:val="24"/>
        </w:rPr>
        <w:t>d be</w:t>
      </w:r>
      <w:r w:rsidR="00A9685B">
        <w:rPr>
          <w:rFonts w:cs="Arial"/>
          <w:szCs w:val="24"/>
        </w:rPr>
        <w:t xml:space="preserve">im </w:t>
      </w:r>
      <w:r w:rsidR="00A22F20">
        <w:rPr>
          <w:rFonts w:cs="Arial"/>
          <w:szCs w:val="24"/>
        </w:rPr>
        <w:t>B</w:t>
      </w:r>
      <w:r w:rsidR="00A9685B">
        <w:rPr>
          <w:rFonts w:cs="Arial"/>
          <w:szCs w:val="24"/>
        </w:rPr>
        <w:t xml:space="preserve">auen </w:t>
      </w:r>
      <w:r w:rsidR="00A22F20">
        <w:rPr>
          <w:rFonts w:cs="Arial"/>
          <w:szCs w:val="24"/>
        </w:rPr>
        <w:t>der gewünschte Stand</w:t>
      </w:r>
      <w:r w:rsidR="00A9685B">
        <w:rPr>
          <w:rFonts w:cs="Arial"/>
          <w:szCs w:val="24"/>
        </w:rPr>
        <w:t xml:space="preserve"> </w:t>
      </w:r>
      <w:r w:rsidR="00A22F20">
        <w:rPr>
          <w:rFonts w:cs="Arial"/>
          <w:szCs w:val="24"/>
        </w:rPr>
        <w:t>verwendet wird</w:t>
      </w:r>
      <w:r w:rsidR="00A9685B">
        <w:rPr>
          <w:rFonts w:cs="Arial"/>
          <w:szCs w:val="24"/>
        </w:rPr>
        <w:t>.</w:t>
      </w:r>
    </w:p>
    <w:p w14:paraId="11CB6266" w14:textId="696BC533" w:rsidR="00A9685B" w:rsidRDefault="00A9685B" w:rsidP="00C25C8E">
      <w:pPr>
        <w:rPr>
          <w:rFonts w:cs="Arial"/>
          <w:szCs w:val="24"/>
        </w:rPr>
      </w:pPr>
      <w:r>
        <w:rPr>
          <w:rFonts w:cs="Arial"/>
          <w:szCs w:val="24"/>
        </w:rPr>
        <w:t>Dies muss in jedem Userinterface separat gemacht werden und der Commit-Hash des neusten Standes muss bei einem neuen Release immer wieder händisch aktualisiert werden.</w:t>
      </w:r>
    </w:p>
    <w:p w14:paraId="7979C8F1" w14:textId="501ED0FE" w:rsidR="000A4EB2" w:rsidRDefault="000A4EB2" w:rsidP="00C25C8E">
      <w:pPr>
        <w:rPr>
          <w:rFonts w:cs="Arial"/>
          <w:szCs w:val="24"/>
        </w:rPr>
      </w:pPr>
    </w:p>
    <w:p w14:paraId="49447B76" w14:textId="634139E1" w:rsidR="000A4EB2" w:rsidRDefault="000A4EB2" w:rsidP="00C25C8E">
      <w:pPr>
        <w:rPr>
          <w:rFonts w:cs="Arial"/>
          <w:szCs w:val="24"/>
        </w:rPr>
      </w:pPr>
    </w:p>
    <w:p w14:paraId="585648AD" w14:textId="012EE9D2" w:rsidR="000A4EB2" w:rsidRDefault="000A4EB2" w:rsidP="00C25C8E">
      <w:pPr>
        <w:rPr>
          <w:rFonts w:cs="Arial"/>
          <w:szCs w:val="24"/>
        </w:rPr>
      </w:pPr>
    </w:p>
    <w:p w14:paraId="7FCCD003" w14:textId="6F55022B" w:rsidR="000A4EB2" w:rsidRDefault="000A4EB2" w:rsidP="00C25C8E">
      <w:pPr>
        <w:rPr>
          <w:rFonts w:cs="Arial"/>
          <w:szCs w:val="24"/>
        </w:rPr>
      </w:pPr>
    </w:p>
    <w:p w14:paraId="2B411366" w14:textId="7A91F98E" w:rsidR="000A4EB2" w:rsidRDefault="000A4EB2" w:rsidP="00C25C8E">
      <w:pPr>
        <w:rPr>
          <w:rFonts w:cs="Arial"/>
          <w:szCs w:val="24"/>
        </w:rPr>
      </w:pPr>
    </w:p>
    <w:p w14:paraId="4D1FC40E" w14:textId="56B13682" w:rsidR="000A4EB2" w:rsidRDefault="000A4EB2" w:rsidP="00C25C8E">
      <w:pPr>
        <w:rPr>
          <w:rFonts w:cs="Arial"/>
          <w:szCs w:val="24"/>
        </w:rPr>
      </w:pPr>
    </w:p>
    <w:p w14:paraId="4D645067" w14:textId="66792C23" w:rsidR="000A4EB2" w:rsidRDefault="000A4EB2" w:rsidP="00C25C8E">
      <w:pPr>
        <w:rPr>
          <w:rFonts w:cs="Arial"/>
          <w:szCs w:val="24"/>
        </w:rPr>
      </w:pPr>
    </w:p>
    <w:p w14:paraId="519F2929" w14:textId="61FAD9B1" w:rsidR="00A9685B" w:rsidRDefault="00A9685B" w:rsidP="00C25C8E">
      <w:pPr>
        <w:rPr>
          <w:rFonts w:cs="Arial"/>
          <w:szCs w:val="24"/>
        </w:rPr>
      </w:pPr>
    </w:p>
    <w:p w14:paraId="6F7E464C" w14:textId="0D1B039C" w:rsidR="00A9685B" w:rsidRDefault="00A9685B" w:rsidP="00C25C8E">
      <w:pPr>
        <w:rPr>
          <w:rFonts w:cs="Arial"/>
          <w:szCs w:val="24"/>
        </w:rPr>
      </w:pPr>
    </w:p>
    <w:p w14:paraId="60663E7A" w14:textId="351C97A8" w:rsidR="00A9685B" w:rsidRDefault="00A9685B" w:rsidP="00C25C8E">
      <w:pPr>
        <w:rPr>
          <w:rFonts w:cs="Arial"/>
          <w:szCs w:val="24"/>
        </w:rPr>
      </w:pPr>
    </w:p>
    <w:p w14:paraId="24F2DFED" w14:textId="77777777" w:rsidR="00A9685B" w:rsidRDefault="00A9685B" w:rsidP="00C25C8E">
      <w:pPr>
        <w:rPr>
          <w:rFonts w:cs="Arial"/>
          <w:szCs w:val="24"/>
        </w:rPr>
      </w:pPr>
    </w:p>
    <w:p w14:paraId="2D1F66F5" w14:textId="1E410419" w:rsidR="000A4EB2" w:rsidRDefault="00036539" w:rsidP="00036539">
      <w:pPr>
        <w:pStyle w:val="berschrift1"/>
      </w:pPr>
      <w:bookmarkStart w:id="39" w:name="_Toc70588250"/>
      <w:r>
        <w:lastRenderedPageBreak/>
        <w:t>6. Kategorisieren einzelner Komponenten</w:t>
      </w:r>
      <w:bookmarkEnd w:id="39"/>
    </w:p>
    <w:p w14:paraId="5222C192" w14:textId="687BFEF3" w:rsidR="00036539" w:rsidRDefault="00036539" w:rsidP="00036539"/>
    <w:p w14:paraId="77F0B0DA" w14:textId="65124D1A" w:rsidR="000D2C14" w:rsidRDefault="00D42BC2" w:rsidP="00D42BC2">
      <w:pPr>
        <w:pStyle w:val="berschrift2"/>
      </w:pPr>
      <w:bookmarkStart w:id="40" w:name="_Toc70588251"/>
      <w:r>
        <w:t>6.1 Atome</w:t>
      </w:r>
      <w:bookmarkEnd w:id="40"/>
    </w:p>
    <w:p w14:paraId="0A24D596" w14:textId="77777777" w:rsidR="00D42BC2" w:rsidRPr="00D42BC2" w:rsidRDefault="00D42BC2" w:rsidP="00D42BC2"/>
    <w:p w14:paraId="7A5ED38E" w14:textId="6EA0A431" w:rsidR="00036539" w:rsidRDefault="00036539" w:rsidP="00036539">
      <w:r>
        <w:t xml:space="preserve">Um die Zentralisierung erfolgreich anzugehen, müssen die zu zentralisierten Komponenten der Userinterfaces erst kategorisiert werden. Hierdurch wird garantiert, dass keine Komponente zentralisiert wird, welche dennoch </w:t>
      </w:r>
      <w:r w:rsidR="00717235">
        <w:t>Abhängigkeiten</w:t>
      </w:r>
      <w:r>
        <w:t xml:space="preserve"> auf eine nicht zentralisierte hat. Dies kann zu Fehlern führen und der Sinn der Zentralisierung wäre verfehlt.</w:t>
      </w:r>
      <w:r w:rsidR="00AD6C22">
        <w:t xml:space="preserve"> Diese Kategorisierung erfolgt mithilfe des Atomic Design Pattern.</w:t>
      </w:r>
    </w:p>
    <w:p w14:paraId="7BD2F62E" w14:textId="6038B9B5" w:rsidR="00036539" w:rsidRDefault="00AD6C22" w:rsidP="00036539">
      <w:r>
        <w:t>Zuallererst müssen alle Atome, welche in den drei Userinterfaces identisch sind, gefunden werden. Dies sind ausschließlich Styling</w:t>
      </w:r>
      <w:r w:rsidR="00011D18">
        <w:t>s</w:t>
      </w:r>
      <w:r>
        <w:t xml:space="preserve"> und befinden sich in den jeweiligen CSS-Dateien sich stark </w:t>
      </w:r>
      <w:r w:rsidR="00717235">
        <w:t>ähnelnder</w:t>
      </w:r>
      <w:r>
        <w:t xml:space="preserve"> Angular Komponenten. Ein hierbei oft entdecktes Atom ist der </w:t>
      </w:r>
      <w:proofErr w:type="gramStart"/>
      <w:r w:rsidRPr="00AD6C22">
        <w:rPr>
          <w:rStyle w:val="CommandsZchn"/>
        </w:rPr>
        <w:t>a:hover</w:t>
      </w:r>
      <w:proofErr w:type="gramEnd"/>
      <w:r>
        <w:t>, welcher benutzt wird wenn man über einen Link hovert.</w:t>
      </w:r>
    </w:p>
    <w:p w14:paraId="0426B785" w14:textId="7541DB9D" w:rsidR="00F75AB8" w:rsidRDefault="00F75AB8" w:rsidP="00036539">
      <w:r>
        <w:rPr>
          <w:noProof/>
        </w:rPr>
        <mc:AlternateContent>
          <mc:Choice Requires="wpg">
            <w:drawing>
              <wp:anchor distT="0" distB="0" distL="114300" distR="114300" simplePos="0" relativeHeight="251665408" behindDoc="0" locked="0" layoutInCell="1" allowOverlap="1" wp14:anchorId="7A9307C6" wp14:editId="405D2A01">
                <wp:simplePos x="0" y="0"/>
                <wp:positionH relativeFrom="column">
                  <wp:posOffset>-1298</wp:posOffset>
                </wp:positionH>
                <wp:positionV relativeFrom="paragraph">
                  <wp:posOffset>5328</wp:posOffset>
                </wp:positionV>
                <wp:extent cx="3116580" cy="1422953"/>
                <wp:effectExtent l="0" t="0" r="7620" b="6350"/>
                <wp:wrapSquare wrapText="bothSides"/>
                <wp:docPr id="18" name="Gruppieren 18"/>
                <wp:cNvGraphicFramePr/>
                <a:graphic xmlns:a="http://schemas.openxmlformats.org/drawingml/2006/main">
                  <a:graphicData uri="http://schemas.microsoft.com/office/word/2010/wordprocessingGroup">
                    <wpg:wgp>
                      <wpg:cNvGrpSpPr/>
                      <wpg:grpSpPr>
                        <a:xfrm>
                          <a:off x="0" y="0"/>
                          <a:ext cx="3116580" cy="1422953"/>
                          <a:chOff x="0" y="0"/>
                          <a:chExt cx="3116580" cy="1422953"/>
                        </a:xfrm>
                      </wpg:grpSpPr>
                      <pic:pic xmlns:pic="http://schemas.openxmlformats.org/drawingml/2006/picture">
                        <pic:nvPicPr>
                          <pic:cNvPr id="12" name="Grafik 12"/>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16580" cy="1172210"/>
                          </a:xfrm>
                          <a:prstGeom prst="rect">
                            <a:avLst/>
                          </a:prstGeom>
                          <a:noFill/>
                          <a:ln>
                            <a:noFill/>
                          </a:ln>
                        </pic:spPr>
                      </pic:pic>
                      <wps:wsp>
                        <wps:cNvPr id="15" name="Textfeld 15"/>
                        <wps:cNvSpPr txBox="1"/>
                        <wps:spPr>
                          <a:xfrm>
                            <a:off x="0" y="1232453"/>
                            <a:ext cx="3116580" cy="190500"/>
                          </a:xfrm>
                          <a:prstGeom prst="rect">
                            <a:avLst/>
                          </a:prstGeom>
                          <a:solidFill>
                            <a:prstClr val="white"/>
                          </a:solidFill>
                          <a:ln>
                            <a:noFill/>
                          </a:ln>
                        </wps:spPr>
                        <wps:txbx>
                          <w:txbxContent>
                            <w:p w14:paraId="069EE1AF" w14:textId="405EC591" w:rsidR="000F24A7" w:rsidRPr="00806F22" w:rsidRDefault="000F24A7" w:rsidP="00F75AB8">
                              <w:pPr>
                                <w:pStyle w:val="Beschriftung"/>
                                <w:rPr>
                                  <w:noProof/>
                                  <w:sz w:val="24"/>
                                </w:rPr>
                              </w:pPr>
                              <w:r>
                                <w:t xml:space="preserve">Abbildung </w:t>
                              </w:r>
                              <w:r>
                                <w:fldChar w:fldCharType="begin"/>
                              </w:r>
                              <w:r>
                                <w:instrText xml:space="preserve"> SEQ Abbildung \* ARABIC </w:instrText>
                              </w:r>
                              <w:r>
                                <w:fldChar w:fldCharType="separate"/>
                              </w:r>
                              <w:r w:rsidR="00F32D71">
                                <w:rPr>
                                  <w:noProof/>
                                </w:rPr>
                                <w:t>10</w:t>
                              </w:r>
                              <w:r>
                                <w:fldChar w:fldCharType="end"/>
                              </w:r>
                              <w:r>
                                <w:t xml:space="preserve">: </w:t>
                              </w:r>
                              <w:proofErr w:type="gramStart"/>
                              <w:r>
                                <w:t>a:hover</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A9307C6" id="Gruppieren 18" o:spid="_x0000_s1060" style="position:absolute;left:0;text-align:left;margin-left:-.1pt;margin-top:.4pt;width:245.4pt;height:112.05pt;z-index:251665408" coordsize="31165,14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">
                <v:shape id="Grafik 12" o:spid="_x0000_s1061" type="#_x0000_t75" style="position:absolute;width:31165;height:117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">
                  <v:imagedata r:id="rId28" o:title=""/>
                </v:shape>
                <v:shape id="Textfeld 15" o:spid="_x0000_s1062" type="#_x0000_t202" style="position:absolute;top:12324;width:31165;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fGwgAAANsAAAAPAAAAZHJzL2Rvd25yZXYueG1sRE9La8JA&#10;EL4L/Q/LFHqRummg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CJVXfGwgAAANsAAAAPAAAA&#10;AAAAAAAAAAAAAAcCAABkcnMvZG93bnJldi54bWxQSwUGAAAAAAMAAwC3AAAA9gIAAAAA&#10;" stroked="f">
                  <v:textbox inset="0,0,0,0">
                    <w:txbxContent>
                      <w:p w14:paraId="069EE1AF" w14:textId="405EC591" w:rsidR="000F24A7" w:rsidRPr="00806F22" w:rsidRDefault="000F24A7" w:rsidP="00F75AB8">
                        <w:pPr>
                          <w:pStyle w:val="Beschriftung"/>
                          <w:rPr>
                            <w:noProof/>
                            <w:sz w:val="24"/>
                          </w:rPr>
                        </w:pPr>
                        <w:r>
                          <w:t xml:space="preserve">Abbildung </w:t>
                        </w:r>
                        <w:r>
                          <w:fldChar w:fldCharType="begin"/>
                        </w:r>
                        <w:r>
                          <w:instrText xml:space="preserve"> SEQ Abbildung \* ARABIC </w:instrText>
                        </w:r>
                        <w:r>
                          <w:fldChar w:fldCharType="separate"/>
                        </w:r>
                        <w:r w:rsidR="00F32D71">
                          <w:rPr>
                            <w:noProof/>
                          </w:rPr>
                          <w:t>10</w:t>
                        </w:r>
                        <w:r>
                          <w:fldChar w:fldCharType="end"/>
                        </w:r>
                        <w:r>
                          <w:t xml:space="preserve">: </w:t>
                        </w:r>
                        <w:proofErr w:type="gramStart"/>
                        <w:r>
                          <w:t>a:hover</w:t>
                        </w:r>
                        <w:proofErr w:type="gramEnd"/>
                      </w:p>
                    </w:txbxContent>
                  </v:textbox>
                </v:shape>
                <w10:wrap type="square"/>
              </v:group>
            </w:pict>
          </mc:Fallback>
        </mc:AlternateContent>
      </w:r>
    </w:p>
    <w:p w14:paraId="2FC27A08" w14:textId="7167CC75" w:rsidR="00F75AB8" w:rsidRDefault="00F75AB8" w:rsidP="00036539"/>
    <w:p w14:paraId="1A3DABB2" w14:textId="004E13BA" w:rsidR="00F75AB8" w:rsidRDefault="00F75AB8" w:rsidP="00036539"/>
    <w:p w14:paraId="0B5DCACF" w14:textId="1B7F16FB" w:rsidR="00F75AB8" w:rsidRDefault="00F75AB8" w:rsidP="00036539"/>
    <w:p w14:paraId="6EA28264" w14:textId="5602C753" w:rsidR="00F75AB8" w:rsidRDefault="00F75AB8" w:rsidP="00036539">
      <w:r>
        <w:t xml:space="preserve">Aber nicht nur der Hover-Effekt ist ein Styling für einen Link, </w:t>
      </w:r>
      <w:r w:rsidR="00717235">
        <w:t>welcher</w:t>
      </w:r>
      <w:r>
        <w:t xml:space="preserve"> vermehrt in den drei Userinterfaces vorkommt, sondern auch viele andere, wie beispielsweise </w:t>
      </w:r>
      <w:proofErr w:type="gramStart"/>
      <w:r w:rsidRPr="00F75AB8">
        <w:rPr>
          <w:rStyle w:val="CommandsZchn"/>
        </w:rPr>
        <w:t>a:visited</w:t>
      </w:r>
      <w:proofErr w:type="gramEnd"/>
      <w:r w:rsidR="00011D18">
        <w:t>.</w:t>
      </w:r>
    </w:p>
    <w:p w14:paraId="67F8B760" w14:textId="66B0225F" w:rsidR="00036539" w:rsidRDefault="00F75AB8" w:rsidP="00036539">
      <w:r>
        <w:rPr>
          <w:noProof/>
        </w:rPr>
        <mc:AlternateContent>
          <mc:Choice Requires="wpg">
            <w:drawing>
              <wp:anchor distT="0" distB="0" distL="114300" distR="114300" simplePos="0" relativeHeight="251669504" behindDoc="0" locked="0" layoutInCell="1" allowOverlap="1" wp14:anchorId="087FCBCC" wp14:editId="51212C53">
                <wp:simplePos x="0" y="0"/>
                <wp:positionH relativeFrom="column">
                  <wp:posOffset>-25013</wp:posOffset>
                </wp:positionH>
                <wp:positionV relativeFrom="paragraph">
                  <wp:posOffset>10795</wp:posOffset>
                </wp:positionV>
                <wp:extent cx="3267710" cy="1136732"/>
                <wp:effectExtent l="0" t="0" r="8890" b="6350"/>
                <wp:wrapSquare wrapText="bothSides"/>
                <wp:docPr id="24" name="Gruppieren 24"/>
                <wp:cNvGraphicFramePr/>
                <a:graphic xmlns:a="http://schemas.openxmlformats.org/drawingml/2006/main">
                  <a:graphicData uri="http://schemas.microsoft.com/office/word/2010/wordprocessingGroup">
                    <wpg:wgp>
                      <wpg:cNvGrpSpPr/>
                      <wpg:grpSpPr>
                        <a:xfrm>
                          <a:off x="0" y="0"/>
                          <a:ext cx="3267710" cy="1136732"/>
                          <a:chOff x="0" y="0"/>
                          <a:chExt cx="3267710" cy="1136732"/>
                        </a:xfrm>
                      </wpg:grpSpPr>
                      <pic:pic xmlns:pic="http://schemas.openxmlformats.org/drawingml/2006/picture">
                        <pic:nvPicPr>
                          <pic:cNvPr id="16" name="Grafik 16"/>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67710" cy="904240"/>
                          </a:xfrm>
                          <a:prstGeom prst="rect">
                            <a:avLst/>
                          </a:prstGeom>
                          <a:noFill/>
                          <a:ln>
                            <a:noFill/>
                          </a:ln>
                        </pic:spPr>
                      </pic:pic>
                      <wps:wsp>
                        <wps:cNvPr id="17" name="Textfeld 17"/>
                        <wps:cNvSpPr txBox="1"/>
                        <wps:spPr>
                          <a:xfrm>
                            <a:off x="0" y="962107"/>
                            <a:ext cx="3267710" cy="174625"/>
                          </a:xfrm>
                          <a:prstGeom prst="rect">
                            <a:avLst/>
                          </a:prstGeom>
                          <a:solidFill>
                            <a:prstClr val="white"/>
                          </a:solidFill>
                          <a:ln>
                            <a:noFill/>
                          </a:ln>
                        </wps:spPr>
                        <wps:txbx>
                          <w:txbxContent>
                            <w:p w14:paraId="6336772C" w14:textId="0AA52354" w:rsidR="000F24A7" w:rsidRPr="00882D18" w:rsidRDefault="000F24A7" w:rsidP="00F75AB8">
                              <w:pPr>
                                <w:pStyle w:val="Beschriftung"/>
                                <w:rPr>
                                  <w:noProof/>
                                  <w:sz w:val="24"/>
                                </w:rPr>
                              </w:pPr>
                              <w:r>
                                <w:t xml:space="preserve">Abbildung </w:t>
                              </w:r>
                              <w:r>
                                <w:fldChar w:fldCharType="begin"/>
                              </w:r>
                              <w:r>
                                <w:instrText xml:space="preserve"> SEQ Abbildung \* ARABIC </w:instrText>
                              </w:r>
                              <w:r>
                                <w:fldChar w:fldCharType="separate"/>
                              </w:r>
                              <w:r w:rsidR="00F32D71">
                                <w:rPr>
                                  <w:noProof/>
                                </w:rPr>
                                <w:t>11</w:t>
                              </w:r>
                              <w:r>
                                <w:fldChar w:fldCharType="end"/>
                              </w:r>
                              <w:r>
                                <w:t xml:space="preserve">: </w:t>
                              </w:r>
                              <w:proofErr w:type="gramStart"/>
                              <w:r>
                                <w:t>a:visited</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87FCBCC" id="Gruppieren 24" o:spid="_x0000_s1063" style="position:absolute;left:0;text-align:left;margin-left:-1.95pt;margin-top:.85pt;width:257.3pt;height:89.5pt;z-index:251669504" coordsize="32677,113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">
                <v:shape id="Grafik 16" o:spid="_x0000_s1064" type="#_x0000_t75" style="position:absolute;width:32677;height:90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">
                  <v:imagedata r:id="rId30" o:title=""/>
                </v:shape>
                <v:shape id="Textfeld 17" o:spid="_x0000_s1065" type="#_x0000_t202" style="position:absolute;top:9621;width:32677;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" stroked="f">
                  <v:textbox inset="0,0,0,0">
                    <w:txbxContent>
                      <w:p w14:paraId="6336772C" w14:textId="0AA52354" w:rsidR="000F24A7" w:rsidRPr="00882D18" w:rsidRDefault="000F24A7" w:rsidP="00F75AB8">
                        <w:pPr>
                          <w:pStyle w:val="Beschriftung"/>
                          <w:rPr>
                            <w:noProof/>
                            <w:sz w:val="24"/>
                          </w:rPr>
                        </w:pPr>
                        <w:r>
                          <w:t xml:space="preserve">Abbildung </w:t>
                        </w:r>
                        <w:r>
                          <w:fldChar w:fldCharType="begin"/>
                        </w:r>
                        <w:r>
                          <w:instrText xml:space="preserve"> SEQ Abbildung \* ARABIC </w:instrText>
                        </w:r>
                        <w:r>
                          <w:fldChar w:fldCharType="separate"/>
                        </w:r>
                        <w:r w:rsidR="00F32D71">
                          <w:rPr>
                            <w:noProof/>
                          </w:rPr>
                          <w:t>11</w:t>
                        </w:r>
                        <w:r>
                          <w:fldChar w:fldCharType="end"/>
                        </w:r>
                        <w:r>
                          <w:t xml:space="preserve">: </w:t>
                        </w:r>
                        <w:proofErr w:type="gramStart"/>
                        <w:r>
                          <w:t>a:visited</w:t>
                        </w:r>
                        <w:proofErr w:type="gramEnd"/>
                      </w:p>
                    </w:txbxContent>
                  </v:textbox>
                </v:shape>
                <w10:wrap type="square"/>
              </v:group>
            </w:pict>
          </mc:Fallback>
        </mc:AlternateContent>
      </w:r>
    </w:p>
    <w:p w14:paraId="4CB3327C" w14:textId="573EF8E5" w:rsidR="00036539" w:rsidRDefault="00036539" w:rsidP="00036539"/>
    <w:p w14:paraId="71C976CC" w14:textId="0580EBAC" w:rsidR="00036539" w:rsidRDefault="00036539" w:rsidP="00036539"/>
    <w:p w14:paraId="571FBFB4" w14:textId="77777777" w:rsidR="00F75AB8" w:rsidRDefault="00F75AB8" w:rsidP="00036539"/>
    <w:p w14:paraId="4C4631EB" w14:textId="43151D27" w:rsidR="00036539" w:rsidRDefault="00F75AB8" w:rsidP="00036539">
      <w:r>
        <w:t xml:space="preserve">Aber nicht nur Link Stylings in CSS sind zu zentralisierende Atome. </w:t>
      </w:r>
      <w:proofErr w:type="gramStart"/>
      <w:r>
        <w:t>Auch generelle Stylings</w:t>
      </w:r>
      <w:proofErr w:type="gramEnd"/>
      <w:r>
        <w:t xml:space="preserve"> eines Userinterfaces wie ein header-label </w:t>
      </w:r>
      <w:r w:rsidR="0093663A">
        <w:t xml:space="preserve">in verschiedenen </w:t>
      </w:r>
      <w:r w:rsidR="00717235">
        <w:t>Ausführungen</w:t>
      </w:r>
      <w:r w:rsidR="0093663A">
        <w:t xml:space="preserve"> </w:t>
      </w:r>
      <w:r>
        <w:t>(</w:t>
      </w:r>
      <w:proofErr w:type="spellStart"/>
      <w:r w:rsidRPr="0093663A">
        <w:rPr>
          <w:rStyle w:val="CommandsZchn"/>
        </w:rPr>
        <w:t>dhc</w:t>
      </w:r>
      <w:proofErr w:type="spellEnd"/>
      <w:r w:rsidRPr="0093663A">
        <w:rPr>
          <w:rStyle w:val="CommandsZchn"/>
        </w:rPr>
        <w:t>-page-header-label</w:t>
      </w:r>
      <w:r w:rsidR="0093663A">
        <w:t xml:space="preserve">, </w:t>
      </w:r>
      <w:proofErr w:type="spellStart"/>
      <w:r w:rsidR="0093663A" w:rsidRPr="0093663A">
        <w:rPr>
          <w:rStyle w:val="CommandsZchn"/>
        </w:rPr>
        <w:t>dhc</w:t>
      </w:r>
      <w:proofErr w:type="spellEnd"/>
      <w:r w:rsidR="0093663A" w:rsidRPr="0093663A">
        <w:rPr>
          <w:rStyle w:val="CommandsZchn"/>
        </w:rPr>
        <w:t>-</w:t>
      </w:r>
      <w:proofErr w:type="spellStart"/>
      <w:r w:rsidR="0093663A" w:rsidRPr="0093663A">
        <w:rPr>
          <w:rStyle w:val="CommandsZchn"/>
        </w:rPr>
        <w:t>small</w:t>
      </w:r>
      <w:proofErr w:type="spellEnd"/>
      <w:r w:rsidR="0093663A" w:rsidRPr="0093663A">
        <w:rPr>
          <w:rStyle w:val="CommandsZchn"/>
        </w:rPr>
        <w:t>-page-header-label</w:t>
      </w:r>
      <w:r>
        <w:t>)</w:t>
      </w:r>
      <w:r w:rsidR="0093663A">
        <w:t xml:space="preserve"> und </w:t>
      </w:r>
      <w:r>
        <w:t>Stylings verschiedener Labels (</w:t>
      </w:r>
      <w:proofErr w:type="spellStart"/>
      <w:r w:rsidRPr="0093663A">
        <w:rPr>
          <w:rStyle w:val="CommandsZchn"/>
        </w:rPr>
        <w:t>dhc</w:t>
      </w:r>
      <w:proofErr w:type="spellEnd"/>
      <w:r w:rsidRPr="0093663A">
        <w:rPr>
          <w:rStyle w:val="CommandsZchn"/>
        </w:rPr>
        <w:t>-</w:t>
      </w:r>
      <w:proofErr w:type="spellStart"/>
      <w:r w:rsidRPr="0093663A">
        <w:rPr>
          <w:rStyle w:val="CommandsZchn"/>
        </w:rPr>
        <w:t>small</w:t>
      </w:r>
      <w:proofErr w:type="spellEnd"/>
      <w:r w:rsidRPr="0093663A">
        <w:rPr>
          <w:rStyle w:val="CommandsZchn"/>
        </w:rPr>
        <w:t>-label</w:t>
      </w:r>
      <w:r>
        <w:t xml:space="preserve">, </w:t>
      </w:r>
      <w:proofErr w:type="spellStart"/>
      <w:r w:rsidRPr="0093663A">
        <w:rPr>
          <w:rStyle w:val="CommandsZchn"/>
        </w:rPr>
        <w:t>dhc</w:t>
      </w:r>
      <w:proofErr w:type="spellEnd"/>
      <w:r w:rsidRPr="0093663A">
        <w:rPr>
          <w:rStyle w:val="CommandsZchn"/>
        </w:rPr>
        <w:t>-</w:t>
      </w:r>
      <w:proofErr w:type="spellStart"/>
      <w:r w:rsidRPr="0093663A">
        <w:rPr>
          <w:rStyle w:val="CommandsZchn"/>
        </w:rPr>
        <w:t>small</w:t>
      </w:r>
      <w:proofErr w:type="spellEnd"/>
      <w:r w:rsidRPr="0093663A">
        <w:rPr>
          <w:rStyle w:val="CommandsZchn"/>
        </w:rPr>
        <w:t>-</w:t>
      </w:r>
      <w:proofErr w:type="spellStart"/>
      <w:r w:rsidRPr="0093663A">
        <w:rPr>
          <w:rStyle w:val="CommandsZchn"/>
        </w:rPr>
        <w:t>bold</w:t>
      </w:r>
      <w:proofErr w:type="spellEnd"/>
      <w:r w:rsidRPr="0093663A">
        <w:rPr>
          <w:rStyle w:val="CommandsZchn"/>
        </w:rPr>
        <w:t>-label</w:t>
      </w:r>
      <w:r w:rsidR="0093663A">
        <w:t>) sind häufig vorkommende, meist identische und zu zentralisierende Komponenten.</w:t>
      </w:r>
    </w:p>
    <w:p w14:paraId="60E7BFF8" w14:textId="42CAF735" w:rsidR="00036539" w:rsidRDefault="0093663A" w:rsidP="00036539">
      <w:r>
        <w:rPr>
          <w:noProof/>
        </w:rPr>
        <w:lastRenderedPageBreak/>
        <mc:AlternateContent>
          <mc:Choice Requires="wpg">
            <w:drawing>
              <wp:anchor distT="0" distB="0" distL="114300" distR="114300" simplePos="0" relativeHeight="251679744" behindDoc="0" locked="0" layoutInCell="1" allowOverlap="1" wp14:anchorId="7F7A730F" wp14:editId="00AE3C54">
                <wp:simplePos x="0" y="0"/>
                <wp:positionH relativeFrom="column">
                  <wp:posOffset>2996344</wp:posOffset>
                </wp:positionH>
                <wp:positionV relativeFrom="paragraph">
                  <wp:posOffset>6654</wp:posOffset>
                </wp:positionV>
                <wp:extent cx="2759075" cy="1228090"/>
                <wp:effectExtent l="0" t="0" r="3175" b="0"/>
                <wp:wrapSquare wrapText="bothSides"/>
                <wp:docPr id="40" name="Gruppieren 40"/>
                <wp:cNvGraphicFramePr/>
                <a:graphic xmlns:a="http://schemas.openxmlformats.org/drawingml/2006/main">
                  <a:graphicData uri="http://schemas.microsoft.com/office/word/2010/wordprocessingGroup">
                    <wpg:wgp>
                      <wpg:cNvGrpSpPr/>
                      <wpg:grpSpPr>
                        <a:xfrm>
                          <a:off x="0" y="0"/>
                          <a:ext cx="2759075" cy="1228090"/>
                          <a:chOff x="0" y="0"/>
                          <a:chExt cx="2759075" cy="1228090"/>
                        </a:xfrm>
                      </wpg:grpSpPr>
                      <pic:pic xmlns:pic="http://schemas.openxmlformats.org/drawingml/2006/picture">
                        <pic:nvPicPr>
                          <pic:cNvPr id="34" name="Grafik 34"/>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59075" cy="911225"/>
                          </a:xfrm>
                          <a:prstGeom prst="rect">
                            <a:avLst/>
                          </a:prstGeom>
                          <a:noFill/>
                          <a:ln>
                            <a:noFill/>
                          </a:ln>
                        </pic:spPr>
                      </pic:pic>
                      <wps:wsp>
                        <wps:cNvPr id="39" name="Textfeld 39"/>
                        <wps:cNvSpPr txBox="1"/>
                        <wps:spPr>
                          <a:xfrm>
                            <a:off x="0" y="969645"/>
                            <a:ext cx="2759075" cy="258445"/>
                          </a:xfrm>
                          <a:prstGeom prst="rect">
                            <a:avLst/>
                          </a:prstGeom>
                          <a:solidFill>
                            <a:prstClr val="white"/>
                          </a:solidFill>
                          <a:ln>
                            <a:noFill/>
                          </a:ln>
                        </wps:spPr>
                        <wps:txbx>
                          <w:txbxContent>
                            <w:p w14:paraId="46F342A6" w14:textId="02460792" w:rsidR="000F24A7" w:rsidRPr="005E32A5"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F32D71">
                                <w:rPr>
                                  <w:noProof/>
                                </w:rPr>
                                <w:t>12</w:t>
                              </w:r>
                              <w:r>
                                <w:fldChar w:fldCharType="end"/>
                              </w:r>
                              <w:r>
                                <w:t xml:space="preserve">: </w:t>
                              </w:r>
                              <w:proofErr w:type="spellStart"/>
                              <w:r>
                                <w:t>dhc</w:t>
                              </w:r>
                              <w:proofErr w:type="spellEnd"/>
                              <w:r>
                                <w:t>-</w:t>
                              </w:r>
                              <w:proofErr w:type="spellStart"/>
                              <w:r>
                                <w:t>small</w:t>
                              </w:r>
                              <w:proofErr w:type="spellEnd"/>
                              <w:r>
                                <w:t>-page-header-lab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7A730F" id="Gruppieren 40" o:spid="_x0000_s1066" style="position:absolute;left:0;text-align:left;margin-left:235.95pt;margin-top:.5pt;width:217.25pt;height:96.7pt;z-index:251679744" coordsize="27590,122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">
                <v:shape id="Grafik 34" o:spid="_x0000_s1067" type="#_x0000_t75" style="position:absolute;width:27590;height:9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">
                  <v:imagedata r:id="rId32" o:title=""/>
                </v:shape>
                <v:shape id="Textfeld 39" o:spid="_x0000_s1068" type="#_x0000_t202" style="position:absolute;top:9696;width:27590;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46F342A6" w14:textId="02460792" w:rsidR="000F24A7" w:rsidRPr="005E32A5"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F32D71">
                          <w:rPr>
                            <w:noProof/>
                          </w:rPr>
                          <w:t>12</w:t>
                        </w:r>
                        <w:r>
                          <w:fldChar w:fldCharType="end"/>
                        </w:r>
                        <w:r>
                          <w:t xml:space="preserve">: </w:t>
                        </w:r>
                        <w:proofErr w:type="spellStart"/>
                        <w:r>
                          <w:t>dhc</w:t>
                        </w:r>
                        <w:proofErr w:type="spellEnd"/>
                        <w:r>
                          <w:t>-</w:t>
                        </w:r>
                        <w:proofErr w:type="spellStart"/>
                        <w:r>
                          <w:t>small</w:t>
                        </w:r>
                        <w:proofErr w:type="spellEnd"/>
                        <w:r>
                          <w:t>-page-header-label</w:t>
                        </w:r>
                      </w:p>
                    </w:txbxContent>
                  </v:textbox>
                </v:shape>
                <w10:wrap type="square"/>
              </v:group>
            </w:pict>
          </mc:Fallback>
        </mc:AlternateContent>
      </w:r>
      <w:r>
        <w:rPr>
          <w:noProof/>
        </w:rPr>
        <mc:AlternateContent>
          <mc:Choice Requires="wpg">
            <w:drawing>
              <wp:anchor distT="0" distB="0" distL="114300" distR="114300" simplePos="0" relativeHeight="251676672" behindDoc="0" locked="0" layoutInCell="1" allowOverlap="1" wp14:anchorId="3F4E4711" wp14:editId="374D23A1">
                <wp:simplePos x="0" y="0"/>
                <wp:positionH relativeFrom="column">
                  <wp:posOffset>-1298</wp:posOffset>
                </wp:positionH>
                <wp:positionV relativeFrom="paragraph">
                  <wp:posOffset>607</wp:posOffset>
                </wp:positionV>
                <wp:extent cx="2162175" cy="1228090"/>
                <wp:effectExtent l="0" t="0" r="9525" b="0"/>
                <wp:wrapSquare wrapText="bothSides"/>
                <wp:docPr id="38" name="Gruppieren 38"/>
                <wp:cNvGraphicFramePr/>
                <a:graphic xmlns:a="http://schemas.openxmlformats.org/drawingml/2006/main">
                  <a:graphicData uri="http://schemas.microsoft.com/office/word/2010/wordprocessingGroup">
                    <wpg:wgp>
                      <wpg:cNvGrpSpPr/>
                      <wpg:grpSpPr>
                        <a:xfrm>
                          <a:off x="0" y="0"/>
                          <a:ext cx="2162175" cy="1228090"/>
                          <a:chOff x="0" y="0"/>
                          <a:chExt cx="2162175" cy="1228090"/>
                        </a:xfrm>
                      </wpg:grpSpPr>
                      <pic:pic xmlns:pic="http://schemas.openxmlformats.org/drawingml/2006/picture">
                        <pic:nvPicPr>
                          <pic:cNvPr id="33" name="Grafik 33"/>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162175" cy="908050"/>
                          </a:xfrm>
                          <a:prstGeom prst="rect">
                            <a:avLst/>
                          </a:prstGeom>
                          <a:noFill/>
                          <a:ln>
                            <a:noFill/>
                          </a:ln>
                        </pic:spPr>
                      </pic:pic>
                      <wps:wsp>
                        <wps:cNvPr id="37" name="Textfeld 37"/>
                        <wps:cNvSpPr txBox="1"/>
                        <wps:spPr>
                          <a:xfrm>
                            <a:off x="0" y="969645"/>
                            <a:ext cx="2162175" cy="258445"/>
                          </a:xfrm>
                          <a:prstGeom prst="rect">
                            <a:avLst/>
                          </a:prstGeom>
                          <a:solidFill>
                            <a:prstClr val="white"/>
                          </a:solidFill>
                          <a:ln>
                            <a:noFill/>
                          </a:ln>
                        </wps:spPr>
                        <wps:txbx>
                          <w:txbxContent>
                            <w:p w14:paraId="68B3BC43" w14:textId="22E5BD9B" w:rsidR="000F24A7" w:rsidRPr="003F76F0"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F32D71">
                                <w:rPr>
                                  <w:noProof/>
                                </w:rPr>
                                <w:t>13</w:t>
                              </w:r>
                              <w:r>
                                <w:fldChar w:fldCharType="end"/>
                              </w:r>
                              <w:r>
                                <w:t xml:space="preserve">: </w:t>
                              </w:r>
                              <w:proofErr w:type="spellStart"/>
                              <w:r>
                                <w:t>dhc</w:t>
                              </w:r>
                              <w:proofErr w:type="spellEnd"/>
                              <w:r>
                                <w:t>-page-header-lab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4E4711" id="Gruppieren 38" o:spid="_x0000_s1069" style="position:absolute;left:0;text-align:left;margin-left:-.1pt;margin-top:.05pt;width:170.25pt;height:96.7pt;z-index:251676672" coordsize="21621,122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">
                <v:shape id="Grafik 33" o:spid="_x0000_s1070" type="#_x0000_t75" style="position:absolute;width:21621;height:9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">
                  <v:imagedata r:id="rId34" o:title=""/>
                </v:shape>
                <v:shape id="Textfeld 37" o:spid="_x0000_s1071" type="#_x0000_t202" style="position:absolute;top:9696;width:2162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14:paraId="68B3BC43" w14:textId="22E5BD9B" w:rsidR="000F24A7" w:rsidRPr="003F76F0"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F32D71">
                          <w:rPr>
                            <w:noProof/>
                          </w:rPr>
                          <w:t>13</w:t>
                        </w:r>
                        <w:r>
                          <w:fldChar w:fldCharType="end"/>
                        </w:r>
                        <w:r>
                          <w:t xml:space="preserve">: </w:t>
                        </w:r>
                        <w:proofErr w:type="spellStart"/>
                        <w:r>
                          <w:t>dhc</w:t>
                        </w:r>
                        <w:proofErr w:type="spellEnd"/>
                        <w:r>
                          <w:t>-page-header-label</w:t>
                        </w:r>
                      </w:p>
                    </w:txbxContent>
                  </v:textbox>
                </v:shape>
                <w10:wrap type="square"/>
              </v:group>
            </w:pict>
          </mc:Fallback>
        </mc:AlternateContent>
      </w:r>
    </w:p>
    <w:p w14:paraId="1CA25880" w14:textId="7ECE1040" w:rsidR="00036539" w:rsidRDefault="00036539" w:rsidP="00036539"/>
    <w:p w14:paraId="32569E11" w14:textId="72C336E5" w:rsidR="00036539" w:rsidRDefault="00036539" w:rsidP="00036539"/>
    <w:p w14:paraId="12C7EEC2" w14:textId="631BF74C" w:rsidR="00036539" w:rsidRDefault="00A25403" w:rsidP="00036539">
      <w:r>
        <w:rPr>
          <w:noProof/>
        </w:rPr>
        <mc:AlternateContent>
          <mc:Choice Requires="wpg">
            <w:drawing>
              <wp:anchor distT="0" distB="0" distL="114300" distR="114300" simplePos="0" relativeHeight="251685888" behindDoc="0" locked="0" layoutInCell="1" allowOverlap="1" wp14:anchorId="0689AF76" wp14:editId="255CAB69">
                <wp:simplePos x="0" y="0"/>
                <wp:positionH relativeFrom="column">
                  <wp:posOffset>3012053</wp:posOffset>
                </wp:positionH>
                <wp:positionV relativeFrom="paragraph">
                  <wp:posOffset>153283</wp:posOffset>
                </wp:positionV>
                <wp:extent cx="2043430" cy="1140460"/>
                <wp:effectExtent l="0" t="0" r="0" b="2540"/>
                <wp:wrapSquare wrapText="bothSides"/>
                <wp:docPr id="44" name="Gruppieren 44"/>
                <wp:cNvGraphicFramePr/>
                <a:graphic xmlns:a="http://schemas.openxmlformats.org/drawingml/2006/main">
                  <a:graphicData uri="http://schemas.microsoft.com/office/word/2010/wordprocessingGroup">
                    <wpg:wgp>
                      <wpg:cNvGrpSpPr/>
                      <wpg:grpSpPr>
                        <a:xfrm>
                          <a:off x="0" y="0"/>
                          <a:ext cx="2043430" cy="1140460"/>
                          <a:chOff x="0" y="0"/>
                          <a:chExt cx="2043430" cy="1140460"/>
                        </a:xfrm>
                      </wpg:grpSpPr>
                      <pic:pic xmlns:pic="http://schemas.openxmlformats.org/drawingml/2006/picture">
                        <pic:nvPicPr>
                          <pic:cNvPr id="36" name="Grafik 36"/>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043430" cy="825500"/>
                          </a:xfrm>
                          <a:prstGeom prst="rect">
                            <a:avLst/>
                          </a:prstGeom>
                          <a:noFill/>
                          <a:ln>
                            <a:noFill/>
                          </a:ln>
                        </pic:spPr>
                      </pic:pic>
                      <wps:wsp>
                        <wps:cNvPr id="43" name="Textfeld 43"/>
                        <wps:cNvSpPr txBox="1"/>
                        <wps:spPr>
                          <a:xfrm>
                            <a:off x="0" y="882015"/>
                            <a:ext cx="2043430" cy="258445"/>
                          </a:xfrm>
                          <a:prstGeom prst="rect">
                            <a:avLst/>
                          </a:prstGeom>
                          <a:solidFill>
                            <a:prstClr val="white"/>
                          </a:solidFill>
                          <a:ln>
                            <a:noFill/>
                          </a:ln>
                        </wps:spPr>
                        <wps:txbx>
                          <w:txbxContent>
                            <w:p w14:paraId="04FBA9E5" w14:textId="2F2F890C" w:rsidR="000F24A7" w:rsidRPr="007C392A"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F32D71">
                                <w:rPr>
                                  <w:noProof/>
                                </w:rPr>
                                <w:t>14</w:t>
                              </w:r>
                              <w:r>
                                <w:fldChar w:fldCharType="end"/>
                              </w:r>
                              <w:r>
                                <w:t xml:space="preserve">: </w:t>
                              </w:r>
                              <w:proofErr w:type="spellStart"/>
                              <w:r>
                                <w:t>dhc</w:t>
                              </w:r>
                              <w:proofErr w:type="spellEnd"/>
                              <w:r>
                                <w:t>-</w:t>
                              </w:r>
                              <w:proofErr w:type="spellStart"/>
                              <w:r>
                                <w:t>small</w:t>
                              </w:r>
                              <w:proofErr w:type="spellEnd"/>
                              <w:r>
                                <w:t>-</w:t>
                              </w:r>
                              <w:proofErr w:type="spellStart"/>
                              <w:r>
                                <w:t>bold</w:t>
                              </w:r>
                              <w:proofErr w:type="spellEnd"/>
                              <w:r>
                                <w:t>-lab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89AF76" id="Gruppieren 44" o:spid="_x0000_s1072" style="position:absolute;left:0;text-align:left;margin-left:237.15pt;margin-top:12.05pt;width:160.9pt;height:89.8pt;z-index:251685888" coordsize="20434,114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">
                <v:shape id="Grafik 36" o:spid="_x0000_s1073" type="#_x0000_t75" style="position:absolute;width:20434;height:8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">
                  <v:imagedata r:id="rId36" o:title=""/>
                </v:shape>
                <v:shape id="Textfeld 43" o:spid="_x0000_s1074" type="#_x0000_t202" style="position:absolute;top:8820;width:20434;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" stroked="f">
                  <v:textbox style="mso-fit-shape-to-text:t" inset="0,0,0,0">
                    <w:txbxContent>
                      <w:p w14:paraId="04FBA9E5" w14:textId="2F2F890C" w:rsidR="000F24A7" w:rsidRPr="007C392A"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F32D71">
                          <w:rPr>
                            <w:noProof/>
                          </w:rPr>
                          <w:t>14</w:t>
                        </w:r>
                        <w:r>
                          <w:fldChar w:fldCharType="end"/>
                        </w:r>
                        <w:r>
                          <w:t xml:space="preserve">: </w:t>
                        </w:r>
                        <w:proofErr w:type="spellStart"/>
                        <w:r>
                          <w:t>dhc</w:t>
                        </w:r>
                        <w:proofErr w:type="spellEnd"/>
                        <w:r>
                          <w:t>-</w:t>
                        </w:r>
                        <w:proofErr w:type="spellStart"/>
                        <w:r>
                          <w:t>small</w:t>
                        </w:r>
                        <w:proofErr w:type="spellEnd"/>
                        <w:r>
                          <w:t>-</w:t>
                        </w:r>
                        <w:proofErr w:type="spellStart"/>
                        <w:r>
                          <w:t>bold</w:t>
                        </w:r>
                        <w:proofErr w:type="spellEnd"/>
                        <w:r>
                          <w:t>-label</w:t>
                        </w:r>
                      </w:p>
                    </w:txbxContent>
                  </v:textbox>
                </v:shape>
                <w10:wrap type="square"/>
              </v:group>
            </w:pict>
          </mc:Fallback>
        </mc:AlternateContent>
      </w:r>
      <w:r>
        <w:rPr>
          <w:noProof/>
        </w:rPr>
        <mc:AlternateContent>
          <mc:Choice Requires="wpg">
            <w:drawing>
              <wp:anchor distT="0" distB="0" distL="114300" distR="114300" simplePos="0" relativeHeight="251682816" behindDoc="0" locked="0" layoutInCell="1" allowOverlap="1" wp14:anchorId="57B1485E" wp14:editId="6F28AADE">
                <wp:simplePos x="0" y="0"/>
                <wp:positionH relativeFrom="margin">
                  <wp:align>left</wp:align>
                </wp:positionH>
                <wp:positionV relativeFrom="paragraph">
                  <wp:posOffset>153283</wp:posOffset>
                </wp:positionV>
                <wp:extent cx="2218055" cy="1132840"/>
                <wp:effectExtent l="0" t="0" r="0" b="0"/>
                <wp:wrapSquare wrapText="bothSides"/>
                <wp:docPr id="42" name="Gruppieren 42"/>
                <wp:cNvGraphicFramePr/>
                <a:graphic xmlns:a="http://schemas.openxmlformats.org/drawingml/2006/main">
                  <a:graphicData uri="http://schemas.microsoft.com/office/word/2010/wordprocessingGroup">
                    <wpg:wgp>
                      <wpg:cNvGrpSpPr/>
                      <wpg:grpSpPr>
                        <a:xfrm>
                          <a:off x="0" y="0"/>
                          <a:ext cx="2218055" cy="1132840"/>
                          <a:chOff x="0" y="0"/>
                          <a:chExt cx="2218055" cy="1132840"/>
                        </a:xfrm>
                      </wpg:grpSpPr>
                      <pic:pic xmlns:pic="http://schemas.openxmlformats.org/drawingml/2006/picture">
                        <pic:nvPicPr>
                          <pic:cNvPr id="35" name="Grafik 35"/>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218055" cy="819150"/>
                          </a:xfrm>
                          <a:prstGeom prst="rect">
                            <a:avLst/>
                          </a:prstGeom>
                          <a:noFill/>
                          <a:ln>
                            <a:noFill/>
                          </a:ln>
                        </pic:spPr>
                      </pic:pic>
                      <wps:wsp>
                        <wps:cNvPr id="41" name="Textfeld 41"/>
                        <wps:cNvSpPr txBox="1"/>
                        <wps:spPr>
                          <a:xfrm>
                            <a:off x="0" y="874395"/>
                            <a:ext cx="2218055" cy="258445"/>
                          </a:xfrm>
                          <a:prstGeom prst="rect">
                            <a:avLst/>
                          </a:prstGeom>
                          <a:solidFill>
                            <a:prstClr val="white"/>
                          </a:solidFill>
                          <a:ln>
                            <a:noFill/>
                          </a:ln>
                        </wps:spPr>
                        <wps:txbx>
                          <w:txbxContent>
                            <w:p w14:paraId="691B8E26" w14:textId="621B8270" w:rsidR="000F24A7" w:rsidRPr="001D6723"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F32D71">
                                <w:rPr>
                                  <w:noProof/>
                                </w:rPr>
                                <w:t>15</w:t>
                              </w:r>
                              <w:r>
                                <w:fldChar w:fldCharType="end"/>
                              </w:r>
                              <w:r>
                                <w:t xml:space="preserve">: </w:t>
                              </w:r>
                              <w:proofErr w:type="spellStart"/>
                              <w:r>
                                <w:t>dhc</w:t>
                              </w:r>
                              <w:proofErr w:type="spellEnd"/>
                              <w:r>
                                <w:t>-</w:t>
                              </w:r>
                              <w:proofErr w:type="spellStart"/>
                              <w:r>
                                <w:t>small</w:t>
                              </w:r>
                              <w:proofErr w:type="spellEnd"/>
                              <w:r>
                                <w:t>-lab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B1485E" id="Gruppieren 42" o:spid="_x0000_s1075" style="position:absolute;left:0;text-align:left;margin-left:0;margin-top:12.05pt;width:174.65pt;height:89.2pt;z-index:251682816;mso-position-horizontal:left;mso-position-horizontal-relative:margin" coordsize="22180,11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">
                <v:shape id="Grafik 35" o:spid="_x0000_s1076" type="#_x0000_t75" style="position:absolute;width:22180;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">
                  <v:imagedata r:id="rId38" o:title=""/>
                </v:shape>
                <v:shape id="Textfeld 41" o:spid="_x0000_s1077" type="#_x0000_t202" style="position:absolute;top:8743;width:22180;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" stroked="f">
                  <v:textbox style="mso-fit-shape-to-text:t" inset="0,0,0,0">
                    <w:txbxContent>
                      <w:p w14:paraId="691B8E26" w14:textId="621B8270" w:rsidR="000F24A7" w:rsidRPr="001D6723"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F32D71">
                          <w:rPr>
                            <w:noProof/>
                          </w:rPr>
                          <w:t>15</w:t>
                        </w:r>
                        <w:r>
                          <w:fldChar w:fldCharType="end"/>
                        </w:r>
                        <w:r>
                          <w:t xml:space="preserve">: </w:t>
                        </w:r>
                        <w:proofErr w:type="spellStart"/>
                        <w:r>
                          <w:t>dhc</w:t>
                        </w:r>
                        <w:proofErr w:type="spellEnd"/>
                        <w:r>
                          <w:t>-</w:t>
                        </w:r>
                        <w:proofErr w:type="spellStart"/>
                        <w:r>
                          <w:t>small</w:t>
                        </w:r>
                        <w:proofErr w:type="spellEnd"/>
                        <w:r>
                          <w:t>-label</w:t>
                        </w:r>
                      </w:p>
                    </w:txbxContent>
                  </v:textbox>
                </v:shape>
                <w10:wrap type="square" anchorx="margin"/>
              </v:group>
            </w:pict>
          </mc:Fallback>
        </mc:AlternateContent>
      </w:r>
    </w:p>
    <w:p w14:paraId="1A2BDBB8" w14:textId="30A91F21" w:rsidR="00036539" w:rsidRDefault="00036539" w:rsidP="00036539"/>
    <w:p w14:paraId="4584593A" w14:textId="22E93BD4" w:rsidR="00036539" w:rsidRDefault="00036539" w:rsidP="00036539"/>
    <w:p w14:paraId="3C3A3E0B" w14:textId="16B5C0D5" w:rsidR="00036539" w:rsidRDefault="00036539" w:rsidP="00036539"/>
    <w:p w14:paraId="22EB277C" w14:textId="50221777" w:rsidR="00036539" w:rsidRDefault="00717235" w:rsidP="00036539">
      <w:r>
        <w:rPr>
          <w:noProof/>
        </w:rPr>
        <mc:AlternateContent>
          <mc:Choice Requires="wpg">
            <w:drawing>
              <wp:anchor distT="0" distB="0" distL="114300" distR="114300" simplePos="0" relativeHeight="251695104" behindDoc="0" locked="0" layoutInCell="1" allowOverlap="1" wp14:anchorId="041BD0C2" wp14:editId="062FEAAE">
                <wp:simplePos x="0" y="0"/>
                <wp:positionH relativeFrom="column">
                  <wp:posOffset>2997835</wp:posOffset>
                </wp:positionH>
                <wp:positionV relativeFrom="paragraph">
                  <wp:posOffset>1442720</wp:posOffset>
                </wp:positionV>
                <wp:extent cx="2997200" cy="1228090"/>
                <wp:effectExtent l="0" t="0" r="0" b="0"/>
                <wp:wrapSquare wrapText="bothSides"/>
                <wp:docPr id="52" name="Gruppieren 52"/>
                <wp:cNvGraphicFramePr/>
                <a:graphic xmlns:a="http://schemas.openxmlformats.org/drawingml/2006/main">
                  <a:graphicData uri="http://schemas.microsoft.com/office/word/2010/wordprocessingGroup">
                    <wpg:wgp>
                      <wpg:cNvGrpSpPr/>
                      <wpg:grpSpPr>
                        <a:xfrm>
                          <a:off x="0" y="0"/>
                          <a:ext cx="2997200" cy="1228090"/>
                          <a:chOff x="0" y="0"/>
                          <a:chExt cx="2997200" cy="1228090"/>
                        </a:xfrm>
                      </wpg:grpSpPr>
                      <pic:pic xmlns:pic="http://schemas.openxmlformats.org/drawingml/2006/picture">
                        <pic:nvPicPr>
                          <pic:cNvPr id="47" name="Grafik 47"/>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97200" cy="908050"/>
                          </a:xfrm>
                          <a:prstGeom prst="rect">
                            <a:avLst/>
                          </a:prstGeom>
                          <a:noFill/>
                          <a:ln>
                            <a:noFill/>
                          </a:ln>
                        </pic:spPr>
                      </pic:pic>
                      <wps:wsp>
                        <wps:cNvPr id="50" name="Textfeld 50"/>
                        <wps:cNvSpPr txBox="1"/>
                        <wps:spPr>
                          <a:xfrm>
                            <a:off x="0" y="969645"/>
                            <a:ext cx="2997200" cy="258445"/>
                          </a:xfrm>
                          <a:prstGeom prst="rect">
                            <a:avLst/>
                          </a:prstGeom>
                          <a:solidFill>
                            <a:prstClr val="white"/>
                          </a:solidFill>
                          <a:ln>
                            <a:noFill/>
                          </a:ln>
                        </wps:spPr>
                        <wps:txbx>
                          <w:txbxContent>
                            <w:p w14:paraId="04632BE5" w14:textId="7FB1AEC9" w:rsidR="000F24A7" w:rsidRPr="00907029" w:rsidRDefault="000F24A7" w:rsidP="00011D18">
                              <w:pPr>
                                <w:pStyle w:val="Beschriftung"/>
                                <w:rPr>
                                  <w:noProof/>
                                  <w:sz w:val="24"/>
                                </w:rPr>
                              </w:pPr>
                              <w:r>
                                <w:t xml:space="preserve">Abbildung </w:t>
                              </w:r>
                              <w:r>
                                <w:fldChar w:fldCharType="begin"/>
                              </w:r>
                              <w:r>
                                <w:instrText xml:space="preserve"> SEQ Abbildung \* ARABIC </w:instrText>
                              </w:r>
                              <w:r>
                                <w:fldChar w:fldCharType="separate"/>
                              </w:r>
                              <w:r w:rsidR="00F32D71">
                                <w:rPr>
                                  <w:noProof/>
                                </w:rPr>
                                <w:t>16</w:t>
                              </w:r>
                              <w:r>
                                <w:fldChar w:fldCharType="end"/>
                              </w:r>
                              <w:r>
                                <w:t xml:space="preserve">: </w:t>
                              </w:r>
                              <w:proofErr w:type="spellStart"/>
                              <w:r>
                                <w:t>dhc</w:t>
                              </w:r>
                              <w:proofErr w:type="spellEnd"/>
                              <w:r>
                                <w:t>-dialog-</w:t>
                              </w:r>
                              <w:proofErr w:type="spellStart"/>
                              <w:r>
                                <w:t>loading</w:t>
                              </w:r>
                              <w:proofErr w:type="spellEnd"/>
                              <w:r>
                                <w:t>-spinner-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41BD0C2" id="Gruppieren 52" o:spid="_x0000_s1078" style="position:absolute;left:0;text-align:left;margin-left:236.05pt;margin-top:113.6pt;width:236pt;height:96.7pt;z-index:251695104" coordsize="29972,122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">
                <v:shape id="Grafik 47" o:spid="_x0000_s1079" type="#_x0000_t75" style="position:absolute;width:29972;height:9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">
                  <v:imagedata r:id="rId40" o:title=""/>
                </v:shape>
                <v:shape id="Textfeld 50" o:spid="_x0000_s1080" type="#_x0000_t202" style="position:absolute;top:9696;width:2997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14:paraId="04632BE5" w14:textId="7FB1AEC9" w:rsidR="000F24A7" w:rsidRPr="00907029" w:rsidRDefault="000F24A7" w:rsidP="00011D18">
                        <w:pPr>
                          <w:pStyle w:val="Beschriftung"/>
                          <w:rPr>
                            <w:noProof/>
                            <w:sz w:val="24"/>
                          </w:rPr>
                        </w:pPr>
                        <w:r>
                          <w:t xml:space="preserve">Abbildung </w:t>
                        </w:r>
                        <w:r>
                          <w:fldChar w:fldCharType="begin"/>
                        </w:r>
                        <w:r>
                          <w:instrText xml:space="preserve"> SEQ Abbildung \* ARABIC </w:instrText>
                        </w:r>
                        <w:r>
                          <w:fldChar w:fldCharType="separate"/>
                        </w:r>
                        <w:r w:rsidR="00F32D71">
                          <w:rPr>
                            <w:noProof/>
                          </w:rPr>
                          <w:t>16</w:t>
                        </w:r>
                        <w:r>
                          <w:fldChar w:fldCharType="end"/>
                        </w:r>
                        <w:r>
                          <w:t xml:space="preserve">: </w:t>
                        </w:r>
                        <w:proofErr w:type="spellStart"/>
                        <w:r>
                          <w:t>dhc</w:t>
                        </w:r>
                        <w:proofErr w:type="spellEnd"/>
                        <w:r>
                          <w:t>-dialog-</w:t>
                        </w:r>
                        <w:proofErr w:type="spellStart"/>
                        <w:r>
                          <w:t>loading</w:t>
                        </w:r>
                        <w:proofErr w:type="spellEnd"/>
                        <w:r>
                          <w:t>-spinner-container</w:t>
                        </w:r>
                      </w:p>
                    </w:txbxContent>
                  </v:textbox>
                </v:shape>
                <w10:wrap type="square"/>
              </v:group>
            </w:pict>
          </mc:Fallback>
        </mc:AlternateContent>
      </w:r>
      <w:r>
        <w:rPr>
          <w:noProof/>
        </w:rPr>
        <mc:AlternateContent>
          <mc:Choice Requires="wpg">
            <w:drawing>
              <wp:anchor distT="0" distB="0" distL="114300" distR="114300" simplePos="0" relativeHeight="251692032" behindDoc="0" locked="0" layoutInCell="1" allowOverlap="1" wp14:anchorId="4755F193" wp14:editId="774ADB91">
                <wp:simplePos x="0" y="0"/>
                <wp:positionH relativeFrom="margin">
                  <wp:align>left</wp:align>
                </wp:positionH>
                <wp:positionV relativeFrom="paragraph">
                  <wp:posOffset>1435100</wp:posOffset>
                </wp:positionV>
                <wp:extent cx="2830195" cy="1808480"/>
                <wp:effectExtent l="0" t="0" r="8255" b="1270"/>
                <wp:wrapSquare wrapText="bothSides"/>
                <wp:docPr id="49" name="Gruppieren 49"/>
                <wp:cNvGraphicFramePr/>
                <a:graphic xmlns:a="http://schemas.openxmlformats.org/drawingml/2006/main">
                  <a:graphicData uri="http://schemas.microsoft.com/office/word/2010/wordprocessingGroup">
                    <wpg:wgp>
                      <wpg:cNvGrpSpPr/>
                      <wpg:grpSpPr>
                        <a:xfrm>
                          <a:off x="0" y="0"/>
                          <a:ext cx="2830195" cy="1808480"/>
                          <a:chOff x="0" y="0"/>
                          <a:chExt cx="2830195" cy="1808480"/>
                        </a:xfrm>
                      </wpg:grpSpPr>
                      <pic:pic xmlns:pic="http://schemas.openxmlformats.org/drawingml/2006/picture">
                        <pic:nvPicPr>
                          <pic:cNvPr id="45" name="Grafik 45"/>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30195" cy="1495425"/>
                          </a:xfrm>
                          <a:prstGeom prst="rect">
                            <a:avLst/>
                          </a:prstGeom>
                          <a:noFill/>
                          <a:ln>
                            <a:noFill/>
                          </a:ln>
                        </pic:spPr>
                      </pic:pic>
                      <wps:wsp>
                        <wps:cNvPr id="48" name="Textfeld 48"/>
                        <wps:cNvSpPr txBox="1"/>
                        <wps:spPr>
                          <a:xfrm>
                            <a:off x="0" y="1550035"/>
                            <a:ext cx="2830195" cy="258445"/>
                          </a:xfrm>
                          <a:prstGeom prst="rect">
                            <a:avLst/>
                          </a:prstGeom>
                          <a:solidFill>
                            <a:prstClr val="white"/>
                          </a:solidFill>
                          <a:ln>
                            <a:noFill/>
                          </a:ln>
                        </wps:spPr>
                        <wps:txbx>
                          <w:txbxContent>
                            <w:p w14:paraId="77DF7799" w14:textId="16854592" w:rsidR="000F24A7" w:rsidRPr="00E63C59"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F32D71">
                                <w:rPr>
                                  <w:noProof/>
                                </w:rPr>
                                <w:t>17</w:t>
                              </w:r>
                              <w:r>
                                <w:fldChar w:fldCharType="end"/>
                              </w:r>
                              <w:r>
                                <w:t xml:space="preserve">: </w:t>
                              </w:r>
                              <w:proofErr w:type="spellStart"/>
                              <w:r>
                                <w:t>dhc</w:t>
                              </w:r>
                              <w:proofErr w:type="spellEnd"/>
                              <w:r>
                                <w:t>-</w:t>
                              </w:r>
                              <w:proofErr w:type="spellStart"/>
                              <w:r>
                                <w:t>loading</w:t>
                              </w:r>
                              <w:proofErr w:type="spellEnd"/>
                              <w:r>
                                <w:t>-spin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755F193" id="Gruppieren 49" o:spid="_x0000_s1081" style="position:absolute;left:0;text-align:left;margin-left:0;margin-top:113pt;width:222.85pt;height:142.4pt;z-index:251692032;mso-position-horizontal:left;mso-position-horizontal-relative:margin" coordsize="28301,180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">
                <v:shape id="Grafik 45" o:spid="_x0000_s1082" type="#_x0000_t75" style="position:absolute;width:28301;height:14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">
                  <v:imagedata r:id="rId42" o:title=""/>
                </v:shape>
                <v:shape id="Textfeld 48" o:spid="_x0000_s1083" type="#_x0000_t202" style="position:absolute;top:15500;width:2830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14:paraId="77DF7799" w14:textId="16854592" w:rsidR="000F24A7" w:rsidRPr="00E63C59"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F32D71">
                          <w:rPr>
                            <w:noProof/>
                          </w:rPr>
                          <w:t>17</w:t>
                        </w:r>
                        <w:r>
                          <w:fldChar w:fldCharType="end"/>
                        </w:r>
                        <w:r>
                          <w:t xml:space="preserve">: </w:t>
                        </w:r>
                        <w:proofErr w:type="spellStart"/>
                        <w:r>
                          <w:t>dhc</w:t>
                        </w:r>
                        <w:proofErr w:type="spellEnd"/>
                        <w:r>
                          <w:t>-</w:t>
                        </w:r>
                        <w:proofErr w:type="spellStart"/>
                        <w:r>
                          <w:t>loading</w:t>
                        </w:r>
                        <w:proofErr w:type="spellEnd"/>
                        <w:r>
                          <w:t>-spinner</w:t>
                        </w:r>
                      </w:p>
                    </w:txbxContent>
                  </v:textbox>
                </v:shape>
                <w10:wrap type="square" anchorx="margin"/>
              </v:group>
            </w:pict>
          </mc:Fallback>
        </mc:AlternateContent>
      </w:r>
      <w:r w:rsidR="0093663A">
        <w:t xml:space="preserve">Auch ein </w:t>
      </w:r>
      <w:proofErr w:type="spellStart"/>
      <w:r w:rsidR="0093663A">
        <w:t>sogennantes</w:t>
      </w:r>
      <w:proofErr w:type="spellEnd"/>
      <w:r w:rsidR="0093663A">
        <w:t xml:space="preserve"> Loadingspinner.gif und sein CSS-Styling werden in den Userinterfaces sehr häufig verwendet, falls ein Inhalt nicht direkt geladen werden kann. Der Container </w:t>
      </w:r>
      <w:r w:rsidR="00011D18">
        <w:t xml:space="preserve">in verschiedenen Ausführungen </w:t>
      </w:r>
      <w:r w:rsidR="0093663A">
        <w:t xml:space="preserve">hierfür ist zur Beschränkung des </w:t>
      </w:r>
      <w:proofErr w:type="spellStart"/>
      <w:r w:rsidR="0093663A">
        <w:t>Loadingspinners</w:t>
      </w:r>
      <w:proofErr w:type="spellEnd"/>
      <w:r w:rsidR="0093663A">
        <w:t xml:space="preserve"> auf einen speziellen Bereich von Nöten. Auch diese zwei Komponenten sind zu zentralisierende Atome.</w:t>
      </w:r>
    </w:p>
    <w:p w14:paraId="3B04DD0F" w14:textId="5274E325" w:rsidR="00036539" w:rsidRDefault="00036539" w:rsidP="00036539"/>
    <w:p w14:paraId="7B1FA6C3" w14:textId="509DC7D9" w:rsidR="00036539" w:rsidRDefault="00011D18" w:rsidP="00036539">
      <w:r>
        <w:rPr>
          <w:noProof/>
        </w:rPr>
        <mc:AlternateContent>
          <mc:Choice Requires="wpg">
            <w:drawing>
              <wp:anchor distT="0" distB="0" distL="114300" distR="114300" simplePos="0" relativeHeight="251698176" behindDoc="0" locked="0" layoutInCell="1" allowOverlap="1" wp14:anchorId="6139A75F" wp14:editId="0DD63906">
                <wp:simplePos x="0" y="0"/>
                <wp:positionH relativeFrom="margin">
                  <wp:align>left</wp:align>
                </wp:positionH>
                <wp:positionV relativeFrom="paragraph">
                  <wp:posOffset>173245</wp:posOffset>
                </wp:positionV>
                <wp:extent cx="4222115" cy="1669415"/>
                <wp:effectExtent l="0" t="0" r="6985" b="6985"/>
                <wp:wrapSquare wrapText="bothSides"/>
                <wp:docPr id="53" name="Gruppieren 53"/>
                <wp:cNvGraphicFramePr/>
                <a:graphic xmlns:a="http://schemas.openxmlformats.org/drawingml/2006/main">
                  <a:graphicData uri="http://schemas.microsoft.com/office/word/2010/wordprocessingGroup">
                    <wpg:wgp>
                      <wpg:cNvGrpSpPr/>
                      <wpg:grpSpPr>
                        <a:xfrm>
                          <a:off x="0" y="0"/>
                          <a:ext cx="4222115" cy="1669774"/>
                          <a:chOff x="0" y="0"/>
                          <a:chExt cx="4222115" cy="1669774"/>
                        </a:xfrm>
                      </wpg:grpSpPr>
                      <pic:pic xmlns:pic="http://schemas.openxmlformats.org/drawingml/2006/picture">
                        <pic:nvPicPr>
                          <pic:cNvPr id="46" name="Grafik 46"/>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222115" cy="1329055"/>
                          </a:xfrm>
                          <a:prstGeom prst="rect">
                            <a:avLst/>
                          </a:prstGeom>
                          <a:noFill/>
                          <a:ln>
                            <a:noFill/>
                          </a:ln>
                        </pic:spPr>
                      </pic:pic>
                      <wps:wsp>
                        <wps:cNvPr id="51" name="Textfeld 51"/>
                        <wps:cNvSpPr txBox="1"/>
                        <wps:spPr>
                          <a:xfrm>
                            <a:off x="0" y="1430655"/>
                            <a:ext cx="4222115" cy="239119"/>
                          </a:xfrm>
                          <a:prstGeom prst="rect">
                            <a:avLst/>
                          </a:prstGeom>
                          <a:solidFill>
                            <a:prstClr val="white"/>
                          </a:solidFill>
                          <a:ln>
                            <a:noFill/>
                          </a:ln>
                        </wps:spPr>
                        <wps:txbx>
                          <w:txbxContent>
                            <w:p w14:paraId="017B4AEB" w14:textId="556421C7" w:rsidR="000F24A7" w:rsidRPr="008024D5" w:rsidRDefault="000F24A7" w:rsidP="00011D18">
                              <w:pPr>
                                <w:pStyle w:val="Beschriftung"/>
                                <w:rPr>
                                  <w:noProof/>
                                  <w:sz w:val="24"/>
                                </w:rPr>
                              </w:pPr>
                              <w:r>
                                <w:t xml:space="preserve">Abbildung </w:t>
                              </w:r>
                              <w:r>
                                <w:fldChar w:fldCharType="begin"/>
                              </w:r>
                              <w:r>
                                <w:instrText xml:space="preserve"> SEQ Abbildung \* ARABIC </w:instrText>
                              </w:r>
                              <w:r>
                                <w:fldChar w:fldCharType="separate"/>
                              </w:r>
                              <w:r w:rsidR="00F32D71">
                                <w:rPr>
                                  <w:noProof/>
                                </w:rPr>
                                <w:t>18</w:t>
                              </w:r>
                              <w:r>
                                <w:fldChar w:fldCharType="end"/>
                              </w:r>
                              <w:r>
                                <w:t xml:space="preserve">: </w:t>
                              </w:r>
                              <w:proofErr w:type="spellStart"/>
                              <w:r>
                                <w:t>dhc</w:t>
                              </w:r>
                              <w:proofErr w:type="spellEnd"/>
                              <w:r>
                                <w:t xml:space="preserve">- </w:t>
                              </w:r>
                              <w:proofErr w:type="spellStart"/>
                              <w:r>
                                <w:t>loading</w:t>
                              </w:r>
                              <w:proofErr w:type="spellEnd"/>
                              <w:r>
                                <w:t>-spinner-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139A75F" id="Gruppieren 53" o:spid="_x0000_s1084" style="position:absolute;left:0;text-align:left;margin-left:0;margin-top:13.65pt;width:332.45pt;height:131.45pt;z-index:251698176;mso-position-horizontal:left;mso-position-horizontal-relative:margin;mso-height-relative:margin" coordsize="42221,16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">
                <v:shape id="Grafik 46" o:spid="_x0000_s1085" type="#_x0000_t75" style="position:absolute;width:42221;height:13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">
                  <v:imagedata r:id="rId44" o:title=""/>
                </v:shape>
                <v:shape id="Textfeld 51" o:spid="_x0000_s1086" type="#_x0000_t202" style="position:absolute;top:14306;width:42221;height:2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" stroked="f">
                  <v:textbox inset="0,0,0,0">
                    <w:txbxContent>
                      <w:p w14:paraId="017B4AEB" w14:textId="556421C7" w:rsidR="000F24A7" w:rsidRPr="008024D5" w:rsidRDefault="000F24A7" w:rsidP="00011D18">
                        <w:pPr>
                          <w:pStyle w:val="Beschriftung"/>
                          <w:rPr>
                            <w:noProof/>
                            <w:sz w:val="24"/>
                          </w:rPr>
                        </w:pPr>
                        <w:r>
                          <w:t xml:space="preserve">Abbildung </w:t>
                        </w:r>
                        <w:r>
                          <w:fldChar w:fldCharType="begin"/>
                        </w:r>
                        <w:r>
                          <w:instrText xml:space="preserve"> SEQ Abbildung \* ARABIC </w:instrText>
                        </w:r>
                        <w:r>
                          <w:fldChar w:fldCharType="separate"/>
                        </w:r>
                        <w:r w:rsidR="00F32D71">
                          <w:rPr>
                            <w:noProof/>
                          </w:rPr>
                          <w:t>18</w:t>
                        </w:r>
                        <w:r>
                          <w:fldChar w:fldCharType="end"/>
                        </w:r>
                        <w:r>
                          <w:t xml:space="preserve">: </w:t>
                        </w:r>
                        <w:proofErr w:type="spellStart"/>
                        <w:r>
                          <w:t>dhc</w:t>
                        </w:r>
                        <w:proofErr w:type="spellEnd"/>
                        <w:r>
                          <w:t xml:space="preserve">- </w:t>
                        </w:r>
                        <w:proofErr w:type="spellStart"/>
                        <w:r>
                          <w:t>loading</w:t>
                        </w:r>
                        <w:proofErr w:type="spellEnd"/>
                        <w:r>
                          <w:t>-spinner-container</w:t>
                        </w:r>
                      </w:p>
                    </w:txbxContent>
                  </v:textbox>
                </v:shape>
                <w10:wrap type="square" anchorx="margin"/>
              </v:group>
            </w:pict>
          </mc:Fallback>
        </mc:AlternateContent>
      </w:r>
    </w:p>
    <w:p w14:paraId="21A43E59" w14:textId="76E3FF3F" w:rsidR="00036539" w:rsidRDefault="00036539" w:rsidP="00036539"/>
    <w:p w14:paraId="41AB879A" w14:textId="69AA0AC8" w:rsidR="00036539" w:rsidRDefault="00036539" w:rsidP="00036539"/>
    <w:p w14:paraId="34FDC861" w14:textId="6C8F1A62" w:rsidR="00036539" w:rsidRDefault="00036539" w:rsidP="00036539"/>
    <w:p w14:paraId="12EC01A6" w14:textId="352F3AC7" w:rsidR="0093663A" w:rsidRDefault="0093663A" w:rsidP="00036539"/>
    <w:p w14:paraId="22471467" w14:textId="636176F2" w:rsidR="00011D18" w:rsidRDefault="00011D18" w:rsidP="00036539"/>
    <w:p w14:paraId="2D1D165B" w14:textId="4394B333" w:rsidR="00011D18" w:rsidRDefault="00011D18" w:rsidP="00036539">
      <w:r>
        <w:t xml:space="preserve">Dies sind nur wenige Beispiele der zu zentralisierenden CSS-Stylings, welche als Atome kategorisiert werden. Aber schon bei diesen wird klar, eine Zentralisierung ist unausweichlich, denn nur schon in den CSS-Dateien befinden sich </w:t>
      </w:r>
      <w:r w:rsidR="00717235">
        <w:t>unzählige</w:t>
      </w:r>
      <w:r>
        <w:t xml:space="preserve"> Codeduplizierungen von einem extremen Umfang. Aber auch die Userexperience wird </w:t>
      </w:r>
      <w:r>
        <w:lastRenderedPageBreak/>
        <w:t>dadurch verbessert, denn in den CSS-Stylings finden sich immer wieder kleine, aber signifikante Unterschiede. Mal ist das gleiche Label größer, hat eine andere Schriftgröße oder ein anderes Margin. Mit der Zentralisierung werden diese kleinen Unterscheide behoben.</w:t>
      </w:r>
    </w:p>
    <w:p w14:paraId="46757D39" w14:textId="3AAB8CEF" w:rsidR="00D42BC2" w:rsidRDefault="00D42BC2" w:rsidP="00036539"/>
    <w:p w14:paraId="624A8BC2" w14:textId="60E070A2" w:rsidR="00717235" w:rsidRDefault="00717235" w:rsidP="00036539"/>
    <w:p w14:paraId="1D4DEAEB" w14:textId="72595959" w:rsidR="00717235" w:rsidRDefault="00717235" w:rsidP="00036539"/>
    <w:p w14:paraId="68C59E1F" w14:textId="4F9B88FB" w:rsidR="00717235" w:rsidRDefault="00717235" w:rsidP="00036539"/>
    <w:p w14:paraId="1CE2EFDD" w14:textId="1F9B4AC4" w:rsidR="00717235" w:rsidRDefault="00717235" w:rsidP="00036539"/>
    <w:p w14:paraId="238FF4D5" w14:textId="59279367" w:rsidR="00717235" w:rsidRDefault="00717235" w:rsidP="00036539"/>
    <w:p w14:paraId="5E4EC17D" w14:textId="7C604B86" w:rsidR="00717235" w:rsidRDefault="00717235" w:rsidP="00036539"/>
    <w:p w14:paraId="153E4174" w14:textId="7024C706" w:rsidR="00717235" w:rsidRDefault="00717235" w:rsidP="00036539"/>
    <w:p w14:paraId="4DF413A3" w14:textId="2D8135CC" w:rsidR="00717235" w:rsidRDefault="00717235" w:rsidP="00036539"/>
    <w:p w14:paraId="50F9B09F" w14:textId="0C0FCE49" w:rsidR="00717235" w:rsidRDefault="00717235" w:rsidP="00036539"/>
    <w:p w14:paraId="55697F2A" w14:textId="4D4A7392" w:rsidR="00717235" w:rsidRDefault="00717235" w:rsidP="00036539"/>
    <w:p w14:paraId="3C408D6B" w14:textId="7D42CC38" w:rsidR="00717235" w:rsidRDefault="00717235" w:rsidP="00036539"/>
    <w:p w14:paraId="06A16D38" w14:textId="4283B3E9" w:rsidR="00717235" w:rsidRDefault="00717235" w:rsidP="00036539"/>
    <w:p w14:paraId="5199D7FF" w14:textId="432366E2" w:rsidR="00717235" w:rsidRDefault="00717235" w:rsidP="00036539"/>
    <w:p w14:paraId="402ED18E" w14:textId="1292F0BD" w:rsidR="00717235" w:rsidRDefault="00717235" w:rsidP="00036539"/>
    <w:p w14:paraId="2A2A45B9" w14:textId="1425CC76" w:rsidR="00717235" w:rsidRDefault="00717235" w:rsidP="00036539"/>
    <w:p w14:paraId="09219307" w14:textId="7F57EB47" w:rsidR="00717235" w:rsidRDefault="00717235" w:rsidP="00036539"/>
    <w:p w14:paraId="6AEA0E62" w14:textId="0EDC6B2A" w:rsidR="00717235" w:rsidRDefault="00717235" w:rsidP="00036539"/>
    <w:p w14:paraId="3907F410" w14:textId="0158CCB4" w:rsidR="00717235" w:rsidRDefault="00717235" w:rsidP="00036539"/>
    <w:p w14:paraId="46B1B89B" w14:textId="49956826" w:rsidR="00717235" w:rsidRDefault="00717235" w:rsidP="00036539"/>
    <w:p w14:paraId="03C95825" w14:textId="77777777" w:rsidR="00717235" w:rsidRDefault="00717235" w:rsidP="00036539"/>
    <w:p w14:paraId="53BD1292" w14:textId="4ECB8CE1" w:rsidR="00D42BC2" w:rsidRDefault="00D42BC2" w:rsidP="00D42BC2">
      <w:pPr>
        <w:pStyle w:val="berschrift2"/>
      </w:pPr>
      <w:bookmarkStart w:id="41" w:name="_Toc70588252"/>
      <w:r>
        <w:lastRenderedPageBreak/>
        <w:t>6.2 Moleküle</w:t>
      </w:r>
      <w:bookmarkEnd w:id="41"/>
    </w:p>
    <w:p w14:paraId="41B9DE71" w14:textId="77777777" w:rsidR="00D42BC2" w:rsidRDefault="00D42BC2" w:rsidP="00036539"/>
    <w:p w14:paraId="1614E32C" w14:textId="372187CC" w:rsidR="0093663A" w:rsidRDefault="00A25403" w:rsidP="00036539">
      <w:r>
        <w:t>Molekül</w:t>
      </w:r>
      <w:r w:rsidR="00FD3546">
        <w:t>e</w:t>
      </w:r>
      <w:r>
        <w:t xml:space="preserve"> hingegen sind wie zuvor im Kapitel Atomic </w:t>
      </w:r>
      <w:r w:rsidR="00717235">
        <w:t>Design</w:t>
      </w:r>
      <w:r>
        <w:t xml:space="preserve"> Pattern erklärt, ein Zusammenschluss aus mindestens zwei A</w:t>
      </w:r>
      <w:r w:rsidR="00FD3546">
        <w:t>t</w:t>
      </w:r>
      <w:r>
        <w:t xml:space="preserve">omen, welche in der Kombination einen Sinn ergeben. </w:t>
      </w:r>
      <w:r w:rsidR="00FD3546">
        <w:t>Auch für Moleküle finden sich Komponenten welche zu zentralisieren sind. Die Anzahl an Molekülen ist aber deutlich geringer als die der Atome. Die Angular-Komponenten Info-Dialog</w:t>
      </w:r>
      <w:r w:rsidR="00717235">
        <w:t>, License-Dialog</w:t>
      </w:r>
      <w:r w:rsidR="00FD3546">
        <w:t xml:space="preserve"> sowie die Top-Bar werden hier aufgelistet.</w:t>
      </w:r>
    </w:p>
    <w:p w14:paraId="546444BC" w14:textId="728EA25C" w:rsidR="00D42BC2" w:rsidRDefault="00D42BC2" w:rsidP="00D42BC2">
      <w:pPr>
        <w:pStyle w:val="berschrift3"/>
      </w:pPr>
      <w:bookmarkStart w:id="42" w:name="_Toc70588253"/>
      <w:r>
        <w:t>6.2.1 Info-Dialog Komponente</w:t>
      </w:r>
      <w:bookmarkEnd w:id="42"/>
    </w:p>
    <w:p w14:paraId="78CBC347" w14:textId="3324A3A1" w:rsidR="00FD3546" w:rsidRDefault="00FD3546" w:rsidP="00036539">
      <w:r>
        <w:t>Die Info-Dialog Komponente ist eine Angular-Komponente welche einen Pop-Up Dialog darstellt. In Abbildung 18</w:t>
      </w:r>
      <w:r w:rsidR="00B7414D">
        <w:t xml:space="preserve"> findet diese Komponente Anwendung als Help and support Pop-Up. Der Aufruf erfolgt über einen Need Help Button.</w:t>
      </w:r>
    </w:p>
    <w:p w14:paraId="6D5419A2" w14:textId="6E037706" w:rsidR="0093663A" w:rsidRDefault="00FD3546" w:rsidP="00036539">
      <w:r>
        <w:rPr>
          <w:noProof/>
        </w:rPr>
        <mc:AlternateContent>
          <mc:Choice Requires="wpg">
            <w:drawing>
              <wp:anchor distT="0" distB="0" distL="114300" distR="114300" simplePos="0" relativeHeight="251702272" behindDoc="0" locked="0" layoutInCell="1" allowOverlap="1" wp14:anchorId="66CA6E10" wp14:editId="6E564BA8">
                <wp:simplePos x="0" y="0"/>
                <wp:positionH relativeFrom="margin">
                  <wp:align>left</wp:align>
                </wp:positionH>
                <wp:positionV relativeFrom="paragraph">
                  <wp:posOffset>6350</wp:posOffset>
                </wp:positionV>
                <wp:extent cx="3903980" cy="2019300"/>
                <wp:effectExtent l="0" t="0" r="1270" b="0"/>
                <wp:wrapSquare wrapText="bothSides"/>
                <wp:docPr id="56" name="Gruppieren 56"/>
                <wp:cNvGraphicFramePr/>
                <a:graphic xmlns:a="http://schemas.openxmlformats.org/drawingml/2006/main">
                  <a:graphicData uri="http://schemas.microsoft.com/office/word/2010/wordprocessingGroup">
                    <wpg:wgp>
                      <wpg:cNvGrpSpPr/>
                      <wpg:grpSpPr>
                        <a:xfrm>
                          <a:off x="0" y="0"/>
                          <a:ext cx="3903980" cy="2019300"/>
                          <a:chOff x="0" y="0"/>
                          <a:chExt cx="4157980" cy="2150745"/>
                        </a:xfrm>
                      </wpg:grpSpPr>
                      <pic:pic xmlns:pic="http://schemas.openxmlformats.org/drawingml/2006/picture">
                        <pic:nvPicPr>
                          <pic:cNvPr id="54" name="Grafik 54"/>
                          <pic:cNvPicPr>
                            <a:picLocks noChangeAspect="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157980" cy="1837690"/>
                          </a:xfrm>
                          <a:prstGeom prst="rect">
                            <a:avLst/>
                          </a:prstGeom>
                          <a:noFill/>
                          <a:ln>
                            <a:noFill/>
                          </a:ln>
                        </pic:spPr>
                      </pic:pic>
                      <wps:wsp>
                        <wps:cNvPr id="55" name="Textfeld 55"/>
                        <wps:cNvSpPr txBox="1"/>
                        <wps:spPr>
                          <a:xfrm>
                            <a:off x="0" y="1892300"/>
                            <a:ext cx="4157980" cy="258445"/>
                          </a:xfrm>
                          <a:prstGeom prst="rect">
                            <a:avLst/>
                          </a:prstGeom>
                          <a:solidFill>
                            <a:prstClr val="white"/>
                          </a:solidFill>
                          <a:ln>
                            <a:noFill/>
                          </a:ln>
                        </wps:spPr>
                        <wps:txbx>
                          <w:txbxContent>
                            <w:p w14:paraId="3EB60776" w14:textId="7EA20436" w:rsidR="000F24A7" w:rsidRPr="007C7D68" w:rsidRDefault="000F24A7" w:rsidP="00FD3546">
                              <w:pPr>
                                <w:pStyle w:val="Beschriftung"/>
                                <w:rPr>
                                  <w:noProof/>
                                  <w:sz w:val="24"/>
                                </w:rPr>
                              </w:pPr>
                              <w:r>
                                <w:t xml:space="preserve">Abbildung </w:t>
                              </w:r>
                              <w:r>
                                <w:fldChar w:fldCharType="begin"/>
                              </w:r>
                              <w:r>
                                <w:instrText xml:space="preserve"> SEQ Abbildung \* ARABIC </w:instrText>
                              </w:r>
                              <w:r>
                                <w:fldChar w:fldCharType="separate"/>
                              </w:r>
                              <w:r w:rsidR="00F32D71">
                                <w:rPr>
                                  <w:noProof/>
                                </w:rPr>
                                <w:t>19</w:t>
                              </w:r>
                              <w:r>
                                <w:fldChar w:fldCharType="end"/>
                              </w:r>
                              <w:r>
                                <w:t>: Info-Dialog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CA6E10" id="Gruppieren 56" o:spid="_x0000_s1087" style="position:absolute;left:0;text-align:left;margin-left:0;margin-top:.5pt;width:307.4pt;height:159pt;z-index:251702272;mso-position-horizontal:left;mso-position-horizontal-relative:margin;mso-width-relative:margin;mso-height-relative:margin" coordsize="41579,215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">
                <v:shape id="Grafik 54" o:spid="_x0000_s1088" type="#_x0000_t75" style="position:absolute;width:41579;height:18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">
                  <v:imagedata r:id="rId46" o:title=""/>
                </v:shape>
                <v:shape id="Textfeld 55" o:spid="_x0000_s1089" type="#_x0000_t202" style="position:absolute;top:18923;width:4157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84GxQAAANsAAAAPAAAAZHJzL2Rvd25yZXYueG1sRI/NasMw&#10;EITvhbyD2EAvJZETc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fP84GxQAAANsAAAAP&#10;AAAAAAAAAAAAAAAAAAcCAABkcnMvZG93bnJldi54bWxQSwUGAAAAAAMAAwC3AAAA+QIAAAAA&#10;" stroked="f">
                  <v:textbox inset="0,0,0,0">
                    <w:txbxContent>
                      <w:p w14:paraId="3EB60776" w14:textId="7EA20436" w:rsidR="000F24A7" w:rsidRPr="007C7D68" w:rsidRDefault="000F24A7" w:rsidP="00FD3546">
                        <w:pPr>
                          <w:pStyle w:val="Beschriftung"/>
                          <w:rPr>
                            <w:noProof/>
                            <w:sz w:val="24"/>
                          </w:rPr>
                        </w:pPr>
                        <w:r>
                          <w:t xml:space="preserve">Abbildung </w:t>
                        </w:r>
                        <w:r>
                          <w:fldChar w:fldCharType="begin"/>
                        </w:r>
                        <w:r>
                          <w:instrText xml:space="preserve"> SEQ Abbildung \* ARABIC </w:instrText>
                        </w:r>
                        <w:r>
                          <w:fldChar w:fldCharType="separate"/>
                        </w:r>
                        <w:r w:rsidR="00F32D71">
                          <w:rPr>
                            <w:noProof/>
                          </w:rPr>
                          <w:t>19</w:t>
                        </w:r>
                        <w:r>
                          <w:fldChar w:fldCharType="end"/>
                        </w:r>
                        <w:r>
                          <w:t>: Info-Dialog Komponente</w:t>
                        </w:r>
                      </w:p>
                    </w:txbxContent>
                  </v:textbox>
                </v:shape>
                <w10:wrap type="square" anchorx="margin"/>
              </v:group>
            </w:pict>
          </mc:Fallback>
        </mc:AlternateContent>
      </w:r>
    </w:p>
    <w:p w14:paraId="103C6954" w14:textId="40D2F8ED" w:rsidR="0093663A" w:rsidRDefault="0093663A" w:rsidP="00036539"/>
    <w:p w14:paraId="641D7897" w14:textId="0BE45B52" w:rsidR="0093663A" w:rsidRDefault="0093663A" w:rsidP="00036539"/>
    <w:p w14:paraId="30A53DB8" w14:textId="56458734" w:rsidR="00036539" w:rsidRDefault="00036539" w:rsidP="00036539"/>
    <w:p w14:paraId="0555F58D" w14:textId="7A31B0AE" w:rsidR="00011D18" w:rsidRDefault="00011D18" w:rsidP="00036539"/>
    <w:p w14:paraId="5AFF0366" w14:textId="077A3074" w:rsidR="00011D18" w:rsidRDefault="00011D18" w:rsidP="00036539"/>
    <w:p w14:paraId="57FD725B" w14:textId="77777777" w:rsidR="008816EE" w:rsidRDefault="00D42BC2" w:rsidP="008816EE">
      <w:pPr>
        <w:rPr>
          <w:rStyle w:val="CommandsZchn"/>
        </w:rPr>
      </w:pPr>
      <w:r>
        <w:rPr>
          <w:noProof/>
        </w:rPr>
        <mc:AlternateContent>
          <mc:Choice Requires="wpg">
            <w:drawing>
              <wp:anchor distT="0" distB="0" distL="114300" distR="114300" simplePos="0" relativeHeight="251706368" behindDoc="0" locked="0" layoutInCell="1" allowOverlap="1" wp14:anchorId="4F925DFC" wp14:editId="7FA159DF">
                <wp:simplePos x="0" y="0"/>
                <wp:positionH relativeFrom="margin">
                  <wp:align>left</wp:align>
                </wp:positionH>
                <wp:positionV relativeFrom="margin">
                  <wp:posOffset>8326478</wp:posOffset>
                </wp:positionV>
                <wp:extent cx="5064760" cy="795020"/>
                <wp:effectExtent l="0" t="0" r="2540" b="5080"/>
                <wp:wrapSquare wrapText="bothSides"/>
                <wp:docPr id="60" name="Gruppieren 60"/>
                <wp:cNvGraphicFramePr/>
                <a:graphic xmlns:a="http://schemas.openxmlformats.org/drawingml/2006/main">
                  <a:graphicData uri="http://schemas.microsoft.com/office/word/2010/wordprocessingGroup">
                    <wpg:wgp>
                      <wpg:cNvGrpSpPr/>
                      <wpg:grpSpPr>
                        <a:xfrm>
                          <a:off x="0" y="0"/>
                          <a:ext cx="5064760" cy="795020"/>
                          <a:chOff x="0" y="0"/>
                          <a:chExt cx="5064760" cy="795131"/>
                        </a:xfrm>
                      </wpg:grpSpPr>
                      <pic:pic xmlns:pic="http://schemas.openxmlformats.org/drawingml/2006/picture">
                        <pic:nvPicPr>
                          <pic:cNvPr id="57" name="Grafik 57"/>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64760" cy="566420"/>
                          </a:xfrm>
                          <a:prstGeom prst="rect">
                            <a:avLst/>
                          </a:prstGeom>
                          <a:noFill/>
                          <a:ln>
                            <a:noFill/>
                          </a:ln>
                        </pic:spPr>
                      </pic:pic>
                      <wps:wsp>
                        <wps:cNvPr id="59" name="Textfeld 59"/>
                        <wps:cNvSpPr txBox="1"/>
                        <wps:spPr>
                          <a:xfrm>
                            <a:off x="0" y="619760"/>
                            <a:ext cx="5064760" cy="175371"/>
                          </a:xfrm>
                          <a:prstGeom prst="rect">
                            <a:avLst/>
                          </a:prstGeom>
                          <a:solidFill>
                            <a:prstClr val="white"/>
                          </a:solidFill>
                          <a:ln>
                            <a:noFill/>
                          </a:ln>
                        </wps:spPr>
                        <wps:txbx>
                          <w:txbxContent>
                            <w:p w14:paraId="057346E2" w14:textId="2EF46EEF" w:rsidR="000F24A7" w:rsidRPr="00E378E7" w:rsidRDefault="000F24A7" w:rsidP="00B7414D">
                              <w:pPr>
                                <w:pStyle w:val="Beschriftung"/>
                                <w:rPr>
                                  <w:noProof/>
                                  <w:sz w:val="24"/>
                                </w:rPr>
                              </w:pPr>
                              <w:r>
                                <w:t xml:space="preserve">Abbildung </w:t>
                              </w:r>
                              <w:r>
                                <w:fldChar w:fldCharType="begin"/>
                              </w:r>
                              <w:r>
                                <w:instrText xml:space="preserve"> SEQ Abbildung \* ARABIC </w:instrText>
                              </w:r>
                              <w:r>
                                <w:fldChar w:fldCharType="separate"/>
                              </w:r>
                              <w:r w:rsidR="00F32D71">
                                <w:rPr>
                                  <w:noProof/>
                                </w:rPr>
                                <w:t>20</w:t>
                              </w:r>
                              <w:r>
                                <w:fldChar w:fldCharType="end"/>
                              </w:r>
                              <w:r>
                                <w:t>: Aufruf der Info-Dialog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F925DFC" id="Gruppieren 60" o:spid="_x0000_s1090" style="position:absolute;left:0;text-align:left;margin-left:0;margin-top:655.65pt;width:398.8pt;height:62.6pt;z-index:251706368;mso-position-horizontal:left;mso-position-horizontal-relative:margin;mso-position-vertical-relative:margin;mso-height-relative:margin" coordsize="50647,79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">
                <v:shape id="Grafik 57" o:spid="_x0000_s1091" type="#_x0000_t75" style="position:absolute;width:50647;height:5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">
                  <v:imagedata r:id="rId48" o:title=""/>
                </v:shape>
                <v:shape id="Textfeld 59" o:spid="_x0000_s1092" type="#_x0000_t202" style="position:absolute;top:6197;width:50647;height:17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057346E2" w14:textId="2EF46EEF" w:rsidR="000F24A7" w:rsidRPr="00E378E7" w:rsidRDefault="000F24A7" w:rsidP="00B7414D">
                        <w:pPr>
                          <w:pStyle w:val="Beschriftung"/>
                          <w:rPr>
                            <w:noProof/>
                            <w:sz w:val="24"/>
                          </w:rPr>
                        </w:pPr>
                        <w:r>
                          <w:t xml:space="preserve">Abbildung </w:t>
                        </w:r>
                        <w:r>
                          <w:fldChar w:fldCharType="begin"/>
                        </w:r>
                        <w:r>
                          <w:instrText xml:space="preserve"> SEQ Abbildung \* ARABIC </w:instrText>
                        </w:r>
                        <w:r>
                          <w:fldChar w:fldCharType="separate"/>
                        </w:r>
                        <w:r w:rsidR="00F32D71">
                          <w:rPr>
                            <w:noProof/>
                          </w:rPr>
                          <w:t>20</w:t>
                        </w:r>
                        <w:r>
                          <w:fldChar w:fldCharType="end"/>
                        </w:r>
                        <w:r>
                          <w:t>: Aufruf der Info-Dialog Komponente</w:t>
                        </w:r>
                      </w:p>
                    </w:txbxContent>
                  </v:textbox>
                </v:shape>
                <w10:wrap type="square" anchorx="margin" anchory="margin"/>
              </v:group>
            </w:pict>
          </mc:Fallback>
        </mc:AlternateContent>
      </w:r>
      <w:r w:rsidR="00B7414D">
        <w:t xml:space="preserve">In diesem Beispiel findet die Info-Dialog Komponente Anwendung als Help and support Pop-Up. Wird der Aufruf der Komponente getätigt, so wird diese mit </w:t>
      </w:r>
      <w:proofErr w:type="spellStart"/>
      <w:r w:rsidR="00B7414D">
        <w:t>Inalt</w:t>
      </w:r>
      <w:proofErr w:type="spellEnd"/>
      <w:r w:rsidR="00B7414D">
        <w:t xml:space="preserve"> befüllt. In diesem Fall mit der </w:t>
      </w:r>
      <w:proofErr w:type="spellStart"/>
      <w:proofErr w:type="gramStart"/>
      <w:r w:rsidR="00B7414D" w:rsidRPr="00B7414D">
        <w:rPr>
          <w:rStyle w:val="CommandsZchn"/>
        </w:rPr>
        <w:t>needHelpDialogConfig</w:t>
      </w:r>
      <w:proofErr w:type="spellEnd"/>
      <w:r w:rsidR="00B7414D" w:rsidRPr="00B7414D">
        <w:rPr>
          <w:rStyle w:val="CommandsZchn"/>
        </w:rPr>
        <w:t>(</w:t>
      </w:r>
      <w:proofErr w:type="gramEnd"/>
      <w:r w:rsidR="00B7414D" w:rsidRPr="00B7414D">
        <w:rPr>
          <w:rStyle w:val="CommandsZchn"/>
        </w:rPr>
        <w:t>).</w:t>
      </w:r>
    </w:p>
    <w:p w14:paraId="7D73988D" w14:textId="72D106C4" w:rsidR="00011D18" w:rsidRPr="008816EE" w:rsidRDefault="00D42BC2" w:rsidP="008816EE">
      <w:pPr>
        <w:rPr>
          <w:rFonts w:cs="Arial"/>
          <w:b/>
          <w:i/>
          <w:szCs w:val="24"/>
        </w:rPr>
      </w:pPr>
      <w:r>
        <w:rPr>
          <w:noProof/>
        </w:rPr>
        <mc:AlternateContent>
          <mc:Choice Requires="wpg">
            <w:drawing>
              <wp:anchor distT="0" distB="0" distL="114300" distR="114300" simplePos="0" relativeHeight="251710464" behindDoc="1" locked="0" layoutInCell="1" allowOverlap="1" wp14:anchorId="335E3784" wp14:editId="6C01CB4D">
                <wp:simplePos x="0" y="0"/>
                <wp:positionH relativeFrom="margin">
                  <wp:align>left</wp:align>
                </wp:positionH>
                <wp:positionV relativeFrom="paragraph">
                  <wp:posOffset>83</wp:posOffset>
                </wp:positionV>
                <wp:extent cx="5748655" cy="1538605"/>
                <wp:effectExtent l="0" t="0" r="4445" b="4445"/>
                <wp:wrapTight wrapText="bothSides">
                  <wp:wrapPolygon edited="0">
                    <wp:start x="0" y="0"/>
                    <wp:lineTo x="0" y="21395"/>
                    <wp:lineTo x="21545" y="21395"/>
                    <wp:lineTo x="21545" y="0"/>
                    <wp:lineTo x="0" y="0"/>
                  </wp:wrapPolygon>
                </wp:wrapTight>
                <wp:docPr id="63" name="Gruppieren 63"/>
                <wp:cNvGraphicFramePr/>
                <a:graphic xmlns:a="http://schemas.openxmlformats.org/drawingml/2006/main">
                  <a:graphicData uri="http://schemas.microsoft.com/office/word/2010/wordprocessingGroup">
                    <wpg:wgp>
                      <wpg:cNvGrpSpPr/>
                      <wpg:grpSpPr>
                        <a:xfrm>
                          <a:off x="0" y="0"/>
                          <a:ext cx="5748655" cy="1538605"/>
                          <a:chOff x="0" y="0"/>
                          <a:chExt cx="5748655" cy="1538605"/>
                        </a:xfrm>
                      </wpg:grpSpPr>
                      <pic:pic xmlns:pic="http://schemas.openxmlformats.org/drawingml/2006/picture">
                        <pic:nvPicPr>
                          <pic:cNvPr id="61" name="Grafik 61"/>
                          <pic:cNvPicPr>
                            <a:picLocks noChangeAspect="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48655" cy="1240155"/>
                          </a:xfrm>
                          <a:prstGeom prst="rect">
                            <a:avLst/>
                          </a:prstGeom>
                          <a:noFill/>
                          <a:ln>
                            <a:noFill/>
                          </a:ln>
                        </pic:spPr>
                      </pic:pic>
                      <wps:wsp>
                        <wps:cNvPr id="62" name="Textfeld 62"/>
                        <wps:cNvSpPr txBox="1"/>
                        <wps:spPr>
                          <a:xfrm>
                            <a:off x="0" y="1280160"/>
                            <a:ext cx="5748655" cy="258445"/>
                          </a:xfrm>
                          <a:prstGeom prst="rect">
                            <a:avLst/>
                          </a:prstGeom>
                          <a:solidFill>
                            <a:prstClr val="white"/>
                          </a:solidFill>
                          <a:ln>
                            <a:noFill/>
                          </a:ln>
                        </wps:spPr>
                        <wps:txbx>
                          <w:txbxContent>
                            <w:p w14:paraId="27C717C2" w14:textId="2A36F26D" w:rsidR="000F24A7" w:rsidRPr="0007588B" w:rsidRDefault="000F24A7" w:rsidP="00B7414D">
                              <w:pPr>
                                <w:pStyle w:val="Beschriftung"/>
                                <w:rPr>
                                  <w:noProof/>
                                  <w:sz w:val="24"/>
                                </w:rPr>
                              </w:pPr>
                              <w:r>
                                <w:t xml:space="preserve">Abbildung </w:t>
                              </w:r>
                              <w:r>
                                <w:fldChar w:fldCharType="begin"/>
                              </w:r>
                              <w:r>
                                <w:instrText xml:space="preserve"> SEQ Abbildung \* ARABIC </w:instrText>
                              </w:r>
                              <w:r>
                                <w:fldChar w:fldCharType="separate"/>
                              </w:r>
                              <w:r w:rsidR="00F32D71">
                                <w:rPr>
                                  <w:noProof/>
                                </w:rPr>
                                <w:t>21</w:t>
                              </w:r>
                              <w:r>
                                <w:fldChar w:fldCharType="end"/>
                              </w:r>
                              <w:r>
                                <w:t>: Inhalt der Info-Dialog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35E3784" id="Gruppieren 63" o:spid="_x0000_s1093" style="position:absolute;left:0;text-align:left;margin-left:0;margin-top:0;width:452.65pt;height:121.15pt;z-index:-251606016;mso-position-horizontal:left;mso-position-horizontal-relative:margin;mso-width-relative:margin;mso-height-relative:margin" coordsize="57486,153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">
                <v:shape id="Grafik 61" o:spid="_x0000_s1094" type="#_x0000_t75" style="position:absolute;width:57486;height:12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">
                  <v:imagedata r:id="rId50" o:title=""/>
                </v:shape>
                <v:shape id="Textfeld 62" o:spid="_x0000_s1095" type="#_x0000_t202" style="position:absolute;top:12801;width:5748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dNX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" stroked="f">
                  <v:textbox style="mso-fit-shape-to-text:t" inset="0,0,0,0">
                    <w:txbxContent>
                      <w:p w14:paraId="27C717C2" w14:textId="2A36F26D" w:rsidR="000F24A7" w:rsidRPr="0007588B" w:rsidRDefault="000F24A7" w:rsidP="00B7414D">
                        <w:pPr>
                          <w:pStyle w:val="Beschriftung"/>
                          <w:rPr>
                            <w:noProof/>
                            <w:sz w:val="24"/>
                          </w:rPr>
                        </w:pPr>
                        <w:r>
                          <w:t xml:space="preserve">Abbildung </w:t>
                        </w:r>
                        <w:r>
                          <w:fldChar w:fldCharType="begin"/>
                        </w:r>
                        <w:r>
                          <w:instrText xml:space="preserve"> SEQ Abbildung \* ARABIC </w:instrText>
                        </w:r>
                        <w:r>
                          <w:fldChar w:fldCharType="separate"/>
                        </w:r>
                        <w:r w:rsidR="00F32D71">
                          <w:rPr>
                            <w:noProof/>
                          </w:rPr>
                          <w:t>21</w:t>
                        </w:r>
                        <w:r>
                          <w:fldChar w:fldCharType="end"/>
                        </w:r>
                        <w:r>
                          <w:t>: Inhalt der Info-Dialog Komponente</w:t>
                        </w:r>
                      </w:p>
                    </w:txbxContent>
                  </v:textbox>
                </v:shape>
                <w10:wrap type="tight" anchorx="margin"/>
              </v:group>
            </w:pict>
          </mc:Fallback>
        </mc:AlternateContent>
      </w:r>
    </w:p>
    <w:p w14:paraId="5AABDA55" w14:textId="4070540A" w:rsidR="00011D18" w:rsidRDefault="00B7414D" w:rsidP="00036539">
      <w:r>
        <w:lastRenderedPageBreak/>
        <w:t>In Abbildung 21 hingegen wird der Info-Dialog in eine</w:t>
      </w:r>
      <w:r w:rsidR="000D2C14">
        <w:t>m anderen Userinterface als Kontaktangabe verwendet.</w:t>
      </w:r>
      <w:r w:rsidR="00D42BC2">
        <w:t xml:space="preserve"> Somit wird auch hier schnell klar, die Zentralisierung ist </w:t>
      </w:r>
      <w:r w:rsidR="00717235">
        <w:t>dringendst</w:t>
      </w:r>
      <w:r w:rsidR="00D42BC2">
        <w:t xml:space="preserve"> von Nöten.</w:t>
      </w:r>
    </w:p>
    <w:p w14:paraId="516561B9" w14:textId="6F0A729B" w:rsidR="00011D18" w:rsidRDefault="000F2970" w:rsidP="00036539">
      <w:r>
        <w:rPr>
          <w:noProof/>
        </w:rPr>
        <mc:AlternateContent>
          <mc:Choice Requires="wpg">
            <w:drawing>
              <wp:anchor distT="0" distB="0" distL="114300" distR="114300" simplePos="0" relativeHeight="251718656" behindDoc="1" locked="0" layoutInCell="1" allowOverlap="1" wp14:anchorId="07096595" wp14:editId="1BE13C97">
                <wp:simplePos x="0" y="0"/>
                <wp:positionH relativeFrom="margin">
                  <wp:align>left</wp:align>
                </wp:positionH>
                <wp:positionV relativeFrom="paragraph">
                  <wp:posOffset>30148</wp:posOffset>
                </wp:positionV>
                <wp:extent cx="2941955" cy="2798445"/>
                <wp:effectExtent l="0" t="0" r="0" b="1905"/>
                <wp:wrapTight wrapText="bothSides">
                  <wp:wrapPolygon edited="0">
                    <wp:start x="0" y="0"/>
                    <wp:lineTo x="0" y="21468"/>
                    <wp:lineTo x="21400" y="21468"/>
                    <wp:lineTo x="21400" y="0"/>
                    <wp:lineTo x="0" y="0"/>
                  </wp:wrapPolygon>
                </wp:wrapTight>
                <wp:docPr id="69" name="Gruppieren 69"/>
                <wp:cNvGraphicFramePr/>
                <a:graphic xmlns:a="http://schemas.openxmlformats.org/drawingml/2006/main">
                  <a:graphicData uri="http://schemas.microsoft.com/office/word/2010/wordprocessingGroup">
                    <wpg:wgp>
                      <wpg:cNvGrpSpPr/>
                      <wpg:grpSpPr>
                        <a:xfrm>
                          <a:off x="0" y="0"/>
                          <a:ext cx="2941955" cy="2798445"/>
                          <a:chOff x="0" y="0"/>
                          <a:chExt cx="3299460" cy="3088640"/>
                        </a:xfrm>
                      </wpg:grpSpPr>
                      <wpg:grpSp>
                        <wpg:cNvPr id="67" name="Gruppieren 67"/>
                        <wpg:cNvGrpSpPr/>
                        <wpg:grpSpPr>
                          <a:xfrm>
                            <a:off x="0" y="0"/>
                            <a:ext cx="3299460" cy="2770505"/>
                            <a:chOff x="0" y="0"/>
                            <a:chExt cx="3299460" cy="2770505"/>
                          </a:xfrm>
                        </wpg:grpSpPr>
                        <pic:pic xmlns:pic="http://schemas.openxmlformats.org/drawingml/2006/picture">
                          <pic:nvPicPr>
                            <pic:cNvPr id="64" name="Grafik 64"/>
                            <pic:cNvPicPr>
                              <a:picLocks noChangeAspect="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299460" cy="2770505"/>
                            </a:xfrm>
                            <a:prstGeom prst="rect">
                              <a:avLst/>
                            </a:prstGeom>
                            <a:noFill/>
                            <a:ln>
                              <a:noFill/>
                            </a:ln>
                          </pic:spPr>
                        </pic:pic>
                        <wps:wsp>
                          <wps:cNvPr id="65" name="Rechteck 65"/>
                          <wps:cNvSpPr/>
                          <wps:spPr>
                            <a:xfrm>
                              <a:off x="580446" y="1272208"/>
                              <a:ext cx="755374" cy="135173"/>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hteck 66"/>
                          <wps:cNvSpPr/>
                          <wps:spPr>
                            <a:xfrm>
                              <a:off x="572494" y="1590261"/>
                              <a:ext cx="1017353" cy="126337"/>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8" name="Textfeld 68"/>
                        <wps:cNvSpPr txBox="1"/>
                        <wps:spPr>
                          <a:xfrm>
                            <a:off x="0" y="2830195"/>
                            <a:ext cx="3299460" cy="258445"/>
                          </a:xfrm>
                          <a:prstGeom prst="rect">
                            <a:avLst/>
                          </a:prstGeom>
                          <a:solidFill>
                            <a:prstClr val="white"/>
                          </a:solidFill>
                          <a:ln>
                            <a:noFill/>
                          </a:ln>
                        </wps:spPr>
                        <wps:txbx>
                          <w:txbxContent>
                            <w:p w14:paraId="6809016C" w14:textId="10CBDFF4" w:rsidR="000F24A7" w:rsidRPr="00857163" w:rsidRDefault="000F24A7" w:rsidP="000D2C14">
                              <w:pPr>
                                <w:pStyle w:val="Beschriftung"/>
                                <w:rPr>
                                  <w:noProof/>
                                  <w:sz w:val="24"/>
                                </w:rPr>
                              </w:pPr>
                              <w:r>
                                <w:t xml:space="preserve">Abbildung </w:t>
                              </w:r>
                              <w:r>
                                <w:fldChar w:fldCharType="begin"/>
                              </w:r>
                              <w:r>
                                <w:instrText xml:space="preserve"> SEQ Abbildung \* ARABIC </w:instrText>
                              </w:r>
                              <w:r>
                                <w:fldChar w:fldCharType="separate"/>
                              </w:r>
                              <w:r w:rsidR="00F32D71">
                                <w:rPr>
                                  <w:noProof/>
                                </w:rPr>
                                <w:t>22</w:t>
                              </w:r>
                              <w:r>
                                <w:fldChar w:fldCharType="end"/>
                              </w:r>
                              <w:r>
                                <w:t>: Info-Dialog als Kontaktangab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7096595" id="Gruppieren 69" o:spid="_x0000_s1096" style="position:absolute;left:0;text-align:left;margin-left:0;margin-top:2.35pt;width:231.65pt;height:220.35pt;z-index:-251597824;mso-position-horizontal:left;mso-position-horizontal-relative:margin;mso-width-relative:margin;mso-height-relative:margin" coordsize="32994,30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">
                <v:group id="Gruppieren 67" o:spid="_x0000_s1097" style="position:absolute;width:32994;height:27705" coordsize="32994,27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Grafik 64" o:spid="_x0000_s1098" type="#_x0000_t75" style="position:absolute;width:32994;height:277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">
                    <v:imagedata r:id="rId52" o:title=""/>
                  </v:shape>
                  <v:rect id="Rechteck 65" o:spid="_x0000_s1099" style="position:absolute;left:5804;top:12722;width:7554;height:13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" fillcolor="black [3213]" strokecolor="black [3213]" strokeweight="1pt"/>
                  <v:rect id="Rechteck 66" o:spid="_x0000_s1100" style="position:absolute;left:5724;top:15902;width:10174;height:12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" fillcolor="black [3213]" strokecolor="black [3213]" strokeweight="1pt"/>
                </v:group>
                <v:shape id="Textfeld 68" o:spid="_x0000_s1101" type="#_x0000_t202" style="position:absolute;top:28301;width:32994;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" stroked="f">
                  <v:textbox inset="0,0,0,0">
                    <w:txbxContent>
                      <w:p w14:paraId="6809016C" w14:textId="10CBDFF4" w:rsidR="000F24A7" w:rsidRPr="00857163" w:rsidRDefault="000F24A7" w:rsidP="000D2C14">
                        <w:pPr>
                          <w:pStyle w:val="Beschriftung"/>
                          <w:rPr>
                            <w:noProof/>
                            <w:sz w:val="24"/>
                          </w:rPr>
                        </w:pPr>
                        <w:r>
                          <w:t xml:space="preserve">Abbildung </w:t>
                        </w:r>
                        <w:r>
                          <w:fldChar w:fldCharType="begin"/>
                        </w:r>
                        <w:r>
                          <w:instrText xml:space="preserve"> SEQ Abbildung \* ARABIC </w:instrText>
                        </w:r>
                        <w:r>
                          <w:fldChar w:fldCharType="separate"/>
                        </w:r>
                        <w:r w:rsidR="00F32D71">
                          <w:rPr>
                            <w:noProof/>
                          </w:rPr>
                          <w:t>22</w:t>
                        </w:r>
                        <w:r>
                          <w:fldChar w:fldCharType="end"/>
                        </w:r>
                        <w:r>
                          <w:t>: Info-Dialog als Kontaktangabe</w:t>
                        </w:r>
                      </w:p>
                    </w:txbxContent>
                  </v:textbox>
                </v:shape>
                <w10:wrap type="tight" anchorx="margin"/>
              </v:group>
            </w:pict>
          </mc:Fallback>
        </mc:AlternateContent>
      </w:r>
    </w:p>
    <w:p w14:paraId="719E482A" w14:textId="3FDBA622" w:rsidR="00011D18" w:rsidRDefault="00011D18" w:rsidP="00036539"/>
    <w:p w14:paraId="6ADB40A1" w14:textId="1A3CFC81" w:rsidR="00011D18" w:rsidRDefault="00011D18" w:rsidP="00036539"/>
    <w:p w14:paraId="29C35991" w14:textId="397D65A8" w:rsidR="00011D18" w:rsidRDefault="00011D18" w:rsidP="00036539"/>
    <w:p w14:paraId="1AB1B09B" w14:textId="2DD0E43B" w:rsidR="000F2970" w:rsidRDefault="000F2970" w:rsidP="00036539"/>
    <w:p w14:paraId="41D06E92" w14:textId="742EA749" w:rsidR="000F2970" w:rsidRDefault="000F2970" w:rsidP="00036539"/>
    <w:p w14:paraId="3CD489F7" w14:textId="40BD98AE" w:rsidR="000F2970" w:rsidRDefault="000F2970" w:rsidP="00036539"/>
    <w:p w14:paraId="44971DC8" w14:textId="745E61F0" w:rsidR="000F2970" w:rsidRDefault="000F2970" w:rsidP="00036539"/>
    <w:p w14:paraId="2C539320" w14:textId="77777777" w:rsidR="001E6D40" w:rsidRDefault="001E6D40" w:rsidP="00036539"/>
    <w:p w14:paraId="4CD02E85" w14:textId="282055BD" w:rsidR="000F2970" w:rsidRPr="00B560AE" w:rsidRDefault="00C87D29" w:rsidP="000F24A7">
      <w:pPr>
        <w:pStyle w:val="berschrift3"/>
      </w:pPr>
      <w:bookmarkStart w:id="43" w:name="_Toc70588254"/>
      <w:r w:rsidRPr="00B560AE">
        <w:t>6.2.2 Top-Bar Komponente</w:t>
      </w:r>
      <w:bookmarkEnd w:id="43"/>
    </w:p>
    <w:p w14:paraId="7B85FC7D" w14:textId="2ADD9349" w:rsidR="00C87D29" w:rsidRPr="00C87D29" w:rsidRDefault="00C87D29" w:rsidP="00036539">
      <w:r w:rsidRPr="00C87D29">
        <w:t xml:space="preserve">Die </w:t>
      </w:r>
      <w:r w:rsidR="00717235" w:rsidRPr="00C87D29">
        <w:t>Anular</w:t>
      </w:r>
      <w:r w:rsidRPr="00C87D29">
        <w:t xml:space="preserve"> Komponente Top-Bar</w:t>
      </w:r>
      <w:r>
        <w:t xml:space="preserve"> beschreibt den Header jeder Website</w:t>
      </w:r>
      <w:r w:rsidR="001E6D40">
        <w:t xml:space="preserve"> der jeweiligen Domain der drei Userinterfaces. Dieser wird </w:t>
      </w:r>
      <w:r w:rsidR="00717235">
        <w:t>nicht</w:t>
      </w:r>
      <w:r w:rsidR="001E6D40">
        <w:t xml:space="preserve"> bei jeder neuen URL in einer Domain neu geladen, sondern wird in der zuvor schon erwähnten Datei </w:t>
      </w:r>
      <w:r w:rsidR="001E6D40" w:rsidRPr="00717235">
        <w:rPr>
          <w:rStyle w:val="CommandsZchn"/>
        </w:rPr>
        <w:t>app.component.html</w:t>
      </w:r>
      <w:r w:rsidR="008816EE">
        <w:t xml:space="preserve">, mit der Syntax </w:t>
      </w:r>
      <w:r w:rsidR="008816EE" w:rsidRPr="008816EE">
        <w:rPr>
          <w:rStyle w:val="CommandsZchn"/>
        </w:rPr>
        <w:t>&lt;</w:t>
      </w:r>
      <w:proofErr w:type="spellStart"/>
      <w:r w:rsidR="008816EE" w:rsidRPr="008816EE">
        <w:rPr>
          <w:rStyle w:val="CommandsZchn"/>
        </w:rPr>
        <w:t>app</w:t>
      </w:r>
      <w:proofErr w:type="spellEnd"/>
      <w:r w:rsidR="008816EE" w:rsidRPr="008816EE">
        <w:rPr>
          <w:rStyle w:val="CommandsZchn"/>
        </w:rPr>
        <w:t>-top-bar&gt;&lt;/</w:t>
      </w:r>
      <w:proofErr w:type="spellStart"/>
      <w:r w:rsidR="008816EE" w:rsidRPr="008816EE">
        <w:rPr>
          <w:rStyle w:val="CommandsZchn"/>
        </w:rPr>
        <w:t>app</w:t>
      </w:r>
      <w:proofErr w:type="spellEnd"/>
      <w:r w:rsidR="008816EE" w:rsidRPr="008816EE">
        <w:rPr>
          <w:rStyle w:val="CommandsZchn"/>
        </w:rPr>
        <w:t>-top-bar&gt;</w:t>
      </w:r>
      <w:r w:rsidR="008816EE">
        <w:t xml:space="preserve">, </w:t>
      </w:r>
      <w:r w:rsidR="001E6D40">
        <w:t xml:space="preserve">einmalig aufgerufen. Somit ist dieser statisch geladen. Die Top-Bar zeigt dem User mit dem Titel </w:t>
      </w:r>
      <w:r w:rsidR="00717235">
        <w:t>lediglich</w:t>
      </w:r>
      <w:r w:rsidR="001E6D40">
        <w:t>, in welchem Userinterface dieser sich befindet und bei eine</w:t>
      </w:r>
      <w:r w:rsidR="00717235">
        <w:t>m</w:t>
      </w:r>
      <w:r w:rsidR="001E6D40">
        <w:t xml:space="preserve"> Klick auf diesen</w:t>
      </w:r>
      <w:r w:rsidR="00717235">
        <w:t xml:space="preserve"> </w:t>
      </w:r>
      <w:r w:rsidR="001E6D40">
        <w:t>wird er auf die Startseite jeder Domain weitergeleitet.</w:t>
      </w:r>
    </w:p>
    <w:p w14:paraId="25946789" w14:textId="608E9081" w:rsidR="000F2970" w:rsidRPr="00C87D29" w:rsidRDefault="008816EE" w:rsidP="00036539">
      <w:r>
        <w:rPr>
          <w:noProof/>
        </w:rPr>
        <mc:AlternateContent>
          <mc:Choice Requires="wpg">
            <w:drawing>
              <wp:anchor distT="0" distB="0" distL="114300" distR="114300" simplePos="0" relativeHeight="251732992" behindDoc="0" locked="0" layoutInCell="1" allowOverlap="1" wp14:anchorId="1502BD86" wp14:editId="2ADE2AD3">
                <wp:simplePos x="0" y="0"/>
                <wp:positionH relativeFrom="margin">
                  <wp:align>left</wp:align>
                </wp:positionH>
                <wp:positionV relativeFrom="paragraph">
                  <wp:posOffset>4445</wp:posOffset>
                </wp:positionV>
                <wp:extent cx="4905375" cy="2049145"/>
                <wp:effectExtent l="0" t="0" r="9525" b="8255"/>
                <wp:wrapNone/>
                <wp:docPr id="82" name="Gruppieren 82"/>
                <wp:cNvGraphicFramePr/>
                <a:graphic xmlns:a="http://schemas.openxmlformats.org/drawingml/2006/main">
                  <a:graphicData uri="http://schemas.microsoft.com/office/word/2010/wordprocessingGroup">
                    <wpg:wgp>
                      <wpg:cNvGrpSpPr/>
                      <wpg:grpSpPr>
                        <a:xfrm>
                          <a:off x="0" y="0"/>
                          <a:ext cx="4905375" cy="2049145"/>
                          <a:chOff x="0" y="0"/>
                          <a:chExt cx="4905375" cy="2049145"/>
                        </a:xfrm>
                      </wpg:grpSpPr>
                      <wpg:grpSp>
                        <wpg:cNvPr id="80" name="Gruppieren 80"/>
                        <wpg:cNvGrpSpPr/>
                        <wpg:grpSpPr>
                          <a:xfrm>
                            <a:off x="0" y="0"/>
                            <a:ext cx="4905375" cy="1729740"/>
                            <a:chOff x="0" y="0"/>
                            <a:chExt cx="4905375" cy="1729740"/>
                          </a:xfrm>
                        </wpg:grpSpPr>
                        <pic:pic xmlns:pic="http://schemas.openxmlformats.org/drawingml/2006/picture">
                          <pic:nvPicPr>
                            <pic:cNvPr id="78" name="Grafik 78"/>
                            <pic:cNvPicPr>
                              <a:picLocks noChangeAspect="1"/>
                            </pic:cNvPicPr>
                          </pic:nvPicPr>
                          <pic:blipFill>
                            <a:blip r:embed="rId53">
                              <a:extLst>
                                <a:ext uri="{28A0092B-C50C-407E-A947-70E740481C1C}">
                                  <a14:useLocalDpi xmlns:a14="http://schemas.microsoft.com/office/drawing/2010/main" val="0"/>
                                </a:ext>
                              </a:extLst>
                            </a:blip>
                            <a:srcRect/>
                            <a:stretch>
                              <a:fillRect/>
                            </a:stretch>
                          </pic:blipFill>
                          <pic:spPr bwMode="auto">
                            <a:xfrm>
                              <a:off x="76200" y="85725"/>
                              <a:ext cx="4829175" cy="1644015"/>
                            </a:xfrm>
                            <a:prstGeom prst="rect">
                              <a:avLst/>
                            </a:prstGeom>
                            <a:noFill/>
                            <a:ln>
                              <a:noFill/>
                            </a:ln>
                          </pic:spPr>
                        </pic:pic>
                        <wps:wsp>
                          <wps:cNvPr id="79" name="Rechteck 79"/>
                          <wps:cNvSpPr/>
                          <wps:spPr>
                            <a:xfrm>
                              <a:off x="0" y="0"/>
                              <a:ext cx="4476750" cy="54292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Textfeld 81"/>
                        <wps:cNvSpPr txBox="1"/>
                        <wps:spPr>
                          <a:xfrm>
                            <a:off x="0" y="1790700"/>
                            <a:ext cx="4905375" cy="258445"/>
                          </a:xfrm>
                          <a:prstGeom prst="rect">
                            <a:avLst/>
                          </a:prstGeom>
                          <a:solidFill>
                            <a:prstClr val="white"/>
                          </a:solidFill>
                          <a:ln>
                            <a:noFill/>
                          </a:ln>
                        </wps:spPr>
                        <wps:txbx>
                          <w:txbxContent>
                            <w:p w14:paraId="010EDEC1" w14:textId="6C4DF5C8" w:rsidR="000F24A7" w:rsidRPr="00A417EE" w:rsidRDefault="000F24A7" w:rsidP="001E6D40">
                              <w:pPr>
                                <w:pStyle w:val="Beschriftung"/>
                                <w:rPr>
                                  <w:noProof/>
                                  <w:sz w:val="24"/>
                                </w:rPr>
                              </w:pPr>
                              <w:r>
                                <w:t xml:space="preserve">Abbildung </w:t>
                              </w:r>
                              <w:r>
                                <w:fldChar w:fldCharType="begin"/>
                              </w:r>
                              <w:r>
                                <w:instrText xml:space="preserve"> SEQ Abbildung \* ARABIC </w:instrText>
                              </w:r>
                              <w:r>
                                <w:fldChar w:fldCharType="separate"/>
                              </w:r>
                              <w:r w:rsidR="00F32D71">
                                <w:rPr>
                                  <w:noProof/>
                                </w:rPr>
                                <w:t>23</w:t>
                              </w:r>
                              <w:r>
                                <w:fldChar w:fldCharType="end"/>
                              </w:r>
                              <w:r>
                                <w:t>: Top-Bar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02BD86" id="Gruppieren 82" o:spid="_x0000_s1102" style="position:absolute;left:0;text-align:left;margin-left:0;margin-top:.35pt;width:386.25pt;height:161.35pt;z-index:251732992;mso-position-horizontal:left;mso-position-horizontal-relative:margin" coordsize="49053,204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">
                <v:group id="Gruppieren 80" o:spid="_x0000_s1103" style="position:absolute;width:49053;height:17297" coordsize="49053,17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shape id="Grafik 78" o:spid="_x0000_s1104" type="#_x0000_t75" style="position:absolute;left:762;top:857;width:48291;height:164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">
                    <v:imagedata r:id="rId54" o:title=""/>
                  </v:shape>
                  <v:rect id="Rechteck 79" o:spid="_x0000_s1105" style="position:absolute;width:4476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" filled="f" strokecolor="red" strokeweight="1.5pt"/>
                </v:group>
                <v:shape id="Textfeld 81" o:spid="_x0000_s1106" type="#_x0000_t202" style="position:absolute;top:17907;width:4905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" stroked="f">
                  <v:textbox style="mso-fit-shape-to-text:t" inset="0,0,0,0">
                    <w:txbxContent>
                      <w:p w14:paraId="010EDEC1" w14:textId="6C4DF5C8" w:rsidR="000F24A7" w:rsidRPr="00A417EE" w:rsidRDefault="000F24A7" w:rsidP="001E6D40">
                        <w:pPr>
                          <w:pStyle w:val="Beschriftung"/>
                          <w:rPr>
                            <w:noProof/>
                            <w:sz w:val="24"/>
                          </w:rPr>
                        </w:pPr>
                        <w:r>
                          <w:t xml:space="preserve">Abbildung </w:t>
                        </w:r>
                        <w:r>
                          <w:fldChar w:fldCharType="begin"/>
                        </w:r>
                        <w:r>
                          <w:instrText xml:space="preserve"> SEQ Abbildung \* ARABIC </w:instrText>
                        </w:r>
                        <w:r>
                          <w:fldChar w:fldCharType="separate"/>
                        </w:r>
                        <w:r w:rsidR="00F32D71">
                          <w:rPr>
                            <w:noProof/>
                          </w:rPr>
                          <w:t>23</w:t>
                        </w:r>
                        <w:r>
                          <w:fldChar w:fldCharType="end"/>
                        </w:r>
                        <w:r>
                          <w:t>: Top-Bar Komponente</w:t>
                        </w:r>
                      </w:p>
                    </w:txbxContent>
                  </v:textbox>
                </v:shape>
                <w10:wrap anchorx="margin"/>
              </v:group>
            </w:pict>
          </mc:Fallback>
        </mc:AlternateContent>
      </w:r>
    </w:p>
    <w:p w14:paraId="51ADF736" w14:textId="2A687E02" w:rsidR="000F2970" w:rsidRPr="00C87D29" w:rsidRDefault="000F2970" w:rsidP="00036539"/>
    <w:p w14:paraId="67101A92" w14:textId="6FD84574" w:rsidR="000F2970" w:rsidRPr="00C87D29" w:rsidRDefault="000F2970" w:rsidP="00036539"/>
    <w:p w14:paraId="56ED5AFD" w14:textId="64E67A00" w:rsidR="000F2970" w:rsidRPr="00C87D29" w:rsidRDefault="000F2970" w:rsidP="00036539"/>
    <w:p w14:paraId="2BB5663F" w14:textId="6A256D99" w:rsidR="000F2970" w:rsidRPr="00C87D29" w:rsidRDefault="000F2970" w:rsidP="00036539"/>
    <w:p w14:paraId="1504D6C5" w14:textId="41947B64" w:rsidR="000F2970" w:rsidRDefault="000F2970" w:rsidP="00036539"/>
    <w:p w14:paraId="2F0EEAEC" w14:textId="1CE3266F" w:rsidR="008816EE" w:rsidRDefault="008816EE" w:rsidP="00036539"/>
    <w:p w14:paraId="51462406" w14:textId="6E4AF233" w:rsidR="00EF0E05" w:rsidRDefault="00EF0E05" w:rsidP="00EF0E05">
      <w:pPr>
        <w:pStyle w:val="berschrift3"/>
      </w:pPr>
      <w:bookmarkStart w:id="44" w:name="_Toc70588255"/>
      <w:r>
        <w:lastRenderedPageBreak/>
        <w:t>6.2.3 License-Dialog Komponente</w:t>
      </w:r>
      <w:bookmarkEnd w:id="44"/>
    </w:p>
    <w:p w14:paraId="2CA7EC57" w14:textId="2271989E" w:rsidR="008816EE" w:rsidRDefault="00717235" w:rsidP="00036539">
      <w:r>
        <w:rPr>
          <w:noProof/>
        </w:rPr>
        <mc:AlternateContent>
          <mc:Choice Requires="wpg">
            <w:drawing>
              <wp:anchor distT="0" distB="0" distL="114300" distR="114300" simplePos="0" relativeHeight="251741184" behindDoc="0" locked="0" layoutInCell="1" allowOverlap="1" wp14:anchorId="7AF8BC89" wp14:editId="281D9C72">
                <wp:simplePos x="0" y="0"/>
                <wp:positionH relativeFrom="column">
                  <wp:posOffset>6985</wp:posOffset>
                </wp:positionH>
                <wp:positionV relativeFrom="paragraph">
                  <wp:posOffset>1382395</wp:posOffset>
                </wp:positionV>
                <wp:extent cx="5745480" cy="3877945"/>
                <wp:effectExtent l="0" t="0" r="7620" b="8255"/>
                <wp:wrapSquare wrapText="bothSides"/>
                <wp:docPr id="85" name="Gruppieren 85"/>
                <wp:cNvGraphicFramePr/>
                <a:graphic xmlns:a="http://schemas.openxmlformats.org/drawingml/2006/main">
                  <a:graphicData uri="http://schemas.microsoft.com/office/word/2010/wordprocessingGroup">
                    <wpg:wgp>
                      <wpg:cNvGrpSpPr/>
                      <wpg:grpSpPr>
                        <a:xfrm>
                          <a:off x="0" y="0"/>
                          <a:ext cx="5745480" cy="3877945"/>
                          <a:chOff x="0" y="0"/>
                          <a:chExt cx="5745480" cy="3877945"/>
                        </a:xfrm>
                      </wpg:grpSpPr>
                      <pic:pic xmlns:pic="http://schemas.openxmlformats.org/drawingml/2006/picture">
                        <pic:nvPicPr>
                          <pic:cNvPr id="83" name="Grafik 83"/>
                          <pic:cNvPicPr>
                            <a:picLocks noChangeAspect="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45480" cy="3558540"/>
                          </a:xfrm>
                          <a:prstGeom prst="rect">
                            <a:avLst/>
                          </a:prstGeom>
                          <a:noFill/>
                          <a:ln>
                            <a:noFill/>
                          </a:ln>
                        </pic:spPr>
                      </pic:pic>
                      <wps:wsp>
                        <wps:cNvPr id="84" name="Textfeld 84"/>
                        <wps:cNvSpPr txBox="1"/>
                        <wps:spPr>
                          <a:xfrm>
                            <a:off x="0" y="3619500"/>
                            <a:ext cx="5745480" cy="258445"/>
                          </a:xfrm>
                          <a:prstGeom prst="rect">
                            <a:avLst/>
                          </a:prstGeom>
                          <a:solidFill>
                            <a:prstClr val="white"/>
                          </a:solidFill>
                          <a:ln>
                            <a:noFill/>
                          </a:ln>
                        </wps:spPr>
                        <wps:txbx>
                          <w:txbxContent>
                            <w:p w14:paraId="635F0B9C" w14:textId="6B731282" w:rsidR="00717235" w:rsidRPr="001D431B" w:rsidRDefault="00717235" w:rsidP="00717235">
                              <w:pPr>
                                <w:pStyle w:val="Beschriftung"/>
                                <w:rPr>
                                  <w:noProof/>
                                  <w:sz w:val="24"/>
                                </w:rPr>
                              </w:pPr>
                              <w:r>
                                <w:t xml:space="preserve">Abbildung </w:t>
                              </w:r>
                              <w:r>
                                <w:fldChar w:fldCharType="begin"/>
                              </w:r>
                              <w:r>
                                <w:instrText xml:space="preserve"> SEQ Abbildung \* ARABIC </w:instrText>
                              </w:r>
                              <w:r>
                                <w:fldChar w:fldCharType="separate"/>
                              </w:r>
                              <w:r w:rsidR="00F32D71">
                                <w:rPr>
                                  <w:noProof/>
                                </w:rPr>
                                <w:t>24</w:t>
                              </w:r>
                              <w:r>
                                <w:fldChar w:fldCharType="end"/>
                              </w:r>
                              <w:r>
                                <w:t>: License-Dialog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AF8BC89" id="Gruppieren 85" o:spid="_x0000_s1107" style="position:absolute;left:0;text-align:left;margin-left:.55pt;margin-top:108.85pt;width:452.4pt;height:305.35pt;z-index:251741184" coordsize="57454,38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">
                <v:shape id="Grafik 83" o:spid="_x0000_s1108" type="#_x0000_t75" style="position:absolute;width:57454;height:35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">
                  <v:imagedata r:id="rId56" o:title=""/>
                </v:shape>
                <v:shape id="Textfeld 84" o:spid="_x0000_s1109" type="#_x0000_t202" style="position:absolute;top:36195;width:57454;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" stroked="f">
                  <v:textbox style="mso-fit-shape-to-text:t" inset="0,0,0,0">
                    <w:txbxContent>
                      <w:p w14:paraId="635F0B9C" w14:textId="6B731282" w:rsidR="00717235" w:rsidRPr="001D431B" w:rsidRDefault="00717235" w:rsidP="00717235">
                        <w:pPr>
                          <w:pStyle w:val="Beschriftung"/>
                          <w:rPr>
                            <w:noProof/>
                            <w:sz w:val="24"/>
                          </w:rPr>
                        </w:pPr>
                        <w:r>
                          <w:t xml:space="preserve">Abbildung </w:t>
                        </w:r>
                        <w:r>
                          <w:fldChar w:fldCharType="begin"/>
                        </w:r>
                        <w:r>
                          <w:instrText xml:space="preserve"> SEQ Abbildung \* ARABIC </w:instrText>
                        </w:r>
                        <w:r>
                          <w:fldChar w:fldCharType="separate"/>
                        </w:r>
                        <w:r w:rsidR="00F32D71">
                          <w:rPr>
                            <w:noProof/>
                          </w:rPr>
                          <w:t>24</w:t>
                        </w:r>
                        <w:r>
                          <w:fldChar w:fldCharType="end"/>
                        </w:r>
                        <w:r>
                          <w:t>: License-Dialog Komponente</w:t>
                        </w:r>
                      </w:p>
                    </w:txbxContent>
                  </v:textbox>
                </v:shape>
                <w10:wrap type="square"/>
              </v:group>
            </w:pict>
          </mc:Fallback>
        </mc:AlternateContent>
      </w:r>
      <w:r w:rsidR="00EF0E05">
        <w:t>Die License-Dialog Komponente ist sehr ähnlich zur Info-Dialog Komponente. Sie ist ein Pop-Up welches einen License-Text wiedergibt. Der unterschied ist die Scrollbarkeit dieser Dialog Komponente, welche einige Änderungen im Sourcecode mit sich bringt.</w:t>
      </w:r>
      <w:r>
        <w:t xml:space="preserve"> Außerdem wird diese Komponente mit einem vorgefertigtem Lizenztext gefüllt, welcher dort direkt eingebunden wird.</w:t>
      </w:r>
    </w:p>
    <w:p w14:paraId="6343E406" w14:textId="4BEF0AC7" w:rsidR="008816EE" w:rsidRDefault="008816EE" w:rsidP="00036539"/>
    <w:p w14:paraId="25D50DFD" w14:textId="667BB3BF" w:rsidR="008816EE" w:rsidRDefault="008816EE" w:rsidP="00036539"/>
    <w:p w14:paraId="36083376" w14:textId="3685E9E5" w:rsidR="008816EE" w:rsidRDefault="008816EE" w:rsidP="00036539"/>
    <w:p w14:paraId="009291F4" w14:textId="11F5E9A0" w:rsidR="008816EE" w:rsidRDefault="008816EE" w:rsidP="00036539"/>
    <w:p w14:paraId="22106A82" w14:textId="6AD2B1DD" w:rsidR="008816EE" w:rsidRDefault="008816EE" w:rsidP="00036539"/>
    <w:p w14:paraId="2FFE490F" w14:textId="4945978B" w:rsidR="008816EE" w:rsidRDefault="008816EE" w:rsidP="00036539"/>
    <w:p w14:paraId="62457E28" w14:textId="11682BF8" w:rsidR="008816EE" w:rsidRDefault="008816EE" w:rsidP="00036539"/>
    <w:p w14:paraId="646B7167" w14:textId="08EA71FC" w:rsidR="00717235" w:rsidRDefault="00717235" w:rsidP="00036539"/>
    <w:p w14:paraId="029E0FB3" w14:textId="77777777" w:rsidR="00717235" w:rsidRDefault="00717235" w:rsidP="00036539"/>
    <w:p w14:paraId="43A4F693" w14:textId="5DC54137" w:rsidR="00C87D29" w:rsidRPr="00EF0E05" w:rsidRDefault="008816EE" w:rsidP="008816EE">
      <w:pPr>
        <w:pStyle w:val="berschrift2"/>
      </w:pPr>
      <w:bookmarkStart w:id="45" w:name="_Toc70588256"/>
      <w:r w:rsidRPr="00EF0E05">
        <w:lastRenderedPageBreak/>
        <w:t>6.3 Organismen</w:t>
      </w:r>
      <w:bookmarkEnd w:id="45"/>
    </w:p>
    <w:p w14:paraId="7363BB1C" w14:textId="60181E6B" w:rsidR="008816EE" w:rsidRDefault="008816EE" w:rsidP="008816EE"/>
    <w:p w14:paraId="1853D47A" w14:textId="5A65A154" w:rsidR="00717235" w:rsidRPr="00EF0E05" w:rsidRDefault="00717235" w:rsidP="00717235">
      <w:pPr>
        <w:pStyle w:val="berschrift3"/>
      </w:pPr>
      <w:bookmarkStart w:id="46" w:name="_Toc70588257"/>
      <w:r>
        <w:t>6.3.1 Copyright-Footer Komponente</w:t>
      </w:r>
      <w:bookmarkEnd w:id="46"/>
    </w:p>
    <w:p w14:paraId="60F502AD" w14:textId="2CF6F9FD" w:rsidR="001E6D40" w:rsidRDefault="000F24A7" w:rsidP="00C87D29">
      <w:r>
        <w:rPr>
          <w:noProof/>
        </w:rPr>
        <mc:AlternateContent>
          <mc:Choice Requires="wpg">
            <w:drawing>
              <wp:anchor distT="0" distB="0" distL="114300" distR="114300" simplePos="0" relativeHeight="251737088" behindDoc="0" locked="0" layoutInCell="1" allowOverlap="1" wp14:anchorId="19E12EB6" wp14:editId="1307994F">
                <wp:simplePos x="0" y="0"/>
                <wp:positionH relativeFrom="column">
                  <wp:posOffset>-635</wp:posOffset>
                </wp:positionH>
                <wp:positionV relativeFrom="paragraph">
                  <wp:posOffset>2117090</wp:posOffset>
                </wp:positionV>
                <wp:extent cx="4838700" cy="1393825"/>
                <wp:effectExtent l="0" t="0" r="0" b="0"/>
                <wp:wrapSquare wrapText="bothSides"/>
                <wp:docPr id="71" name="Gruppieren 71"/>
                <wp:cNvGraphicFramePr/>
                <a:graphic xmlns:a="http://schemas.openxmlformats.org/drawingml/2006/main">
                  <a:graphicData uri="http://schemas.microsoft.com/office/word/2010/wordprocessingGroup">
                    <wpg:wgp>
                      <wpg:cNvGrpSpPr/>
                      <wpg:grpSpPr>
                        <a:xfrm>
                          <a:off x="0" y="0"/>
                          <a:ext cx="4838700" cy="1393825"/>
                          <a:chOff x="0" y="0"/>
                          <a:chExt cx="4838700" cy="1393825"/>
                        </a:xfrm>
                      </wpg:grpSpPr>
                      <pic:pic xmlns:pic="http://schemas.openxmlformats.org/drawingml/2006/picture">
                        <pic:nvPicPr>
                          <pic:cNvPr id="58" name="Grafik 58"/>
                          <pic:cNvPicPr>
                            <a:picLocks noChangeAspect="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38700" cy="1081405"/>
                          </a:xfrm>
                          <a:prstGeom prst="rect">
                            <a:avLst/>
                          </a:prstGeom>
                          <a:noFill/>
                          <a:ln>
                            <a:noFill/>
                          </a:ln>
                        </pic:spPr>
                      </pic:pic>
                      <wps:wsp>
                        <wps:cNvPr id="70" name="Textfeld 70"/>
                        <wps:cNvSpPr txBox="1"/>
                        <wps:spPr>
                          <a:xfrm>
                            <a:off x="0" y="1135380"/>
                            <a:ext cx="4838700" cy="258445"/>
                          </a:xfrm>
                          <a:prstGeom prst="rect">
                            <a:avLst/>
                          </a:prstGeom>
                          <a:solidFill>
                            <a:prstClr val="white"/>
                          </a:solidFill>
                          <a:ln>
                            <a:noFill/>
                          </a:ln>
                        </wps:spPr>
                        <wps:txbx>
                          <w:txbxContent>
                            <w:p w14:paraId="698A0506" w14:textId="3AF6C44C" w:rsidR="000F24A7" w:rsidRPr="00FA13B3" w:rsidRDefault="000F24A7" w:rsidP="000F24A7">
                              <w:pPr>
                                <w:pStyle w:val="Beschriftung"/>
                                <w:rPr>
                                  <w:noProof/>
                                  <w:sz w:val="24"/>
                                </w:rPr>
                              </w:pPr>
                              <w:r>
                                <w:t xml:space="preserve">Abbildung </w:t>
                              </w:r>
                              <w:r>
                                <w:fldChar w:fldCharType="begin"/>
                              </w:r>
                              <w:r>
                                <w:instrText xml:space="preserve"> SEQ Abbildung \* ARABIC </w:instrText>
                              </w:r>
                              <w:r>
                                <w:fldChar w:fldCharType="separate"/>
                              </w:r>
                              <w:r w:rsidR="00F32D71">
                                <w:rPr>
                                  <w:noProof/>
                                </w:rPr>
                                <w:t>25</w:t>
                              </w:r>
                              <w:r>
                                <w:fldChar w:fldCharType="end"/>
                              </w:r>
                              <w:r>
                                <w:t>: Copyright-Footer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E12EB6" id="Gruppieren 71" o:spid="_x0000_s1110" style="position:absolute;left:0;text-align:left;margin-left:-.05pt;margin-top:166.7pt;width:381pt;height:109.75pt;z-index:251737088" coordsize="48387,139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">
                <v:shape id="Grafik 58" o:spid="_x0000_s1111" type="#_x0000_t75" style="position:absolute;width:48387;height:10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">
                  <v:imagedata r:id="rId58" o:title=""/>
                </v:shape>
                <v:shape id="Textfeld 70" o:spid="_x0000_s1112" type="#_x0000_t202" style="position:absolute;top:11353;width:48387;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" stroked="f">
                  <v:textbox style="mso-fit-shape-to-text:t" inset="0,0,0,0">
                    <w:txbxContent>
                      <w:p w14:paraId="698A0506" w14:textId="3AF6C44C" w:rsidR="000F24A7" w:rsidRPr="00FA13B3" w:rsidRDefault="000F24A7" w:rsidP="000F24A7">
                        <w:pPr>
                          <w:pStyle w:val="Beschriftung"/>
                          <w:rPr>
                            <w:noProof/>
                            <w:sz w:val="24"/>
                          </w:rPr>
                        </w:pPr>
                        <w:r>
                          <w:t xml:space="preserve">Abbildung </w:t>
                        </w:r>
                        <w:r>
                          <w:fldChar w:fldCharType="begin"/>
                        </w:r>
                        <w:r>
                          <w:instrText xml:space="preserve"> SEQ Abbildung \* ARABIC </w:instrText>
                        </w:r>
                        <w:r>
                          <w:fldChar w:fldCharType="separate"/>
                        </w:r>
                        <w:r w:rsidR="00F32D71">
                          <w:rPr>
                            <w:noProof/>
                          </w:rPr>
                          <w:t>25</w:t>
                        </w:r>
                        <w:r>
                          <w:fldChar w:fldCharType="end"/>
                        </w:r>
                        <w:r>
                          <w:t>: Copyright-Footer Komponente</w:t>
                        </w:r>
                      </w:p>
                    </w:txbxContent>
                  </v:textbox>
                </v:shape>
                <w10:wrap type="square"/>
              </v:group>
            </w:pict>
          </mc:Fallback>
        </mc:AlternateContent>
      </w:r>
      <w:r w:rsidR="008816EE" w:rsidRPr="008816EE">
        <w:t xml:space="preserve">Der </w:t>
      </w:r>
      <w:r w:rsidRPr="008816EE">
        <w:t>einzige</w:t>
      </w:r>
      <w:r w:rsidR="008816EE" w:rsidRPr="008816EE">
        <w:t xml:space="preserve"> </w:t>
      </w:r>
      <w:proofErr w:type="gramStart"/>
      <w:r w:rsidRPr="008816EE">
        <w:t>zu zentralisierende Organismus</w:t>
      </w:r>
      <w:proofErr w:type="gramEnd"/>
      <w:r w:rsidR="008816EE">
        <w:t xml:space="preserve"> ist die Copyright-Footer Komponente, welche in Abbildung 23 gezeigt wird. Auf den ersten Blick sieht diese Komponente nicht komplex aus, ist es aber dennoch. Mit dem Klick auf Logout wird eine neue Seite aufgerufen, da dort noch eine Logout Möglichkeit implementiert werden soll. Beim Klick auf Imprint soll der Info-Dialog als Kontaktangabe genutzt werden und bei Auswahl des License Links wird </w:t>
      </w:r>
      <w:r w:rsidR="00EF0E05">
        <w:t xml:space="preserve">die License-Dialog Komponente aufgerufen, in welche der License-Text wiedergegeben wird. Somit nutzt die Copyright-Footer Komponente andere Atome und Moleküle </w:t>
      </w:r>
      <w:r>
        <w:t>und ist somit ein Organismus.</w:t>
      </w:r>
    </w:p>
    <w:p w14:paraId="0A55C6BE" w14:textId="0F2BA3A1" w:rsidR="000F24A7" w:rsidRPr="008816EE" w:rsidRDefault="000F24A7" w:rsidP="00C87D29"/>
    <w:p w14:paraId="2BF9C726" w14:textId="3FE7356D" w:rsidR="001E6D40" w:rsidRPr="008816EE" w:rsidRDefault="001E6D40" w:rsidP="00C87D29"/>
    <w:p w14:paraId="1952CC34" w14:textId="3A3CA2F0" w:rsidR="001E6D40" w:rsidRPr="008816EE" w:rsidRDefault="001E6D40" w:rsidP="00C87D29"/>
    <w:p w14:paraId="33A810C5" w14:textId="51981B06" w:rsidR="001E6D40" w:rsidRPr="008816EE" w:rsidRDefault="001E6D40" w:rsidP="00C87D29"/>
    <w:p w14:paraId="53519DA1" w14:textId="7D190B44" w:rsidR="001E6D40" w:rsidRPr="008816EE" w:rsidRDefault="001E6D40" w:rsidP="00C87D29"/>
    <w:p w14:paraId="44D2317B" w14:textId="4EC1063D" w:rsidR="001E6D40" w:rsidRPr="008816EE" w:rsidRDefault="001E6D40" w:rsidP="00C87D29"/>
    <w:p w14:paraId="5E1921BC" w14:textId="052FFF65" w:rsidR="001E6D40" w:rsidRPr="008816EE" w:rsidRDefault="001E6D40" w:rsidP="00C87D29"/>
    <w:p w14:paraId="1D656DDB" w14:textId="57342BD2" w:rsidR="001E6D40" w:rsidRPr="008816EE" w:rsidRDefault="001E6D40" w:rsidP="00C87D29"/>
    <w:p w14:paraId="0781F926" w14:textId="203FE2D3" w:rsidR="001E6D40" w:rsidRPr="008816EE" w:rsidRDefault="001E6D40" w:rsidP="00C87D29"/>
    <w:p w14:paraId="4DED7F16" w14:textId="2B313EF1" w:rsidR="001E6D40" w:rsidRPr="008816EE" w:rsidRDefault="001E6D40" w:rsidP="00C87D29"/>
    <w:p w14:paraId="4C844E9F" w14:textId="0AC90088" w:rsidR="001E6D40" w:rsidRPr="008816EE" w:rsidRDefault="001E6D40" w:rsidP="00C87D29"/>
    <w:p w14:paraId="5C2621EB" w14:textId="02033EC4" w:rsidR="001E6D40" w:rsidRDefault="001E6D40" w:rsidP="00C87D29"/>
    <w:p w14:paraId="4AD1745B" w14:textId="6069AD42" w:rsidR="00EF0E05" w:rsidRDefault="00EF0E05" w:rsidP="00C87D29"/>
    <w:p w14:paraId="5128B3E3" w14:textId="2189EF6C" w:rsidR="00EF0E05" w:rsidRDefault="00EF0E05" w:rsidP="00C87D29"/>
    <w:p w14:paraId="43B2C18D" w14:textId="3BB8045B" w:rsidR="00EF0E05" w:rsidRDefault="00EF0E05" w:rsidP="00C87D29"/>
    <w:p w14:paraId="62473F6C" w14:textId="6258F92F" w:rsidR="00EF0E05" w:rsidRDefault="00EF0E05" w:rsidP="00C87D29"/>
    <w:p w14:paraId="0A5C6FF2" w14:textId="28972A7A" w:rsidR="00EF0E05" w:rsidRPr="00417B5B" w:rsidRDefault="00EF0E05" w:rsidP="00EF0E05">
      <w:pPr>
        <w:pStyle w:val="berschrift2"/>
        <w:rPr>
          <w:lang w:val="en-US"/>
        </w:rPr>
      </w:pPr>
      <w:bookmarkStart w:id="47" w:name="_Toc70588258"/>
      <w:r w:rsidRPr="00417B5B">
        <w:rPr>
          <w:lang w:val="en-US"/>
        </w:rPr>
        <w:lastRenderedPageBreak/>
        <w:t>6.4 Pages</w:t>
      </w:r>
      <w:bookmarkEnd w:id="47"/>
    </w:p>
    <w:p w14:paraId="13A9EE26" w14:textId="77777777" w:rsidR="00EF0E05" w:rsidRPr="00417B5B" w:rsidRDefault="00EF0E05" w:rsidP="00C87D29">
      <w:pPr>
        <w:rPr>
          <w:lang w:val="en-US"/>
        </w:rPr>
      </w:pPr>
    </w:p>
    <w:p w14:paraId="62602602" w14:textId="6A4BEE88" w:rsidR="00011D18" w:rsidRPr="00417B5B" w:rsidRDefault="00EF0E05" w:rsidP="00EF0E05">
      <w:pPr>
        <w:pStyle w:val="berschrift3"/>
        <w:rPr>
          <w:lang w:val="en-US"/>
        </w:rPr>
      </w:pPr>
      <w:bookmarkStart w:id="48" w:name="_Toc70588259"/>
      <w:r w:rsidRPr="00417B5B">
        <w:rPr>
          <w:lang w:val="en-US"/>
        </w:rPr>
        <w:t xml:space="preserve">6.4.1 </w:t>
      </w:r>
      <w:r w:rsidR="00D42BC2" w:rsidRPr="00417B5B">
        <w:rPr>
          <w:lang w:val="en-US"/>
        </w:rPr>
        <w:t xml:space="preserve">Page-Not-Found </w:t>
      </w:r>
      <w:proofErr w:type="spellStart"/>
      <w:r w:rsidR="00D42BC2" w:rsidRPr="00417B5B">
        <w:rPr>
          <w:lang w:val="en-US"/>
        </w:rPr>
        <w:t>Komponente</w:t>
      </w:r>
      <w:bookmarkEnd w:id="48"/>
      <w:proofErr w:type="spellEnd"/>
    </w:p>
    <w:p w14:paraId="7810D9DC" w14:textId="613FC46B" w:rsidR="00011D18" w:rsidRPr="00D42BC2" w:rsidRDefault="00626E47" w:rsidP="00036539">
      <w:r>
        <w:t>Im Kapitel Atomic Design Pattern wurden Pages als die komplexeste Einheit des Patterns deklariert, dies ist aber nicht immer der Fall. Die Page-Not-</w:t>
      </w:r>
      <w:proofErr w:type="spellStart"/>
      <w:r>
        <w:t>Found</w:t>
      </w:r>
      <w:proofErr w:type="spellEnd"/>
      <w:r>
        <w:t xml:space="preserve"> Komponente ist auch eine Page, welche aber sehr simpel gestaltet ist. </w:t>
      </w:r>
      <w:r w:rsidR="00A31039">
        <w:t xml:space="preserve">Wird ein Verzeichnispfad beziehungsweise in Angular ein </w:t>
      </w:r>
      <w:proofErr w:type="spellStart"/>
      <w:r w:rsidR="00A31039" w:rsidRPr="00A31039">
        <w:rPr>
          <w:rStyle w:val="CommandsZchn"/>
        </w:rPr>
        <w:t>routingTarget</w:t>
      </w:r>
      <w:proofErr w:type="spellEnd"/>
      <w:r w:rsidR="00A31039">
        <w:t>, unter der vorgegeben Domain nicht gefunden, so wird per Default die Page-Not-</w:t>
      </w:r>
      <w:proofErr w:type="spellStart"/>
      <w:r w:rsidR="00A31039">
        <w:t>Found</w:t>
      </w:r>
      <w:proofErr w:type="spellEnd"/>
      <w:r w:rsidR="00A31039">
        <w:t xml:space="preserve"> Komponente aufgerufen. Diese Festlegung basiert in der schon zuvor erwähnten Datei </w:t>
      </w:r>
      <w:proofErr w:type="spellStart"/>
      <w:proofErr w:type="gramStart"/>
      <w:r w:rsidR="00A31039" w:rsidRPr="00A31039">
        <w:rPr>
          <w:rStyle w:val="CommandsZchn"/>
        </w:rPr>
        <w:t>app.module</w:t>
      </w:r>
      <w:proofErr w:type="gramEnd"/>
      <w:r w:rsidR="00A31039" w:rsidRPr="00A31039">
        <w:rPr>
          <w:rStyle w:val="CommandsZchn"/>
        </w:rPr>
        <w:t>.ts</w:t>
      </w:r>
      <w:proofErr w:type="spellEnd"/>
      <w:r w:rsidR="00A31039">
        <w:t>.</w:t>
      </w:r>
    </w:p>
    <w:p w14:paraId="200AAB91" w14:textId="5740212C" w:rsidR="00A31039" w:rsidRDefault="000F2970" w:rsidP="00036539">
      <w:pPr>
        <w:rPr>
          <w:noProof/>
        </w:rPr>
      </w:pPr>
      <w:r>
        <w:rPr>
          <w:noProof/>
        </w:rPr>
        <mc:AlternateContent>
          <mc:Choice Requires="wpg">
            <w:drawing>
              <wp:anchor distT="0" distB="0" distL="114300" distR="114300" simplePos="0" relativeHeight="251723776" behindDoc="0" locked="0" layoutInCell="1" allowOverlap="1" wp14:anchorId="524576B1" wp14:editId="259121A6">
                <wp:simplePos x="0" y="0"/>
                <wp:positionH relativeFrom="column">
                  <wp:posOffset>-1298</wp:posOffset>
                </wp:positionH>
                <wp:positionV relativeFrom="paragraph">
                  <wp:posOffset>5439</wp:posOffset>
                </wp:positionV>
                <wp:extent cx="4078605" cy="2614295"/>
                <wp:effectExtent l="0" t="0" r="0" b="0"/>
                <wp:wrapSquare wrapText="bothSides"/>
                <wp:docPr id="75" name="Gruppieren 75"/>
                <wp:cNvGraphicFramePr/>
                <a:graphic xmlns:a="http://schemas.openxmlformats.org/drawingml/2006/main">
                  <a:graphicData uri="http://schemas.microsoft.com/office/word/2010/wordprocessingGroup">
                    <wpg:wgp>
                      <wpg:cNvGrpSpPr/>
                      <wpg:grpSpPr>
                        <a:xfrm>
                          <a:off x="0" y="0"/>
                          <a:ext cx="4078605" cy="2614295"/>
                          <a:chOff x="0" y="0"/>
                          <a:chExt cx="4078605" cy="2614295"/>
                        </a:xfrm>
                      </wpg:grpSpPr>
                      <pic:pic xmlns:pic="http://schemas.openxmlformats.org/drawingml/2006/picture">
                        <pic:nvPicPr>
                          <pic:cNvPr id="72" name="Grafik 72"/>
                          <pic:cNvPicPr>
                            <a:picLocks noChangeAspect="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078605" cy="2614295"/>
                          </a:xfrm>
                          <a:prstGeom prst="rect">
                            <a:avLst/>
                          </a:prstGeom>
                          <a:noFill/>
                          <a:ln>
                            <a:noFill/>
                          </a:ln>
                        </pic:spPr>
                      </pic:pic>
                      <wps:wsp>
                        <wps:cNvPr id="74" name="Textfeld 74"/>
                        <wps:cNvSpPr txBox="1"/>
                        <wps:spPr>
                          <a:xfrm>
                            <a:off x="0" y="2226365"/>
                            <a:ext cx="4078605" cy="258445"/>
                          </a:xfrm>
                          <a:prstGeom prst="rect">
                            <a:avLst/>
                          </a:prstGeom>
                          <a:solidFill>
                            <a:prstClr val="white"/>
                          </a:solidFill>
                          <a:ln>
                            <a:noFill/>
                          </a:ln>
                        </wps:spPr>
                        <wps:txbx>
                          <w:txbxContent>
                            <w:p w14:paraId="663E6936" w14:textId="2FF969A2" w:rsidR="000F24A7" w:rsidRPr="002310C0" w:rsidRDefault="000F24A7" w:rsidP="000F2970">
                              <w:pPr>
                                <w:pStyle w:val="Beschriftung"/>
                                <w:rPr>
                                  <w:noProof/>
                                  <w:sz w:val="24"/>
                                </w:rPr>
                              </w:pPr>
                              <w:r>
                                <w:t xml:space="preserve">Abbildung </w:t>
                              </w:r>
                              <w:r>
                                <w:fldChar w:fldCharType="begin"/>
                              </w:r>
                              <w:r>
                                <w:instrText xml:space="preserve"> SEQ Abbildung \* ARABIC </w:instrText>
                              </w:r>
                              <w:r>
                                <w:fldChar w:fldCharType="separate"/>
                              </w:r>
                              <w:r w:rsidR="00F32D71">
                                <w:rPr>
                                  <w:noProof/>
                                </w:rPr>
                                <w:t>26</w:t>
                              </w:r>
                              <w:r>
                                <w:fldChar w:fldCharType="end"/>
                              </w:r>
                              <w:r>
                                <w:t>: Page-Not-</w:t>
                              </w:r>
                              <w:proofErr w:type="spellStart"/>
                              <w:r>
                                <w:t>Found</w:t>
                              </w:r>
                              <w:proofErr w:type="spellEnd"/>
                              <w:r>
                                <w:t xml:space="preserve">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4576B1" id="Gruppieren 75" o:spid="_x0000_s1113" style="position:absolute;left:0;text-align:left;margin-left:-.1pt;margin-top:.45pt;width:321.15pt;height:205.85pt;z-index:251723776" coordsize="40786,261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">
                <v:shape id="Grafik 72" o:spid="_x0000_s1114" type="#_x0000_t75" style="position:absolute;width:40786;height:26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">
                  <v:imagedata r:id="rId60" o:title=""/>
                </v:shape>
                <v:shape id="Textfeld 74" o:spid="_x0000_s1115" type="#_x0000_t202" style="position:absolute;top:22263;width:4078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Xhl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Mcvj/kn6AXP4BAAD//wMAUEsBAi0AFAAGAAgAAAAhANvh9svuAAAAhQEAABMAAAAAAAAA&#10;AAAAAAAAAAAAAFtDb250ZW50X1R5cGVzXS54bWxQSwECLQAUAAYACAAAACEAWvQsW78AAAAVAQAA&#10;CwAAAAAAAAAAAAAAAAAfAQAAX3JlbHMvLnJlbHNQSwECLQAUAAYACAAAACEAtJV4ZcYAAADbAAAA&#10;DwAAAAAAAAAAAAAAAAAHAgAAZHJzL2Rvd25yZXYueG1sUEsFBgAAAAADAAMAtwAAAPoCAAAAAA==&#10;" stroked="f">
                  <v:textbox style="mso-fit-shape-to-text:t" inset="0,0,0,0">
                    <w:txbxContent>
                      <w:p w14:paraId="663E6936" w14:textId="2FF969A2" w:rsidR="000F24A7" w:rsidRPr="002310C0" w:rsidRDefault="000F24A7" w:rsidP="000F2970">
                        <w:pPr>
                          <w:pStyle w:val="Beschriftung"/>
                          <w:rPr>
                            <w:noProof/>
                            <w:sz w:val="24"/>
                          </w:rPr>
                        </w:pPr>
                        <w:r>
                          <w:t xml:space="preserve">Abbildung </w:t>
                        </w:r>
                        <w:r>
                          <w:fldChar w:fldCharType="begin"/>
                        </w:r>
                        <w:r>
                          <w:instrText xml:space="preserve"> SEQ Abbildung \* ARABIC </w:instrText>
                        </w:r>
                        <w:r>
                          <w:fldChar w:fldCharType="separate"/>
                        </w:r>
                        <w:r w:rsidR="00F32D71">
                          <w:rPr>
                            <w:noProof/>
                          </w:rPr>
                          <w:t>26</w:t>
                        </w:r>
                        <w:r>
                          <w:fldChar w:fldCharType="end"/>
                        </w:r>
                        <w:r>
                          <w:t>: Page-Not-</w:t>
                        </w:r>
                        <w:proofErr w:type="spellStart"/>
                        <w:r>
                          <w:t>Found</w:t>
                        </w:r>
                        <w:proofErr w:type="spellEnd"/>
                        <w:r>
                          <w:t xml:space="preserve"> Komponente</w:t>
                        </w:r>
                      </w:p>
                    </w:txbxContent>
                  </v:textbox>
                </v:shape>
                <w10:wrap type="square"/>
              </v:group>
            </w:pict>
          </mc:Fallback>
        </mc:AlternateContent>
      </w:r>
    </w:p>
    <w:p w14:paraId="25FD832A" w14:textId="4001AB24" w:rsidR="00011D18" w:rsidRPr="00D42BC2" w:rsidRDefault="00011D18" w:rsidP="00036539"/>
    <w:p w14:paraId="27745BCC" w14:textId="5E1DE646" w:rsidR="00011D18" w:rsidRPr="00D42BC2" w:rsidRDefault="00011D18" w:rsidP="00036539"/>
    <w:p w14:paraId="1CB9F049" w14:textId="3F93222F" w:rsidR="00011D18" w:rsidRPr="00D42BC2" w:rsidRDefault="00011D18" w:rsidP="00036539"/>
    <w:p w14:paraId="76565386" w14:textId="38B88FE9" w:rsidR="00011D18" w:rsidRPr="00D42BC2" w:rsidRDefault="00011D18" w:rsidP="00036539"/>
    <w:p w14:paraId="297929E7" w14:textId="5460EFA7" w:rsidR="00011D18" w:rsidRPr="00D42BC2" w:rsidRDefault="00011D18" w:rsidP="00036539"/>
    <w:p w14:paraId="51D4381D" w14:textId="496BE677" w:rsidR="00D42BC2" w:rsidRPr="00D42BC2" w:rsidRDefault="000F2970" w:rsidP="00036539">
      <w:r>
        <w:rPr>
          <w:noProof/>
        </w:rPr>
        <mc:AlternateContent>
          <mc:Choice Requires="wpg">
            <w:drawing>
              <wp:anchor distT="0" distB="0" distL="114300" distR="114300" simplePos="0" relativeHeight="251726848" behindDoc="0" locked="0" layoutInCell="1" allowOverlap="1" wp14:anchorId="4B754E61" wp14:editId="4BC4AEC0">
                <wp:simplePos x="0" y="0"/>
                <wp:positionH relativeFrom="column">
                  <wp:posOffset>-1298</wp:posOffset>
                </wp:positionH>
                <wp:positionV relativeFrom="paragraph">
                  <wp:posOffset>513991</wp:posOffset>
                </wp:positionV>
                <wp:extent cx="5756910" cy="1315720"/>
                <wp:effectExtent l="0" t="0" r="0" b="0"/>
                <wp:wrapSquare wrapText="bothSides"/>
                <wp:docPr id="77" name="Gruppieren 77"/>
                <wp:cNvGraphicFramePr/>
                <a:graphic xmlns:a="http://schemas.openxmlformats.org/drawingml/2006/main">
                  <a:graphicData uri="http://schemas.microsoft.com/office/word/2010/wordprocessingGroup">
                    <wpg:wgp>
                      <wpg:cNvGrpSpPr/>
                      <wpg:grpSpPr>
                        <a:xfrm>
                          <a:off x="0" y="0"/>
                          <a:ext cx="5756910" cy="1315720"/>
                          <a:chOff x="0" y="0"/>
                          <a:chExt cx="5756910" cy="1315720"/>
                        </a:xfrm>
                      </wpg:grpSpPr>
                      <pic:pic xmlns:pic="http://schemas.openxmlformats.org/drawingml/2006/picture">
                        <pic:nvPicPr>
                          <pic:cNvPr id="73" name="Grafik 73"/>
                          <pic:cNvPicPr>
                            <a:picLocks noChangeAspect="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56910" cy="1002030"/>
                          </a:xfrm>
                          <a:prstGeom prst="rect">
                            <a:avLst/>
                          </a:prstGeom>
                          <a:noFill/>
                          <a:ln>
                            <a:noFill/>
                          </a:ln>
                        </pic:spPr>
                      </pic:pic>
                      <wps:wsp>
                        <wps:cNvPr id="76" name="Textfeld 76"/>
                        <wps:cNvSpPr txBox="1"/>
                        <wps:spPr>
                          <a:xfrm>
                            <a:off x="0" y="1057275"/>
                            <a:ext cx="5756910" cy="258445"/>
                          </a:xfrm>
                          <a:prstGeom prst="rect">
                            <a:avLst/>
                          </a:prstGeom>
                          <a:solidFill>
                            <a:prstClr val="white"/>
                          </a:solidFill>
                          <a:ln>
                            <a:noFill/>
                          </a:ln>
                        </wps:spPr>
                        <wps:txbx>
                          <w:txbxContent>
                            <w:p w14:paraId="0A1F56E4" w14:textId="652F8BB4" w:rsidR="000F24A7" w:rsidRPr="0020017E" w:rsidRDefault="000F24A7" w:rsidP="000F2970">
                              <w:pPr>
                                <w:pStyle w:val="Beschriftung"/>
                                <w:rPr>
                                  <w:noProof/>
                                  <w:sz w:val="24"/>
                                </w:rPr>
                              </w:pPr>
                              <w:r>
                                <w:t xml:space="preserve">Abbildung </w:t>
                              </w:r>
                              <w:r>
                                <w:fldChar w:fldCharType="begin"/>
                              </w:r>
                              <w:r>
                                <w:instrText xml:space="preserve"> SEQ Abbildung \* ARABIC </w:instrText>
                              </w:r>
                              <w:r>
                                <w:fldChar w:fldCharType="separate"/>
                              </w:r>
                              <w:r w:rsidR="00F32D71">
                                <w:rPr>
                                  <w:noProof/>
                                </w:rPr>
                                <w:t>27</w:t>
                              </w:r>
                              <w:r>
                                <w:fldChar w:fldCharType="end"/>
                              </w:r>
                              <w:r>
                                <w:t>: Page-Not-</w:t>
                              </w:r>
                              <w:proofErr w:type="spellStart"/>
                              <w:r>
                                <w:t>Found</w:t>
                              </w:r>
                              <w:proofErr w:type="spellEnd"/>
                              <w:r>
                                <w:t xml:space="preserve"> als Default in </w:t>
                              </w:r>
                              <w:proofErr w:type="spellStart"/>
                              <w:proofErr w:type="gramStart"/>
                              <w:r>
                                <w:t>app.module</w:t>
                              </w:r>
                              <w:proofErr w:type="gramEnd"/>
                              <w:r>
                                <w:t>.t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754E61" id="Gruppieren 77" o:spid="_x0000_s1116" style="position:absolute;left:0;text-align:left;margin-left:-.1pt;margin-top:40.45pt;width:453.3pt;height:103.6pt;z-index:251726848" coordsize="57569,131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">
                <v:shape id="Grafik 73" o:spid="_x0000_s1117" type="#_x0000_t75" style="position:absolute;width:57569;height:10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">
                  <v:imagedata r:id="rId62" o:title=""/>
                </v:shape>
                <v:shape id="Textfeld 76" o:spid="_x0000_s1118" type="#_x0000_t202" style="position:absolute;top:10572;width:57569;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0OJxgAAANsAAAAPAAAAZHJzL2Rvd25yZXYueG1sRI9BawIx&#10;FITvhf6H8Aq9lJptK1t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KwtDicYAAADbAAAA&#10;DwAAAAAAAAAAAAAAAAAHAgAAZHJzL2Rvd25yZXYueG1sUEsFBgAAAAADAAMAtwAAAPoCAAAAAA==&#10;" stroked="f">
                  <v:textbox style="mso-fit-shape-to-text:t" inset="0,0,0,0">
                    <w:txbxContent>
                      <w:p w14:paraId="0A1F56E4" w14:textId="652F8BB4" w:rsidR="000F24A7" w:rsidRPr="0020017E" w:rsidRDefault="000F24A7" w:rsidP="000F2970">
                        <w:pPr>
                          <w:pStyle w:val="Beschriftung"/>
                          <w:rPr>
                            <w:noProof/>
                            <w:sz w:val="24"/>
                          </w:rPr>
                        </w:pPr>
                        <w:r>
                          <w:t xml:space="preserve">Abbildung </w:t>
                        </w:r>
                        <w:r>
                          <w:fldChar w:fldCharType="begin"/>
                        </w:r>
                        <w:r>
                          <w:instrText xml:space="preserve"> SEQ Abbildung \* ARABIC </w:instrText>
                        </w:r>
                        <w:r>
                          <w:fldChar w:fldCharType="separate"/>
                        </w:r>
                        <w:r w:rsidR="00F32D71">
                          <w:rPr>
                            <w:noProof/>
                          </w:rPr>
                          <w:t>27</w:t>
                        </w:r>
                        <w:r>
                          <w:fldChar w:fldCharType="end"/>
                        </w:r>
                        <w:r>
                          <w:t>: Page-Not-</w:t>
                        </w:r>
                        <w:proofErr w:type="spellStart"/>
                        <w:r>
                          <w:t>Found</w:t>
                        </w:r>
                        <w:proofErr w:type="spellEnd"/>
                        <w:r>
                          <w:t xml:space="preserve"> als Default in </w:t>
                        </w:r>
                        <w:proofErr w:type="spellStart"/>
                        <w:proofErr w:type="gramStart"/>
                        <w:r>
                          <w:t>app.module</w:t>
                        </w:r>
                        <w:proofErr w:type="gramEnd"/>
                        <w:r>
                          <w:t>.ts</w:t>
                        </w:r>
                        <w:proofErr w:type="spellEnd"/>
                      </w:p>
                    </w:txbxContent>
                  </v:textbox>
                </v:shape>
                <w10:wrap type="square"/>
              </v:group>
            </w:pict>
          </mc:Fallback>
        </mc:AlternateContent>
      </w:r>
    </w:p>
    <w:p w14:paraId="3F9870EC" w14:textId="7D6947E3" w:rsidR="00D42BC2" w:rsidRPr="00D42BC2" w:rsidRDefault="00D42BC2" w:rsidP="00036539"/>
    <w:p w14:paraId="72F0E0C5" w14:textId="4002130F" w:rsidR="00D42BC2" w:rsidRDefault="00D42BC2" w:rsidP="00036539"/>
    <w:p w14:paraId="797FFFDB" w14:textId="05BD1CDF" w:rsidR="000F2970" w:rsidRDefault="000F2970" w:rsidP="00036539"/>
    <w:p w14:paraId="6D46B235" w14:textId="49D654FC" w:rsidR="000F2970" w:rsidRDefault="000F2970" w:rsidP="00036539"/>
    <w:p w14:paraId="2308357F" w14:textId="0D39BB4A" w:rsidR="000F2970" w:rsidRDefault="000F2970" w:rsidP="00036539"/>
    <w:p w14:paraId="7AD2CC89" w14:textId="03FDAEFE" w:rsidR="00A22F20" w:rsidRDefault="00A22F20" w:rsidP="00036539"/>
    <w:p w14:paraId="362EE645" w14:textId="27F9FCEB" w:rsidR="00A22F20" w:rsidRDefault="00A22F20" w:rsidP="00A22F20">
      <w:pPr>
        <w:pStyle w:val="berschrift1"/>
      </w:pPr>
      <w:r>
        <w:lastRenderedPageBreak/>
        <w:t>7. Zentralisierung</w:t>
      </w:r>
      <w:r w:rsidR="00C72850">
        <w:t xml:space="preserve"> von Atomen</w:t>
      </w:r>
    </w:p>
    <w:p w14:paraId="415505FB" w14:textId="75D35595" w:rsidR="00A22F20" w:rsidRDefault="00A22F20" w:rsidP="00A22F20"/>
    <w:p w14:paraId="47872872" w14:textId="2DAF3FB2" w:rsidR="00A22F20" w:rsidRDefault="00A22F20" w:rsidP="00A22F20">
      <w:pPr>
        <w:pStyle w:val="berschrift2"/>
      </w:pPr>
      <w:r>
        <w:t>7.1 CSS-Stylings</w:t>
      </w:r>
    </w:p>
    <w:p w14:paraId="372B65D5" w14:textId="77777777" w:rsidR="00A22F20" w:rsidRPr="00A22F20" w:rsidRDefault="00A22F20" w:rsidP="00A22F20"/>
    <w:p w14:paraId="1FCFB883" w14:textId="64838E43" w:rsidR="00A22F20" w:rsidRDefault="00A22F20" w:rsidP="00A22F20">
      <w:r>
        <w:t xml:space="preserve">CSS-Style haben keine Abhängigkeiten zu Molekülen oder ähnlichem und sind somit schnell und einfach zentralisiert. Im neuen </w:t>
      </w:r>
      <w:proofErr w:type="spellStart"/>
      <w:r>
        <w:t>Git</w:t>
      </w:r>
      <w:proofErr w:type="spellEnd"/>
      <w:r>
        <w:t xml:space="preserve"> Repository wird eine Datei </w:t>
      </w:r>
      <w:proofErr w:type="spellStart"/>
      <w:r>
        <w:t>names</w:t>
      </w:r>
      <w:proofErr w:type="spellEnd"/>
      <w:r>
        <w:t xml:space="preserve"> dhc-common-classes.css angelegt, in welche alle zu zentralisierenden CSS-Stylings eingefügt werden müssen. Wie in der Kategorisierung von Komponenten schon erwähnt, haben sich stark ähnelnde CSS-Stylings meist minimal Unterschiede wie ein Margin, welches sich um 2 Pixel unterscheidet oder eine kaum erkennbar andere Schriftfarbe. Diese Elemente werden nun zusammengefasst und das beste aus beiden wird übernommen. Außerdem werden verschiedene Benennung</w:t>
      </w:r>
      <w:r w:rsidR="00A524EA">
        <w:t>en</w:t>
      </w:r>
      <w:r>
        <w:t xml:space="preserve"> behoben. Zum Beispiel werden </w:t>
      </w:r>
      <w:r w:rsidRPr="00A22F20">
        <w:rPr>
          <w:rStyle w:val="CommandsZchn"/>
        </w:rPr>
        <w:t>am-</w:t>
      </w:r>
      <w:proofErr w:type="spellStart"/>
      <w:r w:rsidRPr="00A22F20">
        <w:rPr>
          <w:rStyle w:val="CommandsZchn"/>
        </w:rPr>
        <w:t>loading</w:t>
      </w:r>
      <w:proofErr w:type="spellEnd"/>
      <w:r w:rsidRPr="00A22F20">
        <w:rPr>
          <w:rStyle w:val="CommandsZchn"/>
        </w:rPr>
        <w:t>-spinner</w:t>
      </w:r>
      <w:r>
        <w:t xml:space="preserve"> und </w:t>
      </w:r>
      <w:proofErr w:type="spellStart"/>
      <w:r w:rsidRPr="00A22F20">
        <w:rPr>
          <w:rStyle w:val="CommandsZchn"/>
        </w:rPr>
        <w:t>xy</w:t>
      </w:r>
      <w:proofErr w:type="spellEnd"/>
      <w:r w:rsidRPr="00A22F20">
        <w:rPr>
          <w:rStyle w:val="CommandsZchn"/>
        </w:rPr>
        <w:t>-</w:t>
      </w:r>
      <w:proofErr w:type="spellStart"/>
      <w:r w:rsidRPr="00A22F20">
        <w:rPr>
          <w:rStyle w:val="CommandsZchn"/>
        </w:rPr>
        <w:t>loading</w:t>
      </w:r>
      <w:proofErr w:type="spellEnd"/>
      <w:r w:rsidRPr="00A22F20">
        <w:rPr>
          <w:rStyle w:val="CommandsZchn"/>
        </w:rPr>
        <w:t>-spinner</w:t>
      </w:r>
      <w:r>
        <w:t xml:space="preserve"> zu </w:t>
      </w:r>
      <w:proofErr w:type="spellStart"/>
      <w:r w:rsidRPr="00A22F20">
        <w:rPr>
          <w:rStyle w:val="CommandsZchn"/>
        </w:rPr>
        <w:t>dhc</w:t>
      </w:r>
      <w:proofErr w:type="spellEnd"/>
      <w:r w:rsidRPr="00A22F20">
        <w:rPr>
          <w:rStyle w:val="CommandsZchn"/>
        </w:rPr>
        <w:t>-</w:t>
      </w:r>
      <w:proofErr w:type="spellStart"/>
      <w:r w:rsidRPr="00A22F20">
        <w:rPr>
          <w:rStyle w:val="CommandsZchn"/>
        </w:rPr>
        <w:t>loading</w:t>
      </w:r>
      <w:proofErr w:type="spellEnd"/>
      <w:r w:rsidRPr="00A22F20">
        <w:rPr>
          <w:rStyle w:val="CommandsZchn"/>
        </w:rPr>
        <w:t>-spinner</w:t>
      </w:r>
      <w:r>
        <w:t>, da ein Element nun nicht mehr nur in einer Abteilung separat, sondern in mehreren benutzt wird. Dieser kau signifikante Unterscheid in der Benennung hat aber zur Folge, dass jeder Aufruf eines solchen CSS-Elements nun abgeändert werden muss und dies in drei Userinterfaces.</w:t>
      </w:r>
    </w:p>
    <w:p w14:paraId="79B9529B" w14:textId="3E4E4CDA" w:rsidR="00A22F20" w:rsidRDefault="00A22F20" w:rsidP="00036539"/>
    <w:p w14:paraId="5CE7174B" w14:textId="322A2E6B" w:rsidR="00A22F20" w:rsidRDefault="00A22F20" w:rsidP="00036539"/>
    <w:p w14:paraId="17438814" w14:textId="23A1DA25" w:rsidR="00A22F20" w:rsidRDefault="00A22F20" w:rsidP="00036539"/>
    <w:p w14:paraId="133A715F" w14:textId="0803E969" w:rsidR="00A22F20" w:rsidRDefault="00A22F20" w:rsidP="00036539"/>
    <w:p w14:paraId="191E17C5" w14:textId="5312E5C7" w:rsidR="00A22F20" w:rsidRDefault="00A22F20" w:rsidP="00036539"/>
    <w:p w14:paraId="1705D3FE" w14:textId="26B4E487" w:rsidR="00A22F20" w:rsidRDefault="00A22F20" w:rsidP="00036539"/>
    <w:p w14:paraId="04AFE271" w14:textId="4A306693" w:rsidR="00A22F20" w:rsidRDefault="00A22F20" w:rsidP="00036539"/>
    <w:p w14:paraId="3DDC037A" w14:textId="2F68EAFE" w:rsidR="00A22F20" w:rsidRDefault="00A22F20" w:rsidP="00036539"/>
    <w:p w14:paraId="559B818C" w14:textId="25F58220" w:rsidR="00A22F20" w:rsidRDefault="00A22F20" w:rsidP="00036539"/>
    <w:p w14:paraId="568DBAAC" w14:textId="77777777" w:rsidR="00A524EA" w:rsidRPr="00D42BC2" w:rsidRDefault="00A524EA" w:rsidP="00036539"/>
    <w:p w14:paraId="3C3EAE28" w14:textId="61912F61" w:rsidR="00036539" w:rsidRDefault="00CF3E40" w:rsidP="00CF3E40">
      <w:pPr>
        <w:pStyle w:val="berschrift2"/>
      </w:pPr>
      <w:bookmarkStart w:id="49" w:name="_Toc70588260"/>
      <w:r>
        <w:lastRenderedPageBreak/>
        <w:t>7</w:t>
      </w:r>
      <w:r w:rsidR="00036539">
        <w:t>.</w:t>
      </w:r>
      <w:r>
        <w:t>2</w:t>
      </w:r>
      <w:r w:rsidR="00036539">
        <w:t xml:space="preserve"> Zentralisierung vo</w:t>
      </w:r>
      <w:r w:rsidR="00417B5B">
        <w:t xml:space="preserve">n Angular-Material </w:t>
      </w:r>
      <w:r w:rsidR="0021320D">
        <w:t>Themes</w:t>
      </w:r>
      <w:bookmarkEnd w:id="49"/>
    </w:p>
    <w:p w14:paraId="62763EB9" w14:textId="73C85DC9" w:rsidR="00036539" w:rsidRDefault="00036539" w:rsidP="00036539"/>
    <w:p w14:paraId="68C2CD8C" w14:textId="04312C44" w:rsidR="00417B5B" w:rsidRDefault="00417B5B" w:rsidP="00036539">
      <w:r>
        <w:t>Angular Material ist ein Fronten</w:t>
      </w:r>
      <w:r w:rsidR="0021320D">
        <w:t>d</w:t>
      </w:r>
      <w:r>
        <w:t xml:space="preserve">-Framework für vorgefertigte Komponenten oder </w:t>
      </w:r>
      <w:proofErr w:type="spellStart"/>
      <w:r w:rsidR="0021320D">
        <w:t>Themes</w:t>
      </w:r>
      <w:proofErr w:type="spellEnd"/>
      <w:r>
        <w:t xml:space="preserve">, sozusagen eine Bibliothek für Benutzeroberflächenkomponenten. </w:t>
      </w:r>
      <w:r w:rsidR="004E2771">
        <w:rPr>
          <w:rStyle w:val="Funotenzeichen"/>
        </w:rPr>
        <w:footnoteReference w:customMarkFollows="1" w:id="11"/>
        <w:t>9)</w:t>
      </w:r>
      <w:r>
        <w:t>Dort finden sich Komponenten wie Autocomplete, Buttons, Checkbox und viele mehr.</w:t>
      </w:r>
      <w:r w:rsidR="004E2771">
        <w:rPr>
          <w:rStyle w:val="Funotenzeichen"/>
        </w:rPr>
        <w:footnoteReference w:customMarkFollows="1" w:id="12"/>
        <w:t>10)</w:t>
      </w:r>
    </w:p>
    <w:p w14:paraId="184CE13E" w14:textId="54BC3F53" w:rsidR="00036539" w:rsidRDefault="00BF51BA" w:rsidP="00B560AE">
      <w:r>
        <w:rPr>
          <w:noProof/>
        </w:rPr>
        <mc:AlternateContent>
          <mc:Choice Requires="wpg">
            <w:drawing>
              <wp:anchor distT="0" distB="0" distL="114300" distR="114300" simplePos="0" relativeHeight="251746304" behindDoc="0" locked="0" layoutInCell="1" allowOverlap="1" wp14:anchorId="54D64531" wp14:editId="5370E699">
                <wp:simplePos x="0" y="0"/>
                <wp:positionH relativeFrom="column">
                  <wp:posOffset>3699365</wp:posOffset>
                </wp:positionH>
                <wp:positionV relativeFrom="paragraph">
                  <wp:posOffset>1324541</wp:posOffset>
                </wp:positionV>
                <wp:extent cx="2118360" cy="2680335"/>
                <wp:effectExtent l="0" t="0" r="0" b="5715"/>
                <wp:wrapSquare wrapText="bothSides"/>
                <wp:docPr id="89" name="Gruppieren 89"/>
                <wp:cNvGraphicFramePr/>
                <a:graphic xmlns:a="http://schemas.openxmlformats.org/drawingml/2006/main">
                  <a:graphicData uri="http://schemas.microsoft.com/office/word/2010/wordprocessingGroup">
                    <wpg:wgp>
                      <wpg:cNvGrpSpPr/>
                      <wpg:grpSpPr>
                        <a:xfrm>
                          <a:off x="0" y="0"/>
                          <a:ext cx="2118360" cy="2680335"/>
                          <a:chOff x="0" y="0"/>
                          <a:chExt cx="2118360" cy="2680335"/>
                        </a:xfrm>
                      </wpg:grpSpPr>
                      <pic:pic xmlns:pic="http://schemas.openxmlformats.org/drawingml/2006/picture">
                        <pic:nvPicPr>
                          <pic:cNvPr id="86" name="Grafik 86"/>
                          <pic:cNvPicPr>
                            <a:picLocks noChangeAspect="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058670" cy="2235835"/>
                          </a:xfrm>
                          <a:prstGeom prst="rect">
                            <a:avLst/>
                          </a:prstGeom>
                          <a:noFill/>
                          <a:ln>
                            <a:noFill/>
                          </a:ln>
                        </pic:spPr>
                      </pic:pic>
                      <wps:wsp>
                        <wps:cNvPr id="88" name="Textfeld 88"/>
                        <wps:cNvSpPr txBox="1"/>
                        <wps:spPr>
                          <a:xfrm>
                            <a:off x="0" y="2290445"/>
                            <a:ext cx="2118360" cy="389890"/>
                          </a:xfrm>
                          <a:prstGeom prst="rect">
                            <a:avLst/>
                          </a:prstGeom>
                          <a:solidFill>
                            <a:prstClr val="white"/>
                          </a:solidFill>
                          <a:ln>
                            <a:noFill/>
                          </a:ln>
                        </wps:spPr>
                        <wps:txbx>
                          <w:txbxContent>
                            <w:p w14:paraId="6E5F7381" w14:textId="5E9243A7" w:rsidR="00BF51BA" w:rsidRPr="00F62EF2" w:rsidRDefault="00BF51BA" w:rsidP="00BF51BA">
                              <w:pPr>
                                <w:pStyle w:val="Beschriftung"/>
                                <w:jc w:val="left"/>
                                <w:rPr>
                                  <w:noProof/>
                                  <w:sz w:val="24"/>
                                </w:rPr>
                              </w:pPr>
                              <w:r>
                                <w:t xml:space="preserve">Abbildung </w:t>
                              </w:r>
                              <w:r>
                                <w:fldChar w:fldCharType="begin"/>
                              </w:r>
                              <w:r>
                                <w:instrText xml:space="preserve"> SEQ Abbildung \* ARABIC </w:instrText>
                              </w:r>
                              <w:r>
                                <w:fldChar w:fldCharType="separate"/>
                              </w:r>
                              <w:r w:rsidR="00F32D71">
                                <w:rPr>
                                  <w:noProof/>
                                </w:rPr>
                                <w:t>28</w:t>
                              </w:r>
                              <w:r>
                                <w:fldChar w:fldCharType="end"/>
                              </w:r>
                              <w:r>
                                <w:t>: Angular-Material abgeänderte Butt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D64531" id="Gruppieren 89" o:spid="_x0000_s1119" style="position:absolute;left:0;text-align:left;margin-left:291.3pt;margin-top:104.3pt;width:166.8pt;height:211.05pt;z-index:251746304" coordsize="21183,268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">
                <v:shape id="Grafik 86" o:spid="_x0000_s1120" type="#_x0000_t75" style="position:absolute;width:20586;height:223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">
                  <v:imagedata r:id="rId64" o:title=""/>
                </v:shape>
                <v:shape id="Textfeld 88" o:spid="_x0000_s1121" type="#_x0000_t202" style="position:absolute;top:22904;width:21183;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" stroked="f">
                  <v:textbox style="mso-fit-shape-to-text:t" inset="0,0,0,0">
                    <w:txbxContent>
                      <w:p w14:paraId="6E5F7381" w14:textId="5E9243A7" w:rsidR="00BF51BA" w:rsidRPr="00F62EF2" w:rsidRDefault="00BF51BA" w:rsidP="00BF51BA">
                        <w:pPr>
                          <w:pStyle w:val="Beschriftung"/>
                          <w:jc w:val="left"/>
                          <w:rPr>
                            <w:noProof/>
                            <w:sz w:val="24"/>
                          </w:rPr>
                        </w:pPr>
                        <w:r>
                          <w:t xml:space="preserve">Abbildung </w:t>
                        </w:r>
                        <w:r>
                          <w:fldChar w:fldCharType="begin"/>
                        </w:r>
                        <w:r>
                          <w:instrText xml:space="preserve"> SEQ Abbildung \* ARABIC </w:instrText>
                        </w:r>
                        <w:r>
                          <w:fldChar w:fldCharType="separate"/>
                        </w:r>
                        <w:r w:rsidR="00F32D71">
                          <w:rPr>
                            <w:noProof/>
                          </w:rPr>
                          <w:t>28</w:t>
                        </w:r>
                        <w:r>
                          <w:fldChar w:fldCharType="end"/>
                        </w:r>
                        <w:r>
                          <w:t>: Angular-Material abgeänderte Buttons</w:t>
                        </w:r>
                      </w:p>
                    </w:txbxContent>
                  </v:textbox>
                </v:shape>
                <w10:wrap type="square"/>
              </v:group>
            </w:pict>
          </mc:Fallback>
        </mc:AlternateContent>
      </w:r>
      <w:r w:rsidR="0021320D">
        <w:t xml:space="preserve">Die drei zu bearbeitenden Userinterfaces benutzen jeweils viele Angular-Material Themes, welche aber dennoch minimal abgeändert werden. Auch diese Styles gilt es in dem Zentralen </w:t>
      </w:r>
      <w:proofErr w:type="spellStart"/>
      <w:r w:rsidR="0021320D">
        <w:t>Git</w:t>
      </w:r>
      <w:proofErr w:type="spellEnd"/>
      <w:r w:rsidR="0021320D">
        <w:t xml:space="preserve"> Repository zu zentralisieren. Hierzu wird dort eine </w:t>
      </w:r>
      <w:r w:rsidR="0021320D" w:rsidRPr="0021320D">
        <w:rPr>
          <w:rStyle w:val="CommandsZchn"/>
        </w:rPr>
        <w:t>daimler-angular-material-</w:t>
      </w:r>
      <w:proofErr w:type="gramStart"/>
      <w:r w:rsidR="0021320D" w:rsidRPr="0021320D">
        <w:rPr>
          <w:rStyle w:val="CommandsZchn"/>
        </w:rPr>
        <w:t>themes.scss</w:t>
      </w:r>
      <w:proofErr w:type="gramEnd"/>
      <w:r w:rsidR="0021320D" w:rsidRPr="0021320D">
        <w:rPr>
          <w:rStyle w:val="CommandsZchn"/>
        </w:rPr>
        <w:t xml:space="preserve"> </w:t>
      </w:r>
      <w:r w:rsidR="0021320D">
        <w:t xml:space="preserve">Datei angelegt und alle </w:t>
      </w:r>
      <w:r w:rsidR="0006565B">
        <w:t>genutzten</w:t>
      </w:r>
      <w:r w:rsidR="0021320D">
        <w:t xml:space="preserve"> Angular-Material Themes und deren Änderungen werden dorthin verschoben</w:t>
      </w:r>
      <w:r w:rsidR="00B560AE">
        <w:t xml:space="preserve">. Beispiele für Angular-Material </w:t>
      </w:r>
      <w:proofErr w:type="spellStart"/>
      <w:r w:rsidR="00B560AE">
        <w:t>Themes</w:t>
      </w:r>
      <w:proofErr w:type="spellEnd"/>
      <w:r w:rsidR="00B560AE">
        <w:t xml:space="preserve"> sind folgende Abbildungen.</w:t>
      </w:r>
      <w:r w:rsidR="0021320D">
        <w:t xml:space="preserve"> Um Angular-Material Themes aber in diesem R</w:t>
      </w:r>
      <w:r w:rsidR="0006565B">
        <w:t>e</w:t>
      </w:r>
      <w:r w:rsidR="0021320D">
        <w:t>posit</w:t>
      </w:r>
      <w:r w:rsidR="0006565B">
        <w:t>or</w:t>
      </w:r>
      <w:r w:rsidR="0021320D">
        <w:t xml:space="preserve">y nutzen zu können, muss eine </w:t>
      </w:r>
      <w:proofErr w:type="gramStart"/>
      <w:r w:rsidR="0021320D" w:rsidRPr="0006565B">
        <w:rPr>
          <w:rStyle w:val="CommandsZchn"/>
        </w:rPr>
        <w:t>package.json</w:t>
      </w:r>
      <w:proofErr w:type="gramEnd"/>
      <w:r w:rsidR="0021320D">
        <w:t xml:space="preserve"> Datei eingefügt werden. Die </w:t>
      </w:r>
      <w:proofErr w:type="gramStart"/>
      <w:r w:rsidR="0021320D" w:rsidRPr="0006565B">
        <w:rPr>
          <w:rStyle w:val="CommandsZchn"/>
        </w:rPr>
        <w:t>package.json</w:t>
      </w:r>
      <w:proofErr w:type="gramEnd"/>
      <w:r w:rsidR="0021320D">
        <w:t xml:space="preserve"> Dateien beinhalten alle zu importieren </w:t>
      </w:r>
      <w:proofErr w:type="spellStart"/>
      <w:r w:rsidR="00B560AE">
        <w:t>Abhängikeiten</w:t>
      </w:r>
      <w:proofErr w:type="spellEnd"/>
      <w:r w:rsidR="0021320D">
        <w:t xml:space="preserve"> und deren Versionen. Ist eine </w:t>
      </w:r>
      <w:proofErr w:type="gramStart"/>
      <w:r w:rsidR="0021320D" w:rsidRPr="0006565B">
        <w:rPr>
          <w:rStyle w:val="CommandsZchn"/>
        </w:rPr>
        <w:t>package.json</w:t>
      </w:r>
      <w:proofErr w:type="gramEnd"/>
      <w:r w:rsidR="0021320D">
        <w:t xml:space="preserve"> schon vorhanden, so muss nur den Befehl </w:t>
      </w:r>
      <w:r w:rsidR="0021320D" w:rsidRPr="0006565B">
        <w:rPr>
          <w:rStyle w:val="CommandsZchn"/>
        </w:rPr>
        <w:t xml:space="preserve">studienarbeit ~ /DHC/central-ui-components $ npm install </w:t>
      </w:r>
      <w:r w:rsidR="0021320D">
        <w:t xml:space="preserve">oder auch </w:t>
      </w:r>
      <w:r w:rsidR="0021320D" w:rsidRPr="0006565B">
        <w:rPr>
          <w:rStyle w:val="CommandsZchn"/>
        </w:rPr>
        <w:t xml:space="preserve">studienarbeit ~ /DHC/central-ui-components $ yarn install </w:t>
      </w:r>
      <w:r w:rsidR="0021320D">
        <w:t xml:space="preserve">durchgeführt werden, so werden alle </w:t>
      </w:r>
      <w:r w:rsidR="00B560AE">
        <w:t xml:space="preserve">Abhängigkeiten </w:t>
      </w:r>
      <w:r w:rsidR="0021320D">
        <w:t xml:space="preserve">dort installiert. Ist die </w:t>
      </w:r>
      <w:proofErr w:type="gramStart"/>
      <w:r w:rsidR="0021320D">
        <w:t>package.json</w:t>
      </w:r>
      <w:proofErr w:type="gramEnd"/>
      <w:r w:rsidR="0021320D">
        <w:t xml:space="preserve"> Datei nicht vorhanden so kann der Befehl </w:t>
      </w:r>
      <w:r w:rsidR="0021320D" w:rsidRPr="0006565B">
        <w:rPr>
          <w:rStyle w:val="CommandsZchn"/>
        </w:rPr>
        <w:t>studienarbeit ~ /DHC/central-ui-components</w:t>
      </w:r>
      <w:r w:rsidR="0006565B" w:rsidRPr="0006565B">
        <w:rPr>
          <w:rStyle w:val="CommandsZchn"/>
        </w:rPr>
        <w:t xml:space="preserve"> $ </w:t>
      </w:r>
      <w:proofErr w:type="spellStart"/>
      <w:r w:rsidR="0006565B" w:rsidRPr="0006565B">
        <w:rPr>
          <w:rStyle w:val="CommandsZchn"/>
        </w:rPr>
        <w:t>npm</w:t>
      </w:r>
      <w:proofErr w:type="spellEnd"/>
      <w:r w:rsidR="0006565B" w:rsidRPr="0006565B">
        <w:rPr>
          <w:rStyle w:val="CommandsZchn"/>
        </w:rPr>
        <w:t xml:space="preserve"> </w:t>
      </w:r>
      <w:proofErr w:type="spellStart"/>
      <w:r w:rsidR="0006565B" w:rsidRPr="0006565B">
        <w:rPr>
          <w:rStyle w:val="CommandsZchn"/>
        </w:rPr>
        <w:t>install</w:t>
      </w:r>
      <w:proofErr w:type="spellEnd"/>
      <w:r w:rsidR="0006565B" w:rsidRPr="0006565B">
        <w:rPr>
          <w:rStyle w:val="CommandsZchn"/>
        </w:rPr>
        <w:t xml:space="preserve"> - -sav</w:t>
      </w:r>
      <w:r w:rsidR="00B560AE">
        <w:rPr>
          <w:rStyle w:val="CommandsZchn"/>
        </w:rPr>
        <w:t xml:space="preserve">e </w:t>
      </w:r>
      <w:r w:rsidR="00B560AE" w:rsidRPr="00B560AE">
        <w:t>ausgeführt werden</w:t>
      </w:r>
      <w:r w:rsidR="00B560AE">
        <w:rPr>
          <w:rStyle w:val="CommandsZchn"/>
        </w:rPr>
        <w:t xml:space="preserve">. </w:t>
      </w:r>
      <w:r w:rsidR="0006565B">
        <w:t xml:space="preserve">Hierdurch wird auf Basis der bereits verwendeten </w:t>
      </w:r>
      <w:r w:rsidR="00B560AE">
        <w:t xml:space="preserve">Abhängigkeiten </w:t>
      </w:r>
      <w:r w:rsidR="0006565B">
        <w:t xml:space="preserve">die </w:t>
      </w:r>
      <w:proofErr w:type="gramStart"/>
      <w:r w:rsidR="0006565B">
        <w:t>package.json</w:t>
      </w:r>
      <w:proofErr w:type="gramEnd"/>
      <w:r w:rsidR="0006565B">
        <w:t xml:space="preserve"> automatisch angelegt. </w:t>
      </w:r>
    </w:p>
    <w:p w14:paraId="093084FF" w14:textId="6A898F29" w:rsidR="0006565B" w:rsidRDefault="00BF51BA" w:rsidP="00036539">
      <w:r>
        <w:rPr>
          <w:noProof/>
        </w:rPr>
        <mc:AlternateContent>
          <mc:Choice Requires="wpg">
            <w:drawing>
              <wp:anchor distT="0" distB="0" distL="114300" distR="114300" simplePos="0" relativeHeight="251749376" behindDoc="0" locked="0" layoutInCell="1" allowOverlap="1" wp14:anchorId="00631E7C" wp14:editId="2D4B562C">
                <wp:simplePos x="0" y="0"/>
                <wp:positionH relativeFrom="column">
                  <wp:posOffset>5552</wp:posOffset>
                </wp:positionH>
                <wp:positionV relativeFrom="paragraph">
                  <wp:posOffset>592436</wp:posOffset>
                </wp:positionV>
                <wp:extent cx="5758180" cy="1054735"/>
                <wp:effectExtent l="0" t="0" r="0" b="0"/>
                <wp:wrapSquare wrapText="bothSides"/>
                <wp:docPr id="91" name="Gruppieren 91"/>
                <wp:cNvGraphicFramePr/>
                <a:graphic xmlns:a="http://schemas.openxmlformats.org/drawingml/2006/main">
                  <a:graphicData uri="http://schemas.microsoft.com/office/word/2010/wordprocessingGroup">
                    <wpg:wgp>
                      <wpg:cNvGrpSpPr/>
                      <wpg:grpSpPr>
                        <a:xfrm>
                          <a:off x="0" y="0"/>
                          <a:ext cx="5758180" cy="1054735"/>
                          <a:chOff x="0" y="0"/>
                          <a:chExt cx="5758180" cy="1054735"/>
                        </a:xfrm>
                      </wpg:grpSpPr>
                      <pic:pic xmlns:pic="http://schemas.openxmlformats.org/drawingml/2006/picture">
                        <pic:nvPicPr>
                          <pic:cNvPr id="87" name="Grafik 87"/>
                          <pic:cNvPicPr>
                            <a:picLocks noChangeAspect="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58180" cy="733425"/>
                          </a:xfrm>
                          <a:prstGeom prst="rect">
                            <a:avLst/>
                          </a:prstGeom>
                          <a:noFill/>
                          <a:ln>
                            <a:noFill/>
                          </a:ln>
                        </pic:spPr>
                      </pic:pic>
                      <wps:wsp>
                        <wps:cNvPr id="90" name="Textfeld 90"/>
                        <wps:cNvSpPr txBox="1"/>
                        <wps:spPr>
                          <a:xfrm>
                            <a:off x="0" y="796290"/>
                            <a:ext cx="5758180" cy="258445"/>
                          </a:xfrm>
                          <a:prstGeom prst="rect">
                            <a:avLst/>
                          </a:prstGeom>
                          <a:solidFill>
                            <a:prstClr val="white"/>
                          </a:solidFill>
                          <a:ln>
                            <a:noFill/>
                          </a:ln>
                        </wps:spPr>
                        <wps:txbx>
                          <w:txbxContent>
                            <w:p w14:paraId="3E45691F" w14:textId="38965AC3" w:rsidR="00BF51BA" w:rsidRPr="002857E7" w:rsidRDefault="00BF51BA" w:rsidP="00BF51BA">
                              <w:pPr>
                                <w:pStyle w:val="Beschriftung"/>
                                <w:rPr>
                                  <w:noProof/>
                                  <w:sz w:val="24"/>
                                </w:rPr>
                              </w:pPr>
                              <w:r>
                                <w:t xml:space="preserve">Abbildung </w:t>
                              </w:r>
                              <w:r>
                                <w:fldChar w:fldCharType="begin"/>
                              </w:r>
                              <w:r>
                                <w:instrText xml:space="preserve"> SEQ Abbildung \* ARABIC </w:instrText>
                              </w:r>
                              <w:r>
                                <w:fldChar w:fldCharType="separate"/>
                              </w:r>
                              <w:r w:rsidR="00F32D71">
                                <w:rPr>
                                  <w:noProof/>
                                </w:rPr>
                                <w:t>29</w:t>
                              </w:r>
                              <w:r>
                                <w:fldChar w:fldCharType="end"/>
                              </w:r>
                              <w:r>
                                <w:t xml:space="preserve">: </w:t>
                              </w:r>
                              <w:proofErr w:type="spellStart"/>
                              <w:r>
                                <w:t>Anuglar</w:t>
                              </w:r>
                              <w:proofErr w:type="spellEnd"/>
                              <w:r>
                                <w:t>-Material abgeänderter Slid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631E7C" id="Gruppieren 91" o:spid="_x0000_s1122" style="position:absolute;left:0;text-align:left;margin-left:.45pt;margin-top:46.65pt;width:453.4pt;height:83.05pt;z-index:251749376" coordsize="57581,105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">
                <v:shape id="Grafik 87" o:spid="_x0000_s1123" type="#_x0000_t75" style="position:absolute;width:57581;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">
                  <v:imagedata r:id="rId66" o:title=""/>
                </v:shape>
                <v:shape id="Textfeld 90" o:spid="_x0000_s1124" type="#_x0000_t202" style="position:absolute;top:7962;width:5758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" stroked="f">
                  <v:textbox style="mso-fit-shape-to-text:t" inset="0,0,0,0">
                    <w:txbxContent>
                      <w:p w14:paraId="3E45691F" w14:textId="38965AC3" w:rsidR="00BF51BA" w:rsidRPr="002857E7" w:rsidRDefault="00BF51BA" w:rsidP="00BF51BA">
                        <w:pPr>
                          <w:pStyle w:val="Beschriftung"/>
                          <w:rPr>
                            <w:noProof/>
                            <w:sz w:val="24"/>
                          </w:rPr>
                        </w:pPr>
                        <w:r>
                          <w:t xml:space="preserve">Abbildung </w:t>
                        </w:r>
                        <w:r>
                          <w:fldChar w:fldCharType="begin"/>
                        </w:r>
                        <w:r>
                          <w:instrText xml:space="preserve"> SEQ Abbildung \* ARABIC </w:instrText>
                        </w:r>
                        <w:r>
                          <w:fldChar w:fldCharType="separate"/>
                        </w:r>
                        <w:r w:rsidR="00F32D71">
                          <w:rPr>
                            <w:noProof/>
                          </w:rPr>
                          <w:t>29</w:t>
                        </w:r>
                        <w:r>
                          <w:fldChar w:fldCharType="end"/>
                        </w:r>
                        <w:r>
                          <w:t xml:space="preserve">: </w:t>
                        </w:r>
                        <w:proofErr w:type="spellStart"/>
                        <w:r>
                          <w:t>Anuglar</w:t>
                        </w:r>
                        <w:proofErr w:type="spellEnd"/>
                        <w:r>
                          <w:t>-Material abgeänderter Slider</w:t>
                        </w:r>
                      </w:p>
                    </w:txbxContent>
                  </v:textbox>
                </v:shape>
                <w10:wrap type="square"/>
              </v:group>
            </w:pict>
          </mc:Fallback>
        </mc:AlternateContent>
      </w:r>
      <w:r w:rsidR="0006565B">
        <w:t>Somit sind nun die Angular-Material Themes zentralisier- sowie in dem zentral bereitgestellten Repository nutzbar.</w:t>
      </w:r>
    </w:p>
    <w:p w14:paraId="43D6DB7C" w14:textId="01043705" w:rsidR="00036539" w:rsidRDefault="00C72850" w:rsidP="00C72850">
      <w:pPr>
        <w:pStyle w:val="berschrift1"/>
      </w:pPr>
      <w:bookmarkStart w:id="50" w:name="_Toc70588261"/>
      <w:r w:rsidRPr="00C72850">
        <w:lastRenderedPageBreak/>
        <w:t>8.</w:t>
      </w:r>
      <w:r w:rsidR="00CF3E40" w:rsidRPr="00C72850">
        <w:t xml:space="preserve"> </w:t>
      </w:r>
      <w:r w:rsidR="00036539" w:rsidRPr="00C72850">
        <w:t xml:space="preserve"> </w:t>
      </w:r>
      <w:bookmarkEnd w:id="50"/>
      <w:r w:rsidRPr="00C72850">
        <w:t>Zentralisierung von Molekülen</w:t>
      </w:r>
    </w:p>
    <w:p w14:paraId="7AA99A3F" w14:textId="5E485ECB" w:rsidR="00C72850" w:rsidRDefault="00C72850" w:rsidP="00C72850"/>
    <w:p w14:paraId="124C6190" w14:textId="14B75D2E" w:rsidR="00C72850" w:rsidRDefault="00C72850" w:rsidP="00C72850">
      <w:r>
        <w:t xml:space="preserve">Da nun alle Atome zentralisiert sind kann mit den Molekülen weitergemacht werden. Würde man die Reihenfolge des Atomic-Design Patterns nicht beachten, so würde dies </w:t>
      </w:r>
      <w:proofErr w:type="spellStart"/>
      <w:r>
        <w:t>höchstwahrscheinlichest</w:t>
      </w:r>
      <w:proofErr w:type="spellEnd"/>
      <w:r>
        <w:t xml:space="preserve"> in mehreren Fehlermeldungen und schlechtem Programmierstyl resultieren</w:t>
      </w:r>
    </w:p>
    <w:p w14:paraId="32F98B65" w14:textId="5C8BE2C2" w:rsidR="00C72850" w:rsidRDefault="00C72850" w:rsidP="00C72850"/>
    <w:p w14:paraId="2BBB2B37" w14:textId="49D19129" w:rsidR="00036539" w:rsidRDefault="00C72850" w:rsidP="00C72850">
      <w:pPr>
        <w:pStyle w:val="berschrift2"/>
      </w:pPr>
      <w:r>
        <w:t xml:space="preserve">8.1 </w:t>
      </w:r>
      <w:r>
        <w:t>Info-Dialog Komponente</w:t>
      </w:r>
    </w:p>
    <w:p w14:paraId="4298D963" w14:textId="2B6F4768" w:rsidR="00C72850" w:rsidRDefault="00C72850" w:rsidP="00C72850"/>
    <w:p w14:paraId="0375C54D" w14:textId="1BC5C042" w:rsidR="00C72850" w:rsidRDefault="00D83229" w:rsidP="00C72850">
      <w:r>
        <w:rPr>
          <w:noProof/>
        </w:rPr>
        <mc:AlternateContent>
          <mc:Choice Requires="wpg">
            <w:drawing>
              <wp:anchor distT="0" distB="0" distL="114300" distR="114300" simplePos="0" relativeHeight="251767808" behindDoc="0" locked="0" layoutInCell="1" allowOverlap="1" wp14:anchorId="3F2A19A4" wp14:editId="3E35A09D">
                <wp:simplePos x="0" y="0"/>
                <wp:positionH relativeFrom="margin">
                  <wp:align>right</wp:align>
                </wp:positionH>
                <wp:positionV relativeFrom="paragraph">
                  <wp:posOffset>2270998</wp:posOffset>
                </wp:positionV>
                <wp:extent cx="5758180" cy="1045845"/>
                <wp:effectExtent l="0" t="0" r="0" b="1905"/>
                <wp:wrapSquare wrapText="bothSides"/>
                <wp:docPr id="104" name="Gruppieren 104"/>
                <wp:cNvGraphicFramePr/>
                <a:graphic xmlns:a="http://schemas.openxmlformats.org/drawingml/2006/main">
                  <a:graphicData uri="http://schemas.microsoft.com/office/word/2010/wordprocessingGroup">
                    <wpg:wgp>
                      <wpg:cNvGrpSpPr/>
                      <wpg:grpSpPr>
                        <a:xfrm>
                          <a:off x="0" y="0"/>
                          <a:ext cx="5758180" cy="1045845"/>
                          <a:chOff x="0" y="0"/>
                          <a:chExt cx="5758180" cy="1045845"/>
                        </a:xfrm>
                      </wpg:grpSpPr>
                      <pic:pic xmlns:pic="http://schemas.openxmlformats.org/drawingml/2006/picture">
                        <pic:nvPicPr>
                          <pic:cNvPr id="102" name="Grafik 102"/>
                          <pic:cNvPicPr>
                            <a:picLocks noChangeAspect="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58180" cy="733425"/>
                          </a:xfrm>
                          <a:prstGeom prst="rect">
                            <a:avLst/>
                          </a:prstGeom>
                          <a:noFill/>
                          <a:ln>
                            <a:noFill/>
                          </a:ln>
                        </pic:spPr>
                      </pic:pic>
                      <wps:wsp>
                        <wps:cNvPr id="103" name="Textfeld 103"/>
                        <wps:cNvSpPr txBox="1"/>
                        <wps:spPr>
                          <a:xfrm>
                            <a:off x="0" y="787400"/>
                            <a:ext cx="5758180" cy="258445"/>
                          </a:xfrm>
                          <a:prstGeom prst="rect">
                            <a:avLst/>
                          </a:prstGeom>
                          <a:solidFill>
                            <a:prstClr val="white"/>
                          </a:solidFill>
                          <a:ln>
                            <a:noFill/>
                          </a:ln>
                        </wps:spPr>
                        <wps:txbx>
                          <w:txbxContent>
                            <w:p w14:paraId="5099A318" w14:textId="1DE86915" w:rsidR="00D83229" w:rsidRPr="00B904EF" w:rsidRDefault="00D83229" w:rsidP="00D83229">
                              <w:pPr>
                                <w:pStyle w:val="Beschriftung"/>
                                <w:rPr>
                                  <w:noProof/>
                                  <w:sz w:val="24"/>
                                </w:rPr>
                              </w:pPr>
                              <w:r>
                                <w:t xml:space="preserve">Abbildung </w:t>
                              </w:r>
                              <w:r>
                                <w:fldChar w:fldCharType="begin"/>
                              </w:r>
                              <w:r>
                                <w:instrText xml:space="preserve"> SEQ Abbildung \* ARABIC </w:instrText>
                              </w:r>
                              <w:r>
                                <w:fldChar w:fldCharType="separate"/>
                              </w:r>
                              <w:r w:rsidR="00F32D71">
                                <w:rPr>
                                  <w:noProof/>
                                </w:rPr>
                                <w:t>30</w:t>
                              </w:r>
                              <w:r>
                                <w:fldChar w:fldCharType="end"/>
                              </w:r>
                              <w:r>
                                <w:t>: @Inject im Info-Dialo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2A19A4" id="Gruppieren 104" o:spid="_x0000_s1125" style="position:absolute;left:0;text-align:left;margin-left:402.2pt;margin-top:178.8pt;width:453.4pt;height:82.35pt;z-index:251767808;mso-position-horizontal:right;mso-position-horizontal-relative:margin" coordsize="57581,104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">
                <v:shape id="Grafik 102" o:spid="_x0000_s1126" type="#_x0000_t75" style="position:absolute;width:57581;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">
                  <v:imagedata r:id="rId68" o:title=""/>
                </v:shape>
                <v:shape id="Textfeld 103" o:spid="_x0000_s1127" type="#_x0000_t202" style="position:absolute;top:7874;width:5758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" stroked="f">
                  <v:textbox style="mso-fit-shape-to-text:t" inset="0,0,0,0">
                    <w:txbxContent>
                      <w:p w14:paraId="5099A318" w14:textId="1DE86915" w:rsidR="00D83229" w:rsidRPr="00B904EF" w:rsidRDefault="00D83229" w:rsidP="00D83229">
                        <w:pPr>
                          <w:pStyle w:val="Beschriftung"/>
                          <w:rPr>
                            <w:noProof/>
                            <w:sz w:val="24"/>
                          </w:rPr>
                        </w:pPr>
                        <w:r>
                          <w:t xml:space="preserve">Abbildung </w:t>
                        </w:r>
                        <w:r>
                          <w:fldChar w:fldCharType="begin"/>
                        </w:r>
                        <w:r>
                          <w:instrText xml:space="preserve"> SEQ Abbildung \* ARABIC </w:instrText>
                        </w:r>
                        <w:r>
                          <w:fldChar w:fldCharType="separate"/>
                        </w:r>
                        <w:r w:rsidR="00F32D71">
                          <w:rPr>
                            <w:noProof/>
                          </w:rPr>
                          <w:t>30</w:t>
                        </w:r>
                        <w:r>
                          <w:fldChar w:fldCharType="end"/>
                        </w:r>
                        <w:r>
                          <w:t>: @Inject im Info-Dialog</w:t>
                        </w:r>
                      </w:p>
                    </w:txbxContent>
                  </v:textbox>
                </v:shape>
                <w10:wrap type="square" anchorx="margin"/>
              </v:group>
            </w:pict>
          </mc:Fallback>
        </mc:AlternateContent>
      </w:r>
      <w:r w:rsidR="00C72850">
        <w:t xml:space="preserve">Um den Info-Dialog zu zentralisieren, muss der ganze </w:t>
      </w:r>
      <w:r w:rsidR="00C72850" w:rsidRPr="00C72850">
        <w:rPr>
          <w:rStyle w:val="CommandsZchn"/>
        </w:rPr>
        <w:t xml:space="preserve">info-dialog </w:t>
      </w:r>
      <w:r w:rsidR="00C72850">
        <w:t xml:space="preserve">Ordner in das neuen </w:t>
      </w:r>
      <w:proofErr w:type="spellStart"/>
      <w:r w:rsidR="00C72850">
        <w:t>Git</w:t>
      </w:r>
      <w:proofErr w:type="spellEnd"/>
      <w:r w:rsidR="00C72850">
        <w:t xml:space="preserve"> Repository verschoben und lokal aus den Userinterfaces gelöscht werden. Um den Info-Dialog nun aufrufen zu können, werden in allen Dateien, welche den Info-Dialog benutzen, der Import so angepasst, dass dieser zur jetzigen Position der Komponente zugehörig ist.</w:t>
      </w:r>
      <w:r w:rsidR="00AA7A85">
        <w:t xml:space="preserve"> Der Komponente soll wie zuvor im Kapitel der Kategorisierung erwähnt, ein Parameter in Form eines MAT_DIALOG_DATA mitgeben werden, sodass diese Komponente oft wiederverwendbar ist und verschiedenste Texte in ihr angezeigt werden können. Dies geschieht </w:t>
      </w:r>
      <w:proofErr w:type="gramStart"/>
      <w:r w:rsidR="00AA7A85">
        <w:t>nun mithilfe folgendes Codes</w:t>
      </w:r>
      <w:proofErr w:type="gramEnd"/>
      <w:r w:rsidR="00AA7A85">
        <w:t>.</w:t>
      </w:r>
    </w:p>
    <w:p w14:paraId="1A65B942" w14:textId="20C5F9DE" w:rsidR="00C72850" w:rsidRDefault="002F0DBD" w:rsidP="00C72850">
      <w:r w:rsidRPr="004B710A">
        <w:rPr>
          <w:rStyle w:val="CommandsZchn"/>
        </w:rPr>
        <mc:AlternateContent>
          <mc:Choice Requires="wpg">
            <w:drawing>
              <wp:anchor distT="0" distB="0" distL="114300" distR="114300" simplePos="0" relativeHeight="251771904" behindDoc="0" locked="0" layoutInCell="1" allowOverlap="1" wp14:anchorId="660F7FA1" wp14:editId="2A5F7D94">
                <wp:simplePos x="0" y="0"/>
                <wp:positionH relativeFrom="column">
                  <wp:posOffset>-3502</wp:posOffset>
                </wp:positionH>
                <wp:positionV relativeFrom="paragraph">
                  <wp:posOffset>2411988</wp:posOffset>
                </wp:positionV>
                <wp:extent cx="5758180" cy="801370"/>
                <wp:effectExtent l="0" t="0" r="0" b="0"/>
                <wp:wrapSquare wrapText="bothSides"/>
                <wp:docPr id="107" name="Gruppieren 107"/>
                <wp:cNvGraphicFramePr/>
                <a:graphic xmlns:a="http://schemas.openxmlformats.org/drawingml/2006/main">
                  <a:graphicData uri="http://schemas.microsoft.com/office/word/2010/wordprocessingGroup">
                    <wpg:wgp>
                      <wpg:cNvGrpSpPr/>
                      <wpg:grpSpPr>
                        <a:xfrm>
                          <a:off x="0" y="0"/>
                          <a:ext cx="5758180" cy="801370"/>
                          <a:chOff x="0" y="0"/>
                          <a:chExt cx="5758180" cy="801370"/>
                        </a:xfrm>
                      </wpg:grpSpPr>
                      <pic:pic xmlns:pic="http://schemas.openxmlformats.org/drawingml/2006/picture">
                        <pic:nvPicPr>
                          <pic:cNvPr id="105" name="Grafik 105"/>
                          <pic:cNvPicPr>
                            <a:picLocks noChangeAspect="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58180" cy="488950"/>
                          </a:xfrm>
                          <a:prstGeom prst="rect">
                            <a:avLst/>
                          </a:prstGeom>
                          <a:noFill/>
                          <a:ln>
                            <a:noFill/>
                          </a:ln>
                        </pic:spPr>
                      </pic:pic>
                      <wps:wsp>
                        <wps:cNvPr id="106" name="Textfeld 106"/>
                        <wps:cNvSpPr txBox="1"/>
                        <wps:spPr>
                          <a:xfrm>
                            <a:off x="0" y="542925"/>
                            <a:ext cx="5758180" cy="258445"/>
                          </a:xfrm>
                          <a:prstGeom prst="rect">
                            <a:avLst/>
                          </a:prstGeom>
                          <a:solidFill>
                            <a:prstClr val="white"/>
                          </a:solidFill>
                          <a:ln>
                            <a:noFill/>
                          </a:ln>
                        </wps:spPr>
                        <wps:txbx>
                          <w:txbxContent>
                            <w:p w14:paraId="6A8C9B94" w14:textId="4D7C455F" w:rsidR="002F0DBD" w:rsidRPr="003E0B97" w:rsidRDefault="002F0DBD" w:rsidP="002F0DBD">
                              <w:pPr>
                                <w:pStyle w:val="Beschriftung"/>
                                <w:rPr>
                                  <w:noProof/>
                                  <w:sz w:val="24"/>
                                </w:rPr>
                              </w:pPr>
                              <w:r>
                                <w:t xml:space="preserve">Abbildung </w:t>
                              </w:r>
                              <w:r>
                                <w:fldChar w:fldCharType="begin"/>
                              </w:r>
                              <w:r>
                                <w:instrText xml:space="preserve"> SEQ Abbildung \* ARABIC </w:instrText>
                              </w:r>
                              <w:r>
                                <w:fldChar w:fldCharType="separate"/>
                              </w:r>
                              <w:r w:rsidR="00F32D71">
                                <w:rPr>
                                  <w:noProof/>
                                </w:rPr>
                                <w:t>31</w:t>
                              </w:r>
                              <w:r>
                                <w:fldChar w:fldCharType="end"/>
                              </w:r>
                              <w:r>
                                <w:t>: Klick auf Button "Need Hel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0F7FA1" id="Gruppieren 107" o:spid="_x0000_s1128" style="position:absolute;left:0;text-align:left;margin-left:-.3pt;margin-top:189.9pt;width:453.4pt;height:63.1pt;z-index:251771904" coordsize="57581,80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">
                <v:shape id="Grafik 105" o:spid="_x0000_s1129" type="#_x0000_t75" style="position:absolute;width:57581;height:4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">
                  <v:imagedata r:id="rId70" o:title=""/>
                </v:shape>
                <v:shape id="Textfeld 106" o:spid="_x0000_s1130" type="#_x0000_t202" style="position:absolute;top:5429;width:5758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" stroked="f">
                  <v:textbox style="mso-fit-shape-to-text:t" inset="0,0,0,0">
                    <w:txbxContent>
                      <w:p w14:paraId="6A8C9B94" w14:textId="4D7C455F" w:rsidR="002F0DBD" w:rsidRPr="003E0B97" w:rsidRDefault="002F0DBD" w:rsidP="002F0DBD">
                        <w:pPr>
                          <w:pStyle w:val="Beschriftung"/>
                          <w:rPr>
                            <w:noProof/>
                            <w:sz w:val="24"/>
                          </w:rPr>
                        </w:pPr>
                        <w:r>
                          <w:t xml:space="preserve">Abbildung </w:t>
                        </w:r>
                        <w:r>
                          <w:fldChar w:fldCharType="begin"/>
                        </w:r>
                        <w:r>
                          <w:instrText xml:space="preserve"> SEQ Abbildung \* ARABIC </w:instrText>
                        </w:r>
                        <w:r>
                          <w:fldChar w:fldCharType="separate"/>
                        </w:r>
                        <w:r w:rsidR="00F32D71">
                          <w:rPr>
                            <w:noProof/>
                          </w:rPr>
                          <w:t>31</w:t>
                        </w:r>
                        <w:r>
                          <w:fldChar w:fldCharType="end"/>
                        </w:r>
                        <w:r>
                          <w:t>: Klick auf Button "Need Help"</w:t>
                        </w:r>
                      </w:p>
                    </w:txbxContent>
                  </v:textbox>
                </v:shape>
                <w10:wrap type="square"/>
              </v:group>
            </w:pict>
          </mc:Fallback>
        </mc:AlternateContent>
      </w:r>
      <w:r w:rsidR="00D83229" w:rsidRPr="004B710A">
        <w:rPr>
          <w:rStyle w:val="CommandsZchn"/>
        </w:rPr>
        <w:t>@Inject</w:t>
      </w:r>
      <w:r w:rsidR="00D83229">
        <w:t xml:space="preserve"> ist eine sogenannte </w:t>
      </w:r>
      <w:proofErr w:type="spellStart"/>
      <w:r w:rsidR="00D83229">
        <w:t>Dependency</w:t>
      </w:r>
      <w:proofErr w:type="spellEnd"/>
      <w:r w:rsidR="00D83229">
        <w:t xml:space="preserve"> </w:t>
      </w:r>
      <w:proofErr w:type="spellStart"/>
      <w:r w:rsidR="00D83229">
        <w:t>Injection</w:t>
      </w:r>
      <w:proofErr w:type="spellEnd"/>
      <w:r w:rsidR="00D83229">
        <w:t xml:space="preserve"> in Angular. Mithilfe dieser kann beim erstellen eines </w:t>
      </w:r>
      <w:proofErr w:type="spellStart"/>
      <w:r w:rsidR="00D83229">
        <w:t>Obejktes</w:t>
      </w:r>
      <w:proofErr w:type="spellEnd"/>
      <w:r w:rsidR="00D83229">
        <w:t xml:space="preserve"> der Klasse Info-Dialog-</w:t>
      </w:r>
      <w:proofErr w:type="spellStart"/>
      <w:r w:rsidR="00D83229">
        <w:t>Component</w:t>
      </w:r>
      <w:proofErr w:type="spellEnd"/>
      <w:r w:rsidR="00D83229">
        <w:t xml:space="preserve"> ein Parameter in Form eines MAT_DIALOG_DATA mitgegeben werden.</w:t>
      </w:r>
      <w:r w:rsidR="00D83229">
        <w:rPr>
          <w:rStyle w:val="Funotenzeichen"/>
        </w:rPr>
        <w:footnoteReference w:customMarkFollows="1" w:id="13"/>
        <w:t>11)</w:t>
      </w:r>
      <w:r w:rsidR="00D83229">
        <w:t xml:space="preserve"> Ein Beispiel für einen solchen wird im Kapitel der Kategorisierung aufgeführt. </w:t>
      </w:r>
    </w:p>
    <w:p w14:paraId="2AE4E523" w14:textId="1477A65F" w:rsidR="00C72850" w:rsidRDefault="002F0DBD" w:rsidP="00C72850">
      <w:r>
        <w:rPr>
          <w:noProof/>
        </w:rPr>
        <w:lastRenderedPageBreak/>
        <mc:AlternateContent>
          <mc:Choice Requires="wpg">
            <w:drawing>
              <wp:anchor distT="0" distB="0" distL="114300" distR="114300" simplePos="0" relativeHeight="251776000" behindDoc="0" locked="0" layoutInCell="1" allowOverlap="1" wp14:anchorId="4D3640D6" wp14:editId="2C6168BD">
                <wp:simplePos x="0" y="0"/>
                <wp:positionH relativeFrom="column">
                  <wp:posOffset>-3502</wp:posOffset>
                </wp:positionH>
                <wp:positionV relativeFrom="paragraph">
                  <wp:posOffset>874684</wp:posOffset>
                </wp:positionV>
                <wp:extent cx="5758180" cy="1045845"/>
                <wp:effectExtent l="0" t="0" r="0" b="1905"/>
                <wp:wrapSquare wrapText="bothSides"/>
                <wp:docPr id="110" name="Gruppieren 110"/>
                <wp:cNvGraphicFramePr/>
                <a:graphic xmlns:a="http://schemas.openxmlformats.org/drawingml/2006/main">
                  <a:graphicData uri="http://schemas.microsoft.com/office/word/2010/wordprocessingGroup">
                    <wpg:wgp>
                      <wpg:cNvGrpSpPr/>
                      <wpg:grpSpPr>
                        <a:xfrm>
                          <a:off x="0" y="0"/>
                          <a:ext cx="5758180" cy="1045845"/>
                          <a:chOff x="0" y="0"/>
                          <a:chExt cx="5758180" cy="1045845"/>
                        </a:xfrm>
                      </wpg:grpSpPr>
                      <pic:pic xmlns:pic="http://schemas.openxmlformats.org/drawingml/2006/picture">
                        <pic:nvPicPr>
                          <pic:cNvPr id="108" name="Grafik 108"/>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58180" cy="733425"/>
                          </a:xfrm>
                          <a:prstGeom prst="rect">
                            <a:avLst/>
                          </a:prstGeom>
                          <a:noFill/>
                          <a:ln>
                            <a:noFill/>
                          </a:ln>
                        </pic:spPr>
                      </pic:pic>
                      <wps:wsp>
                        <wps:cNvPr id="109" name="Textfeld 109"/>
                        <wps:cNvSpPr txBox="1"/>
                        <wps:spPr>
                          <a:xfrm>
                            <a:off x="0" y="787400"/>
                            <a:ext cx="5758180" cy="258445"/>
                          </a:xfrm>
                          <a:prstGeom prst="rect">
                            <a:avLst/>
                          </a:prstGeom>
                          <a:solidFill>
                            <a:prstClr val="white"/>
                          </a:solidFill>
                          <a:ln>
                            <a:noFill/>
                          </a:ln>
                        </wps:spPr>
                        <wps:txbx>
                          <w:txbxContent>
                            <w:p w14:paraId="19B314AD" w14:textId="310C5205" w:rsidR="002F0DBD" w:rsidRPr="000E546F" w:rsidRDefault="002F0DBD" w:rsidP="002F0DBD">
                              <w:pPr>
                                <w:pStyle w:val="Beschriftung"/>
                                <w:rPr>
                                  <w:noProof/>
                                  <w:sz w:val="24"/>
                                </w:rPr>
                              </w:pPr>
                              <w:r>
                                <w:t xml:space="preserve">Abbildung </w:t>
                              </w:r>
                              <w:r>
                                <w:fldChar w:fldCharType="begin"/>
                              </w:r>
                              <w:r>
                                <w:instrText xml:space="preserve"> SEQ Abbildung \* ARABIC </w:instrText>
                              </w:r>
                              <w:r>
                                <w:fldChar w:fldCharType="separate"/>
                              </w:r>
                              <w:r w:rsidR="00F32D71">
                                <w:rPr>
                                  <w:noProof/>
                                </w:rPr>
                                <w:t>32</w:t>
                              </w:r>
                              <w:r>
                                <w:fldChar w:fldCharType="end"/>
                              </w:r>
                              <w:r>
                                <w:t>: Aufruf des Info-Dialogs mit einer MAT_DIALOG_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D3640D6" id="Gruppieren 110" o:spid="_x0000_s1131" style="position:absolute;left:0;text-align:left;margin-left:-.3pt;margin-top:68.85pt;width:453.4pt;height:82.35pt;z-index:251776000" coordsize="57581,104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">
                <v:shape id="Grafik 108" o:spid="_x0000_s1132" type="#_x0000_t75" style="position:absolute;width:57581;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">
                  <v:imagedata r:id="rId72" o:title=""/>
                </v:shape>
                <v:shape id="Textfeld 109" o:spid="_x0000_s1133" type="#_x0000_t202" style="position:absolute;top:7874;width:5758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" stroked="f">
                  <v:textbox style="mso-fit-shape-to-text:t" inset="0,0,0,0">
                    <w:txbxContent>
                      <w:p w14:paraId="19B314AD" w14:textId="310C5205" w:rsidR="002F0DBD" w:rsidRPr="000E546F" w:rsidRDefault="002F0DBD" w:rsidP="002F0DBD">
                        <w:pPr>
                          <w:pStyle w:val="Beschriftung"/>
                          <w:rPr>
                            <w:noProof/>
                            <w:sz w:val="24"/>
                          </w:rPr>
                        </w:pPr>
                        <w:r>
                          <w:t xml:space="preserve">Abbildung </w:t>
                        </w:r>
                        <w:r>
                          <w:fldChar w:fldCharType="begin"/>
                        </w:r>
                        <w:r>
                          <w:instrText xml:space="preserve"> SEQ Abbildung \* ARABIC </w:instrText>
                        </w:r>
                        <w:r>
                          <w:fldChar w:fldCharType="separate"/>
                        </w:r>
                        <w:r w:rsidR="00F32D71">
                          <w:rPr>
                            <w:noProof/>
                          </w:rPr>
                          <w:t>32</w:t>
                        </w:r>
                        <w:r>
                          <w:fldChar w:fldCharType="end"/>
                        </w:r>
                        <w:r>
                          <w:t>: Aufruf des Info-Dialogs mit einer MAT_DIALOG_DATA</w:t>
                        </w:r>
                      </w:p>
                    </w:txbxContent>
                  </v:textbox>
                </v:shape>
                <w10:wrap type="square"/>
              </v:group>
            </w:pict>
          </mc:Fallback>
        </mc:AlternateContent>
      </w:r>
      <w:r>
        <w:t xml:space="preserve">Durch einen Klick auf den Button Need Help wird nun folgende Funktion ausgeführt, welcher die </w:t>
      </w:r>
      <w:r w:rsidRPr="002F0DBD">
        <w:t>MAT_DIALOG_DATA</w:t>
      </w:r>
      <w:r>
        <w:t xml:space="preserve"> </w:t>
      </w:r>
      <w:proofErr w:type="spellStart"/>
      <w:proofErr w:type="gramStart"/>
      <w:r w:rsidRPr="002F0DBD">
        <w:rPr>
          <w:rStyle w:val="CommandsZchn"/>
        </w:rPr>
        <w:t>needHelpDialogConfig</w:t>
      </w:r>
      <w:proofErr w:type="spellEnd"/>
      <w:r w:rsidRPr="002F0DBD">
        <w:rPr>
          <w:rStyle w:val="CommandsZchn"/>
        </w:rPr>
        <w:t>(</w:t>
      </w:r>
      <w:proofErr w:type="gramEnd"/>
      <w:r w:rsidRPr="002F0DBD">
        <w:rPr>
          <w:rStyle w:val="CommandsZchn"/>
        </w:rPr>
        <w:t>)</w:t>
      </w:r>
      <w:r>
        <w:t xml:space="preserve"> mitgegeben wird. So wird der Info-Dialog mit dieser beladen und funktioniert als zentralisierte Komponente.</w:t>
      </w:r>
    </w:p>
    <w:p w14:paraId="23673CC8" w14:textId="2BB7CDC1" w:rsidR="00C72850" w:rsidRDefault="00C72850" w:rsidP="00C72850"/>
    <w:p w14:paraId="1868AB86" w14:textId="3CD270ED" w:rsidR="00C72850" w:rsidRDefault="00C72850" w:rsidP="00C72850"/>
    <w:p w14:paraId="7043149A" w14:textId="4CBAC334" w:rsidR="002F0DBD" w:rsidRDefault="002F0DBD" w:rsidP="00C72850"/>
    <w:p w14:paraId="33DF895E" w14:textId="21A5AF12" w:rsidR="002F0DBD" w:rsidRDefault="002F0DBD" w:rsidP="00C72850"/>
    <w:p w14:paraId="6C3A09CC" w14:textId="0996C329" w:rsidR="002F0DBD" w:rsidRDefault="002F0DBD" w:rsidP="00C72850"/>
    <w:p w14:paraId="77C9ACAB" w14:textId="0EF225D8" w:rsidR="002F0DBD" w:rsidRDefault="002F0DBD" w:rsidP="00C72850"/>
    <w:p w14:paraId="7AA27D8C" w14:textId="46B758E6" w:rsidR="002F0DBD" w:rsidRDefault="002F0DBD" w:rsidP="00C72850"/>
    <w:p w14:paraId="02DA3EE8" w14:textId="09AC0B79" w:rsidR="002F0DBD" w:rsidRDefault="002F0DBD" w:rsidP="00C72850"/>
    <w:p w14:paraId="2840D57C" w14:textId="5A4ACD2E" w:rsidR="002F0DBD" w:rsidRDefault="002F0DBD" w:rsidP="00C72850"/>
    <w:p w14:paraId="02AE31D2" w14:textId="6FBA07D3" w:rsidR="002F0DBD" w:rsidRDefault="002F0DBD" w:rsidP="00C72850"/>
    <w:p w14:paraId="4ECB0EE2" w14:textId="5F06CDCA" w:rsidR="002F0DBD" w:rsidRDefault="002F0DBD" w:rsidP="00C72850"/>
    <w:p w14:paraId="2311A87C" w14:textId="77795850" w:rsidR="002F0DBD" w:rsidRDefault="002F0DBD" w:rsidP="00C72850"/>
    <w:p w14:paraId="053DE8E8" w14:textId="331CB8DD" w:rsidR="002F0DBD" w:rsidRDefault="002F0DBD" w:rsidP="00C72850"/>
    <w:p w14:paraId="6FECD30B" w14:textId="6B694840" w:rsidR="002F0DBD" w:rsidRDefault="002F0DBD" w:rsidP="00C72850"/>
    <w:p w14:paraId="4105B7CF" w14:textId="13696415" w:rsidR="002F0DBD" w:rsidRDefault="002F0DBD" w:rsidP="00C72850"/>
    <w:p w14:paraId="4D3131F9" w14:textId="73570E12" w:rsidR="002F0DBD" w:rsidRDefault="002F0DBD" w:rsidP="00C72850"/>
    <w:p w14:paraId="6DC3C8F7" w14:textId="0B019276" w:rsidR="002F0DBD" w:rsidRDefault="002F0DBD" w:rsidP="00C72850"/>
    <w:p w14:paraId="326DA072" w14:textId="32B110FA" w:rsidR="002F0DBD" w:rsidRDefault="002F0DBD" w:rsidP="00C72850"/>
    <w:p w14:paraId="642AE5F1" w14:textId="1426FA49" w:rsidR="002F0DBD" w:rsidRDefault="002F0DBD" w:rsidP="00C72850"/>
    <w:p w14:paraId="365C82E2" w14:textId="3D168E92" w:rsidR="002F0DBD" w:rsidRDefault="002F0DBD" w:rsidP="002F0DBD">
      <w:pPr>
        <w:pStyle w:val="berschrift2"/>
      </w:pPr>
      <w:r>
        <w:lastRenderedPageBreak/>
        <w:t>8.2 Top-Bar Komponente</w:t>
      </w:r>
    </w:p>
    <w:p w14:paraId="5ACDA78B" w14:textId="5C490547" w:rsidR="00C72850" w:rsidRDefault="00C72850" w:rsidP="00C72850"/>
    <w:p w14:paraId="785C6914" w14:textId="100BE16D" w:rsidR="002F0DBD" w:rsidRDefault="002F0DBD" w:rsidP="00C72850">
      <w:r>
        <w:t>Die zu zentralisierende Top-Bar enthält wie schon zuvor erwähnt, das Anzeigen des Namens des Userinterfaces, sowie die Funktion bei Klick auf d</w:t>
      </w:r>
      <w:r w:rsidR="004B710A">
        <w:t>en</w:t>
      </w:r>
      <w:r>
        <w:t xml:space="preserve"> Namen die </w:t>
      </w:r>
      <w:r w:rsidR="004B710A">
        <w:t>Weiterleitung</w:t>
      </w:r>
      <w:r>
        <w:t xml:space="preserve"> auf die Startseite des jeweiligen Userinterfaces. Die Umsetzung hiervon wahr vor der </w:t>
      </w:r>
      <w:r w:rsidR="004B710A">
        <w:t>Zentralisierung</w:t>
      </w:r>
      <w:r>
        <w:t xml:space="preserve"> </w:t>
      </w:r>
      <w:r w:rsidR="004B710A">
        <w:t>simpel, denn der Name sowie der Link waren Hardcoded in der Top-Bar. Dies soll sich nun ändern.</w:t>
      </w:r>
    </w:p>
    <w:p w14:paraId="369C1FFB" w14:textId="66EBB072" w:rsidR="004B710A" w:rsidRPr="004B710A" w:rsidRDefault="004B710A" w:rsidP="00C72850">
      <w:r w:rsidRPr="004B710A">
        <w:t xml:space="preserve">Auch der </w:t>
      </w:r>
      <w:r w:rsidRPr="004B710A">
        <w:rPr>
          <w:rStyle w:val="CommandsZchn"/>
        </w:rPr>
        <w:t>top-bar</w:t>
      </w:r>
      <w:r w:rsidRPr="004B710A">
        <w:t xml:space="preserve"> Ordner mu</w:t>
      </w:r>
      <w:r>
        <w:t xml:space="preserve">ss zuerst in das neue Repo kopiert und in den Userinterfaces gelöscht werden. Um den Titel der Top-Bar vom jeweiligen Aufruf mitgeben zu können, wird ein </w:t>
      </w:r>
      <w:r w:rsidRPr="004B710A">
        <w:rPr>
          <w:rStyle w:val="CommandsZchn"/>
        </w:rPr>
        <w:t>@Input</w:t>
      </w:r>
      <w:r>
        <w:t xml:space="preserve"> in der </w:t>
      </w:r>
      <w:r w:rsidRPr="004B710A">
        <w:rPr>
          <w:rStyle w:val="CommandsZchn"/>
        </w:rPr>
        <w:t>top-bar.component.ts</w:t>
      </w:r>
      <w:r>
        <w:t xml:space="preserve"> wie in folgendem Code verwendet. Außerdem wird für den Link der Startseite des Userinterfaces auch ein </w:t>
      </w:r>
      <w:r w:rsidRPr="004B710A">
        <w:rPr>
          <w:rStyle w:val="CommandsZchn"/>
        </w:rPr>
        <w:t>@Input</w:t>
      </w:r>
      <w:r>
        <w:t xml:space="preserve"> bereitgestellt.</w:t>
      </w:r>
      <w:r w:rsidR="00F32D71">
        <w:rPr>
          <w:rStyle w:val="Funotenzeichen"/>
        </w:rPr>
        <w:footnoteReference w:customMarkFollows="1" w:id="14"/>
        <w:t>12)</w:t>
      </w:r>
    </w:p>
    <w:p w14:paraId="32B8B535" w14:textId="620376E3" w:rsidR="00C72850" w:rsidRPr="004B710A" w:rsidRDefault="00F32D71" w:rsidP="00C72850">
      <w:r>
        <w:rPr>
          <w:noProof/>
        </w:rPr>
        <mc:AlternateContent>
          <mc:Choice Requires="wpg">
            <w:drawing>
              <wp:anchor distT="0" distB="0" distL="114300" distR="114300" simplePos="0" relativeHeight="251780096" behindDoc="0" locked="0" layoutInCell="1" allowOverlap="1" wp14:anchorId="09683B56" wp14:editId="2FFBE990">
                <wp:simplePos x="0" y="0"/>
                <wp:positionH relativeFrom="margin">
                  <wp:align>left</wp:align>
                </wp:positionH>
                <wp:positionV relativeFrom="paragraph">
                  <wp:posOffset>-3175</wp:posOffset>
                </wp:positionV>
                <wp:extent cx="3458210" cy="2358390"/>
                <wp:effectExtent l="0" t="0" r="8890" b="3810"/>
                <wp:wrapSquare wrapText="bothSides"/>
                <wp:docPr id="113" name="Gruppieren 113"/>
                <wp:cNvGraphicFramePr/>
                <a:graphic xmlns:a="http://schemas.openxmlformats.org/drawingml/2006/main">
                  <a:graphicData uri="http://schemas.microsoft.com/office/word/2010/wordprocessingGroup">
                    <wpg:wgp>
                      <wpg:cNvGrpSpPr/>
                      <wpg:grpSpPr>
                        <a:xfrm>
                          <a:off x="0" y="0"/>
                          <a:ext cx="3458210" cy="2358390"/>
                          <a:chOff x="0" y="0"/>
                          <a:chExt cx="3458210" cy="2358390"/>
                        </a:xfrm>
                      </wpg:grpSpPr>
                      <pic:pic xmlns:pic="http://schemas.openxmlformats.org/drawingml/2006/picture">
                        <pic:nvPicPr>
                          <pic:cNvPr id="111" name="Grafik 111"/>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458210" cy="2048510"/>
                          </a:xfrm>
                          <a:prstGeom prst="rect">
                            <a:avLst/>
                          </a:prstGeom>
                          <a:noFill/>
                          <a:ln>
                            <a:noFill/>
                          </a:ln>
                        </pic:spPr>
                      </pic:pic>
                      <wps:wsp>
                        <wps:cNvPr id="112" name="Textfeld 112"/>
                        <wps:cNvSpPr txBox="1"/>
                        <wps:spPr>
                          <a:xfrm>
                            <a:off x="0" y="2099945"/>
                            <a:ext cx="3458210" cy="258445"/>
                          </a:xfrm>
                          <a:prstGeom prst="rect">
                            <a:avLst/>
                          </a:prstGeom>
                          <a:solidFill>
                            <a:prstClr val="white"/>
                          </a:solidFill>
                          <a:ln>
                            <a:noFill/>
                          </a:ln>
                        </wps:spPr>
                        <wps:txbx>
                          <w:txbxContent>
                            <w:p w14:paraId="2345DD35" w14:textId="44984F06" w:rsidR="004B710A" w:rsidRPr="00C80B34" w:rsidRDefault="004B710A" w:rsidP="004B710A">
                              <w:pPr>
                                <w:pStyle w:val="Beschriftung"/>
                                <w:rPr>
                                  <w:noProof/>
                                  <w:sz w:val="24"/>
                                </w:rPr>
                              </w:pPr>
                              <w:r>
                                <w:t xml:space="preserve">Abbildung </w:t>
                              </w:r>
                              <w:r>
                                <w:fldChar w:fldCharType="begin"/>
                              </w:r>
                              <w:r>
                                <w:instrText xml:space="preserve"> SEQ Abbildung \* ARABIC </w:instrText>
                              </w:r>
                              <w:r>
                                <w:fldChar w:fldCharType="separate"/>
                              </w:r>
                              <w:r w:rsidR="00F32D71">
                                <w:rPr>
                                  <w:noProof/>
                                </w:rPr>
                                <w:t>33</w:t>
                              </w:r>
                              <w:r>
                                <w:fldChar w:fldCharType="end"/>
                              </w:r>
                              <w:r>
                                <w:t>: @Input in Top-B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9683B56" id="Gruppieren 113" o:spid="_x0000_s1134" style="position:absolute;left:0;text-align:left;margin-left:0;margin-top:-.25pt;width:272.3pt;height:185.7pt;z-index:251780096;mso-position-horizontal:left;mso-position-horizontal-relative:margin" coordsize="34582,23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">
                <v:shape id="Grafik 111" o:spid="_x0000_s1135" type="#_x0000_t75" style="position:absolute;width:34582;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">
                  <v:imagedata r:id="rId74" o:title=""/>
                </v:shape>
                <v:shape id="Textfeld 112" o:spid="_x0000_s1136" type="#_x0000_t202" style="position:absolute;top:20999;width:3458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" stroked="f">
                  <v:textbox style="mso-fit-shape-to-text:t" inset="0,0,0,0">
                    <w:txbxContent>
                      <w:p w14:paraId="2345DD35" w14:textId="44984F06" w:rsidR="004B710A" w:rsidRPr="00C80B34" w:rsidRDefault="004B710A" w:rsidP="004B710A">
                        <w:pPr>
                          <w:pStyle w:val="Beschriftung"/>
                          <w:rPr>
                            <w:noProof/>
                            <w:sz w:val="24"/>
                          </w:rPr>
                        </w:pPr>
                        <w:r>
                          <w:t xml:space="preserve">Abbildung </w:t>
                        </w:r>
                        <w:r>
                          <w:fldChar w:fldCharType="begin"/>
                        </w:r>
                        <w:r>
                          <w:instrText xml:space="preserve"> SEQ Abbildung \* ARABIC </w:instrText>
                        </w:r>
                        <w:r>
                          <w:fldChar w:fldCharType="separate"/>
                        </w:r>
                        <w:r w:rsidR="00F32D71">
                          <w:rPr>
                            <w:noProof/>
                          </w:rPr>
                          <w:t>33</w:t>
                        </w:r>
                        <w:r>
                          <w:fldChar w:fldCharType="end"/>
                        </w:r>
                        <w:r>
                          <w:t>: @Input in Top-Bar</w:t>
                        </w:r>
                      </w:p>
                    </w:txbxContent>
                  </v:textbox>
                </v:shape>
                <w10:wrap type="square" anchorx="margin"/>
              </v:group>
            </w:pict>
          </mc:Fallback>
        </mc:AlternateContent>
      </w:r>
    </w:p>
    <w:p w14:paraId="40340B40" w14:textId="66D20F9A" w:rsidR="00C72850" w:rsidRPr="004B710A" w:rsidRDefault="00C72850" w:rsidP="00C72850"/>
    <w:p w14:paraId="4EB44E27" w14:textId="25548CDC" w:rsidR="00C72850" w:rsidRPr="004B710A" w:rsidRDefault="00C72850" w:rsidP="00C72850"/>
    <w:p w14:paraId="509F1B17" w14:textId="02DF2218" w:rsidR="00C72850" w:rsidRPr="004B710A" w:rsidRDefault="00C72850" w:rsidP="00C72850"/>
    <w:p w14:paraId="452B92F0" w14:textId="7BDEABB7" w:rsidR="00C72850" w:rsidRPr="004B710A" w:rsidRDefault="00C72850" w:rsidP="00C72850"/>
    <w:p w14:paraId="236ABD3C" w14:textId="5F2E44B0" w:rsidR="00C72850" w:rsidRPr="004B710A" w:rsidRDefault="00C72850" w:rsidP="00C72850"/>
    <w:p w14:paraId="772641B6" w14:textId="4A231AED" w:rsidR="00C72850" w:rsidRDefault="00C72850" w:rsidP="00C72850"/>
    <w:p w14:paraId="77000237" w14:textId="213FD63B" w:rsidR="00F32D71" w:rsidRDefault="00F32D71" w:rsidP="00C72850">
      <w:r>
        <w:t>Um nun die übergebenen Parameter an die Top-Bar nutzen zu können wird in der top-bar.component.html Datei der hardcodierte Startseitenlink sowie der Name des Userinterface durch diese Variablen ersetzt.</w:t>
      </w:r>
    </w:p>
    <w:p w14:paraId="2ED35A71" w14:textId="5781AA5C" w:rsidR="00F32D71" w:rsidRPr="004B710A" w:rsidRDefault="00F32D71" w:rsidP="00C72850">
      <w:r>
        <w:rPr>
          <w:noProof/>
        </w:rPr>
        <mc:AlternateContent>
          <mc:Choice Requires="wpg">
            <w:drawing>
              <wp:anchor distT="0" distB="0" distL="114300" distR="114300" simplePos="0" relativeHeight="251784192" behindDoc="0" locked="0" layoutInCell="1" allowOverlap="1" wp14:anchorId="24716FC1" wp14:editId="6E3BF70D">
                <wp:simplePos x="0" y="0"/>
                <wp:positionH relativeFrom="column">
                  <wp:posOffset>-3502</wp:posOffset>
                </wp:positionH>
                <wp:positionV relativeFrom="paragraph">
                  <wp:posOffset>-3854</wp:posOffset>
                </wp:positionV>
                <wp:extent cx="4915535" cy="1317625"/>
                <wp:effectExtent l="0" t="0" r="0" b="0"/>
                <wp:wrapSquare wrapText="bothSides"/>
                <wp:docPr id="116" name="Gruppieren 116"/>
                <wp:cNvGraphicFramePr/>
                <a:graphic xmlns:a="http://schemas.openxmlformats.org/drawingml/2006/main">
                  <a:graphicData uri="http://schemas.microsoft.com/office/word/2010/wordprocessingGroup">
                    <wpg:wgp>
                      <wpg:cNvGrpSpPr/>
                      <wpg:grpSpPr>
                        <a:xfrm>
                          <a:off x="0" y="0"/>
                          <a:ext cx="4915535" cy="1317625"/>
                          <a:chOff x="0" y="0"/>
                          <a:chExt cx="4915535" cy="1317625"/>
                        </a:xfrm>
                      </wpg:grpSpPr>
                      <pic:pic xmlns:pic="http://schemas.openxmlformats.org/drawingml/2006/picture">
                        <pic:nvPicPr>
                          <pic:cNvPr id="114" name="Grafik 114"/>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915535" cy="997585"/>
                          </a:xfrm>
                          <a:prstGeom prst="rect">
                            <a:avLst/>
                          </a:prstGeom>
                          <a:noFill/>
                          <a:ln>
                            <a:noFill/>
                          </a:ln>
                        </pic:spPr>
                      </pic:pic>
                      <wps:wsp>
                        <wps:cNvPr id="115" name="Textfeld 115"/>
                        <wps:cNvSpPr txBox="1"/>
                        <wps:spPr>
                          <a:xfrm>
                            <a:off x="0" y="1059180"/>
                            <a:ext cx="4915535" cy="258445"/>
                          </a:xfrm>
                          <a:prstGeom prst="rect">
                            <a:avLst/>
                          </a:prstGeom>
                          <a:solidFill>
                            <a:prstClr val="white"/>
                          </a:solidFill>
                          <a:ln>
                            <a:noFill/>
                          </a:ln>
                        </wps:spPr>
                        <wps:txbx>
                          <w:txbxContent>
                            <w:p w14:paraId="1A798C62" w14:textId="5B6CCC06" w:rsidR="00F32D71" w:rsidRPr="00DB69A4" w:rsidRDefault="00F32D71" w:rsidP="00F32D71">
                              <w:pPr>
                                <w:pStyle w:val="Beschriftung"/>
                                <w:rPr>
                                  <w:noProof/>
                                  <w:sz w:val="24"/>
                                </w:rPr>
                              </w:pPr>
                              <w:r>
                                <w:t xml:space="preserve">Abbildung </w:t>
                              </w:r>
                              <w:r>
                                <w:fldChar w:fldCharType="begin"/>
                              </w:r>
                              <w:r>
                                <w:instrText xml:space="preserve"> SEQ Abbildung \* ARABIC </w:instrText>
                              </w:r>
                              <w:r>
                                <w:fldChar w:fldCharType="separate"/>
                              </w:r>
                              <w:r>
                                <w:rPr>
                                  <w:noProof/>
                                </w:rPr>
                                <w:t>34</w:t>
                              </w:r>
                              <w:r>
                                <w:fldChar w:fldCharType="end"/>
                              </w:r>
                              <w:r>
                                <w:t>: Ersetzten von hardcodiertem mit Variabl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4716FC1" id="Gruppieren 116" o:spid="_x0000_s1137" style="position:absolute;left:0;text-align:left;margin-left:-.3pt;margin-top:-.3pt;width:387.05pt;height:103.75pt;z-index:251784192" coordsize="49155,131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">
                <v:shape id="Grafik 114" o:spid="_x0000_s1138" type="#_x0000_t75" style="position:absolute;width:49155;height:99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">
                  <v:imagedata r:id="rId76" o:title=""/>
                </v:shape>
                <v:shape id="Textfeld 115" o:spid="_x0000_s1139" type="#_x0000_t202" style="position:absolute;top:10591;width:4915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" stroked="f">
                  <v:textbox style="mso-fit-shape-to-text:t" inset="0,0,0,0">
                    <w:txbxContent>
                      <w:p w14:paraId="1A798C62" w14:textId="5B6CCC06" w:rsidR="00F32D71" w:rsidRPr="00DB69A4" w:rsidRDefault="00F32D71" w:rsidP="00F32D71">
                        <w:pPr>
                          <w:pStyle w:val="Beschriftung"/>
                          <w:rPr>
                            <w:noProof/>
                            <w:sz w:val="24"/>
                          </w:rPr>
                        </w:pPr>
                        <w:r>
                          <w:t xml:space="preserve">Abbildung </w:t>
                        </w:r>
                        <w:r>
                          <w:fldChar w:fldCharType="begin"/>
                        </w:r>
                        <w:r>
                          <w:instrText xml:space="preserve"> SEQ Abbildung \* ARABIC </w:instrText>
                        </w:r>
                        <w:r>
                          <w:fldChar w:fldCharType="separate"/>
                        </w:r>
                        <w:r>
                          <w:rPr>
                            <w:noProof/>
                          </w:rPr>
                          <w:t>34</w:t>
                        </w:r>
                        <w:r>
                          <w:fldChar w:fldCharType="end"/>
                        </w:r>
                        <w:r>
                          <w:t>: Ersetzten von hardcodiertem mit Variablen</w:t>
                        </w:r>
                      </w:p>
                    </w:txbxContent>
                  </v:textbox>
                </v:shape>
                <w10:wrap type="square"/>
              </v:group>
            </w:pict>
          </mc:Fallback>
        </mc:AlternateContent>
      </w:r>
    </w:p>
    <w:p w14:paraId="3CBA3765" w14:textId="1F3742A6" w:rsidR="00C72850" w:rsidRPr="004B710A" w:rsidRDefault="00C72850" w:rsidP="00C72850"/>
    <w:p w14:paraId="4F63F87B" w14:textId="49406265" w:rsidR="00C72850" w:rsidRPr="004B710A" w:rsidRDefault="00C72850" w:rsidP="00C72850"/>
    <w:p w14:paraId="460BA31E" w14:textId="477D9B5A" w:rsidR="00C72850" w:rsidRPr="004B710A" w:rsidRDefault="00C72850" w:rsidP="00C72850"/>
    <w:p w14:paraId="175BF159" w14:textId="77777777" w:rsidR="00F32D71" w:rsidRDefault="00F32D71" w:rsidP="00C72850">
      <w:pPr>
        <w:rPr>
          <w:noProof/>
        </w:rPr>
      </w:pPr>
    </w:p>
    <w:p w14:paraId="38BDA34A" w14:textId="10966920" w:rsidR="00C72850" w:rsidRPr="004B710A" w:rsidRDefault="00F32D71" w:rsidP="00C72850">
      <w:r>
        <w:rPr>
          <w:noProof/>
        </w:rPr>
        <mc:AlternateContent>
          <mc:Choice Requires="wpg">
            <w:drawing>
              <wp:anchor distT="0" distB="0" distL="114300" distR="114300" simplePos="0" relativeHeight="251788288" behindDoc="0" locked="0" layoutInCell="1" allowOverlap="1" wp14:anchorId="4362A0E8" wp14:editId="5E288379">
                <wp:simplePos x="0" y="0"/>
                <wp:positionH relativeFrom="margin">
                  <wp:align>left</wp:align>
                </wp:positionH>
                <wp:positionV relativeFrom="paragraph">
                  <wp:posOffset>1632427</wp:posOffset>
                </wp:positionV>
                <wp:extent cx="5748655" cy="475615"/>
                <wp:effectExtent l="0" t="0" r="4445" b="635"/>
                <wp:wrapSquare wrapText="bothSides"/>
                <wp:docPr id="119" name="Gruppieren 119"/>
                <wp:cNvGraphicFramePr/>
                <a:graphic xmlns:a="http://schemas.openxmlformats.org/drawingml/2006/main">
                  <a:graphicData uri="http://schemas.microsoft.com/office/word/2010/wordprocessingGroup">
                    <wpg:wgp>
                      <wpg:cNvGrpSpPr/>
                      <wpg:grpSpPr>
                        <a:xfrm>
                          <a:off x="0" y="0"/>
                          <a:ext cx="5748655" cy="475615"/>
                          <a:chOff x="0" y="0"/>
                          <a:chExt cx="5748655" cy="475615"/>
                        </a:xfrm>
                      </wpg:grpSpPr>
                      <pic:pic xmlns:pic="http://schemas.openxmlformats.org/drawingml/2006/picture">
                        <pic:nvPicPr>
                          <pic:cNvPr id="117" name="Grafik 117"/>
                          <pic:cNvPicPr>
                            <a:picLocks noChangeAspect="1"/>
                          </pic:cNvPicPr>
                        </pic:nvPicPr>
                        <pic:blipFill rotWithShape="1">
                          <a:blip r:embed="rId77">
                            <a:extLst>
                              <a:ext uri="{28A0092B-C50C-407E-A947-70E740481C1C}">
                                <a14:useLocalDpi xmlns:a14="http://schemas.microsoft.com/office/drawing/2010/main" val="0"/>
                              </a:ext>
                            </a:extLst>
                          </a:blip>
                          <a:srcRect b="66671"/>
                          <a:stretch/>
                        </pic:blipFill>
                        <pic:spPr bwMode="auto">
                          <a:xfrm>
                            <a:off x="0" y="0"/>
                            <a:ext cx="5748655" cy="162560"/>
                          </a:xfrm>
                          <a:prstGeom prst="rect">
                            <a:avLst/>
                          </a:prstGeom>
                          <a:noFill/>
                          <a:ln>
                            <a:noFill/>
                          </a:ln>
                          <a:extLst>
                            <a:ext uri="{53640926-AAD7-44D8-BBD7-CCE9431645EC}">
                              <a14:shadowObscured xmlns:a14="http://schemas.microsoft.com/office/drawing/2010/main"/>
                            </a:ext>
                          </a:extLst>
                        </pic:spPr>
                      </pic:pic>
                      <wps:wsp>
                        <wps:cNvPr id="118" name="Textfeld 118"/>
                        <wps:cNvSpPr txBox="1"/>
                        <wps:spPr>
                          <a:xfrm>
                            <a:off x="0" y="217170"/>
                            <a:ext cx="5748655" cy="258445"/>
                          </a:xfrm>
                          <a:prstGeom prst="rect">
                            <a:avLst/>
                          </a:prstGeom>
                          <a:solidFill>
                            <a:prstClr val="white"/>
                          </a:solidFill>
                          <a:ln>
                            <a:noFill/>
                          </a:ln>
                        </wps:spPr>
                        <wps:txbx>
                          <w:txbxContent>
                            <w:p w14:paraId="2F78F1CD" w14:textId="3A153A48" w:rsidR="00F32D71" w:rsidRPr="006C051D" w:rsidRDefault="00F32D71" w:rsidP="00F32D71">
                              <w:pPr>
                                <w:pStyle w:val="Beschriftung"/>
                                <w:rPr>
                                  <w:noProof/>
                                  <w:sz w:val="24"/>
                                </w:rPr>
                              </w:pPr>
                              <w:r>
                                <w:t xml:space="preserve">Abbildung </w:t>
                              </w:r>
                              <w:r>
                                <w:fldChar w:fldCharType="begin"/>
                              </w:r>
                              <w:r>
                                <w:instrText xml:space="preserve"> SEQ Abbildung \* ARABIC </w:instrText>
                              </w:r>
                              <w:r>
                                <w:fldChar w:fldCharType="separate"/>
                              </w:r>
                              <w:r>
                                <w:rPr>
                                  <w:noProof/>
                                </w:rPr>
                                <w:t>35</w:t>
                              </w:r>
                              <w:r>
                                <w:fldChar w:fldCharType="end"/>
                              </w:r>
                              <w:r>
                                <w:t>: Neuer Aufruf der Top-Bar in app.component.htm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62A0E8" id="Gruppieren 119" o:spid="_x0000_s1140" style="position:absolute;left:0;text-align:left;margin-left:0;margin-top:128.55pt;width:452.65pt;height:37.45pt;z-index:251788288;mso-position-horizontal:left;mso-position-horizontal-relative:margin" coordsize="57486,47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">
                <v:shape id="Grafik 117" o:spid="_x0000_s1141" type="#_x0000_t75" style="position:absolute;width:57486;height:1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">
                  <v:imagedata r:id="rId78" o:title="" cropbottom="43694f"/>
                </v:shape>
                <v:shape id="Textfeld 118" o:spid="_x0000_s1142" type="#_x0000_t202" style="position:absolute;top:2171;width:5748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" stroked="f">
                  <v:textbox style="mso-fit-shape-to-text:t" inset="0,0,0,0">
                    <w:txbxContent>
                      <w:p w14:paraId="2F78F1CD" w14:textId="3A153A48" w:rsidR="00F32D71" w:rsidRPr="006C051D" w:rsidRDefault="00F32D71" w:rsidP="00F32D71">
                        <w:pPr>
                          <w:pStyle w:val="Beschriftung"/>
                          <w:rPr>
                            <w:noProof/>
                            <w:sz w:val="24"/>
                          </w:rPr>
                        </w:pPr>
                        <w:r>
                          <w:t xml:space="preserve">Abbildung </w:t>
                        </w:r>
                        <w:r>
                          <w:fldChar w:fldCharType="begin"/>
                        </w:r>
                        <w:r>
                          <w:instrText xml:space="preserve"> SEQ Abbildung \* ARABIC </w:instrText>
                        </w:r>
                        <w:r>
                          <w:fldChar w:fldCharType="separate"/>
                        </w:r>
                        <w:r>
                          <w:rPr>
                            <w:noProof/>
                          </w:rPr>
                          <w:t>35</w:t>
                        </w:r>
                        <w:r>
                          <w:fldChar w:fldCharType="end"/>
                        </w:r>
                        <w:r>
                          <w:t>: Neuer Aufruf der Top-Bar in app.component.html</w:t>
                        </w:r>
                      </w:p>
                    </w:txbxContent>
                  </v:textbox>
                </v:shape>
                <w10:wrap type="square" anchorx="margin"/>
              </v:group>
            </w:pict>
          </mc:Fallback>
        </mc:AlternateContent>
      </w:r>
      <w:r>
        <w:t>Wie schon zuvor erwähnt wird die Top-bar Komponente statisch geladen und wird auf allen Seiten des Userinterfaces gleich angezeigt. Somit kann diese auch in der app.component.html Datei aufgerufen werden. Hier muss aber der Aufruf dieser Komponente abgeändert werden, sodass die gewünschten Parameter übergeben werden. Ist dies geschehen, so kann die Top-Bar Komponente in allen drei Userinterfaces über die app.component.html zentralisiert aufgerufen werden.</w:t>
      </w:r>
    </w:p>
    <w:p w14:paraId="27E841B9" w14:textId="6B43DDAA" w:rsidR="00C72850" w:rsidRPr="004B710A" w:rsidRDefault="00C72850" w:rsidP="00C72850"/>
    <w:p w14:paraId="4789557A" w14:textId="5348B2A4" w:rsidR="00C72850" w:rsidRDefault="00C72850" w:rsidP="00C72850"/>
    <w:p w14:paraId="26FA16D2" w14:textId="3DF96277" w:rsidR="00F32D71" w:rsidRDefault="00F32D71" w:rsidP="00C72850"/>
    <w:p w14:paraId="23433CC9" w14:textId="657F9E6B" w:rsidR="002504EE" w:rsidRDefault="002504EE" w:rsidP="00C72850"/>
    <w:p w14:paraId="6BED5FEF" w14:textId="0C8657B4" w:rsidR="002504EE" w:rsidRDefault="002504EE" w:rsidP="00C72850"/>
    <w:p w14:paraId="18DF3BE1" w14:textId="4708F603" w:rsidR="002504EE" w:rsidRDefault="002504EE" w:rsidP="00C72850"/>
    <w:p w14:paraId="3DD2B1AC" w14:textId="56F6F27E" w:rsidR="002504EE" w:rsidRDefault="002504EE" w:rsidP="00C72850"/>
    <w:p w14:paraId="5AC1B1E6" w14:textId="53D2B47F" w:rsidR="002504EE" w:rsidRDefault="002504EE" w:rsidP="00C72850"/>
    <w:p w14:paraId="55635436" w14:textId="5EA280EB" w:rsidR="002504EE" w:rsidRDefault="002504EE" w:rsidP="00C72850"/>
    <w:p w14:paraId="1B38A764" w14:textId="677A7002" w:rsidR="002504EE" w:rsidRDefault="002504EE" w:rsidP="00C72850"/>
    <w:p w14:paraId="5F27DDE8" w14:textId="1778FDAD" w:rsidR="002504EE" w:rsidRDefault="002504EE" w:rsidP="00C72850"/>
    <w:p w14:paraId="17A89B02" w14:textId="3A4F684E" w:rsidR="002504EE" w:rsidRDefault="002504EE" w:rsidP="00C72850"/>
    <w:p w14:paraId="1361443E" w14:textId="1583B214" w:rsidR="002504EE" w:rsidRDefault="002504EE" w:rsidP="00C72850"/>
    <w:p w14:paraId="78535B8A" w14:textId="30EBB8C4" w:rsidR="002504EE" w:rsidRDefault="002504EE" w:rsidP="00C72850"/>
    <w:p w14:paraId="5E1C05F4" w14:textId="741D37CE" w:rsidR="002504EE" w:rsidRDefault="002504EE" w:rsidP="00C72850"/>
    <w:p w14:paraId="1FF2D5B2" w14:textId="41FCCAE1" w:rsidR="002504EE" w:rsidRDefault="002504EE" w:rsidP="00C72850"/>
    <w:p w14:paraId="1A0002F1" w14:textId="0D7D8BEE" w:rsidR="002504EE" w:rsidRDefault="002504EE" w:rsidP="00C72850"/>
    <w:p w14:paraId="373BF15D" w14:textId="11A74DCA" w:rsidR="002504EE" w:rsidRDefault="002504EE" w:rsidP="00C72850"/>
    <w:p w14:paraId="5A5FF00F" w14:textId="610E6305" w:rsidR="002504EE" w:rsidRDefault="002504EE" w:rsidP="002504EE">
      <w:pPr>
        <w:pStyle w:val="berschrift2"/>
      </w:pPr>
      <w:r>
        <w:lastRenderedPageBreak/>
        <w:t xml:space="preserve">8.3 </w:t>
      </w:r>
      <w:r>
        <w:t>License-Dialog Komponente</w:t>
      </w:r>
    </w:p>
    <w:p w14:paraId="311C9FC3" w14:textId="3229C712" w:rsidR="00F32D71" w:rsidRDefault="00F32D71" w:rsidP="00C72850"/>
    <w:p w14:paraId="07C6BF1B" w14:textId="6E9E1FCF" w:rsidR="00F32D71" w:rsidRDefault="00F32D71" w:rsidP="00C72850"/>
    <w:p w14:paraId="43374076" w14:textId="39B0B6E0" w:rsidR="00F32D71" w:rsidRDefault="00F32D71" w:rsidP="00C72850"/>
    <w:p w14:paraId="4B647834" w14:textId="68645202" w:rsidR="00F32D71" w:rsidRDefault="00F32D71" w:rsidP="00C72850"/>
    <w:p w14:paraId="6BAAFEE0" w14:textId="1A00C3A6" w:rsidR="00F32D71" w:rsidRDefault="00F32D71" w:rsidP="00C72850"/>
    <w:p w14:paraId="2A5E7CEA" w14:textId="05EAED09" w:rsidR="00F32D71" w:rsidRDefault="00F32D71" w:rsidP="00C72850"/>
    <w:p w14:paraId="20942573" w14:textId="6E6D6293" w:rsidR="00F32D71" w:rsidRDefault="00F32D71" w:rsidP="00C72850"/>
    <w:p w14:paraId="756B8B46" w14:textId="39CAEF98" w:rsidR="00F32D71" w:rsidRDefault="00F32D71" w:rsidP="00C72850"/>
    <w:p w14:paraId="39567B1A" w14:textId="45BD68F7" w:rsidR="00F32D71" w:rsidRDefault="00F32D71" w:rsidP="00C72850"/>
    <w:p w14:paraId="0E70A160" w14:textId="11EBAAF5" w:rsidR="00F32D71" w:rsidRDefault="00F32D71" w:rsidP="00C72850"/>
    <w:p w14:paraId="190A2CA2" w14:textId="365EFC19" w:rsidR="00F32D71" w:rsidRDefault="00F32D71" w:rsidP="00C72850"/>
    <w:p w14:paraId="74FA1C3A" w14:textId="3A19D269" w:rsidR="00F32D71" w:rsidRDefault="00F32D71" w:rsidP="00C72850"/>
    <w:p w14:paraId="0BA9CB02" w14:textId="0BDDBC6F" w:rsidR="00F32D71" w:rsidRDefault="00F32D71" w:rsidP="00C72850"/>
    <w:p w14:paraId="5492A459" w14:textId="18B7C2C0" w:rsidR="00F32D71" w:rsidRDefault="00F32D71" w:rsidP="00C72850"/>
    <w:p w14:paraId="5CB7001D" w14:textId="738C337F" w:rsidR="00F32D71" w:rsidRDefault="00F32D71" w:rsidP="00C72850"/>
    <w:p w14:paraId="64A07C9B" w14:textId="7BD92EAE" w:rsidR="00F32D71" w:rsidRDefault="00F32D71" w:rsidP="00C72850"/>
    <w:p w14:paraId="55E0CA63" w14:textId="2BC11780" w:rsidR="00F32D71" w:rsidRDefault="00F32D71" w:rsidP="00C72850"/>
    <w:p w14:paraId="29AF53AE" w14:textId="77777777" w:rsidR="00F32D71" w:rsidRPr="004B710A" w:rsidRDefault="00F32D71" w:rsidP="00C72850"/>
    <w:sdt>
      <w:sdtPr>
        <w:rPr>
          <w:rFonts w:eastAsiaTheme="minorHAnsi"/>
        </w:rPr>
        <w:tag w:val="CitaviBibliography"/>
        <w:id w:val="1315384524"/>
        <w:placeholder>
          <w:docPart w:val="DefaultPlaceholder_-1854013440"/>
        </w:placeholder>
      </w:sdtPr>
      <w:sdtEndPr>
        <w:rPr>
          <w:rFonts w:cstheme="minorBidi"/>
          <w:color w:val="auto"/>
          <w:sz w:val="24"/>
          <w:szCs w:val="22"/>
        </w:rPr>
      </w:sdtEndPr>
      <w:sdtContent>
        <w:p w14:paraId="7DF1C08E" w14:textId="47669C2B" w:rsidR="00F32D71" w:rsidRDefault="00C826BC" w:rsidP="00F32D71">
          <w:pPr>
            <w:pStyle w:val="CitaviBibliographyHeading"/>
          </w:pPr>
          <w:r w:rsidRPr="000F51E9">
            <w:fldChar w:fldCharType="begin"/>
          </w:r>
          <w:r w:rsidRPr="000F51E9">
            <w:instrText>ADDIN CitaviBibliography</w:instrText>
          </w:r>
          <w:r w:rsidRPr="000F51E9">
            <w:fldChar w:fldCharType="separate"/>
          </w:r>
          <w:r w:rsidR="00F32D71">
            <w:t>Literaturverzeichnis</w:t>
          </w:r>
        </w:p>
        <w:p w14:paraId="784C9213" w14:textId="380CBB29" w:rsidR="00F32D71" w:rsidRDefault="00F32D71" w:rsidP="00F32D71">
          <w:pPr>
            <w:pStyle w:val="CitaviBibliographyEntry"/>
          </w:pPr>
          <w:bookmarkStart w:id="51" w:name="_CTVL001b9cacbab94c947cd9bf0e1d410f8597c"/>
          <w:r>
            <w:t xml:space="preserve">Anke Lederer (2021): GitHub Eine praktische Einführung. Von den ersten Schritten bis zu eigenen GitHub Actions. 1. Aufl.: </w:t>
          </w:r>
          <w:proofErr w:type="spellStart"/>
          <w:proofErr w:type="gramStart"/>
          <w:r>
            <w:t>dpunkt.verlag</w:t>
          </w:r>
          <w:proofErr w:type="spellEnd"/>
          <w:proofErr w:type="gramEnd"/>
          <w:r>
            <w:t xml:space="preserve"> GmbH.</w:t>
          </w:r>
        </w:p>
        <w:p w14:paraId="3AE96D28" w14:textId="3444EB36" w:rsidR="00F32D71" w:rsidRDefault="00F32D71" w:rsidP="00F32D71">
          <w:pPr>
            <w:pStyle w:val="CitaviBibliographyEntry"/>
          </w:pPr>
          <w:bookmarkStart w:id="52" w:name="_CTVL0016e3274c2431d4bdcbfebbb85580e85d4"/>
          <w:bookmarkEnd w:id="51"/>
          <w:r w:rsidRPr="00F32D71">
            <w:rPr>
              <w:lang w:val="en-US"/>
            </w:rPr>
            <w:t xml:space="preserve">Ashwin </w:t>
          </w:r>
          <w:proofErr w:type="spellStart"/>
          <w:r w:rsidRPr="00F32D71">
            <w:rPr>
              <w:lang w:val="en-US"/>
            </w:rPr>
            <w:t>Sureshkumar</w:t>
          </w:r>
          <w:proofErr w:type="spellEnd"/>
          <w:r w:rsidRPr="00F32D71">
            <w:rPr>
              <w:lang w:val="en-US"/>
            </w:rPr>
            <w:t xml:space="preserve"> (2019): @Inject and @Injectable. </w:t>
          </w:r>
          <w:r>
            <w:t>@Inject. Online verfügbar unter https://angular-2-training-book.rangle.io/di/angular2/inject_and_injectable, zuletzt aktualisiert am 2019, zuletzt geprüft am 10.05.2021.</w:t>
          </w:r>
        </w:p>
        <w:p w14:paraId="730E2C84" w14:textId="77777777" w:rsidR="00F32D71" w:rsidRDefault="00F32D71" w:rsidP="00F32D71">
          <w:pPr>
            <w:pStyle w:val="CitaviBibliographyEntry"/>
          </w:pPr>
          <w:bookmarkStart w:id="53" w:name="_CTVL001ac6c3fffdbb648e49a37c661e10de6cb"/>
          <w:bookmarkEnd w:id="52"/>
          <w:r>
            <w:t>Brad Frost (2016): Atomic Design.</w:t>
          </w:r>
        </w:p>
        <w:p w14:paraId="1AF64982" w14:textId="77777777" w:rsidR="00F32D71" w:rsidRDefault="00F32D71" w:rsidP="00F32D71">
          <w:pPr>
            <w:pStyle w:val="CitaviBibliographyEntry"/>
          </w:pPr>
          <w:bookmarkStart w:id="54" w:name="_CTVL001d87ce92a5d424a43b7aded2847f778c9"/>
          <w:bookmarkEnd w:id="53"/>
          <w:r>
            <w:lastRenderedPageBreak/>
            <w:t xml:space="preserve">Dan </w:t>
          </w:r>
          <w:proofErr w:type="spellStart"/>
          <w:r>
            <w:t>Wahlin</w:t>
          </w:r>
          <w:proofErr w:type="spellEnd"/>
          <w:r>
            <w:t xml:space="preserve"> (2019): Die 5 wesentlichen Vorteile von Angular und </w:t>
          </w:r>
          <w:proofErr w:type="spellStart"/>
          <w:r>
            <w:t>TypeScript</w:t>
          </w:r>
          <w:proofErr w:type="spellEnd"/>
          <w:r>
            <w:t xml:space="preserve">. </w:t>
          </w:r>
          <w:proofErr w:type="spellStart"/>
          <w:r>
            <w:t>Hg</w:t>
          </w:r>
          <w:proofErr w:type="spellEnd"/>
          <w:r>
            <w:t>. v. t2informatik GmbH. Berlin. Online verfügbar unter https://t2informatik.de/blog/softwareentwicklung/die-5-wesentlichen-vorteile-von-angular-und-typescript/, zuletzt geprüft am 22.04.2021.</w:t>
          </w:r>
        </w:p>
        <w:p w14:paraId="5C67B85D" w14:textId="77777777" w:rsidR="00F32D71" w:rsidRDefault="00F32D71" w:rsidP="00F32D71">
          <w:pPr>
            <w:pStyle w:val="CitaviBibliographyEntry"/>
          </w:pPr>
          <w:bookmarkStart w:id="55" w:name="_CTVL001f109eaeba5eb4e82a6e64e740e97425e"/>
          <w:bookmarkEnd w:id="54"/>
          <w:r>
            <w:t>Development Support (2021): Angular Material. Modernes Design für Angular Anwendungen. o.O. Online verfügbar unter https://dev-supp.de/programmierung/angular-net/angular-material#:~:text=Angular%20Material%20ist%20eine%20%22Benutzeroberfl%C3%A4chenkomponentenbibliothek,wurde%20und%20st%C3%A4ndig%20weiterentwickelt%20wird., zuletzt geprüft am 29.04.2021.</w:t>
          </w:r>
        </w:p>
        <w:p w14:paraId="64BA8C79" w14:textId="77777777" w:rsidR="00F32D71" w:rsidRDefault="00F32D71" w:rsidP="00F32D71">
          <w:pPr>
            <w:pStyle w:val="CitaviBibliographyEntry"/>
          </w:pPr>
          <w:bookmarkStart w:id="56" w:name="_CTVL0010c9207029d444a9489b68b7c33eb78dc"/>
          <w:bookmarkEnd w:id="55"/>
          <w:r>
            <w:t xml:space="preserve">GitHub, </w:t>
          </w:r>
          <w:proofErr w:type="spellStart"/>
          <w:r>
            <w:t>Inc</w:t>
          </w:r>
          <w:proofErr w:type="spellEnd"/>
          <w:r>
            <w:t xml:space="preserve"> (2021): </w:t>
          </w:r>
          <w:proofErr w:type="spellStart"/>
          <w:r>
            <w:t>Where</w:t>
          </w:r>
          <w:proofErr w:type="spellEnd"/>
          <w:r>
            <w:t xml:space="preserve"> </w:t>
          </w:r>
          <w:proofErr w:type="spellStart"/>
          <w:r>
            <w:t>the</w:t>
          </w:r>
          <w:proofErr w:type="spellEnd"/>
          <w:r>
            <w:t xml:space="preserve"> </w:t>
          </w:r>
          <w:proofErr w:type="spellStart"/>
          <w:r>
            <w:t>world</w:t>
          </w:r>
          <w:proofErr w:type="spellEnd"/>
          <w:r>
            <w:t xml:space="preserve"> </w:t>
          </w:r>
          <w:proofErr w:type="spellStart"/>
          <w:r>
            <w:t>builds</w:t>
          </w:r>
          <w:proofErr w:type="spellEnd"/>
          <w:r>
            <w:t xml:space="preserve"> </w:t>
          </w:r>
          <w:proofErr w:type="spellStart"/>
          <w:r>
            <w:t>software</w:t>
          </w:r>
          <w:proofErr w:type="spellEnd"/>
          <w:r>
            <w:t>. o.O. Online verfügbar unter https://github.com/, zuletzt geprüft am 22.04.2021.</w:t>
          </w:r>
        </w:p>
        <w:p w14:paraId="651C8FD9" w14:textId="77777777" w:rsidR="00F32D71" w:rsidRDefault="00F32D71" w:rsidP="00F32D71">
          <w:pPr>
            <w:pStyle w:val="CitaviBibliographyEntry"/>
          </w:pPr>
          <w:bookmarkStart w:id="57" w:name="_CTVL0017c900090582f48f6b29e78f7dfda9250"/>
          <w:bookmarkEnd w:id="56"/>
          <w:r w:rsidRPr="00F32D71">
            <w:rPr>
              <w:lang w:val="en-US"/>
            </w:rPr>
            <w:t xml:space="preserve">Google: Angular Material offers a wide variety of UI components based on the Material Design specification. </w:t>
          </w:r>
          <w:r>
            <w:t>Online verfügbar unter https://material.angular.io/components/categories, zuletzt geprüft am 29.04.2021.</w:t>
          </w:r>
        </w:p>
        <w:p w14:paraId="37AB9ADF" w14:textId="77777777" w:rsidR="00F32D71" w:rsidRDefault="00F32D71" w:rsidP="00F32D71">
          <w:pPr>
            <w:pStyle w:val="CitaviBibliographyEntry"/>
          </w:pPr>
          <w:bookmarkStart w:id="58" w:name="_CTVL00116d2bfdc68314db5a3d7e5c2edb66c6a"/>
          <w:bookmarkEnd w:id="57"/>
          <w:r>
            <w:t xml:space="preserve">Google: </w:t>
          </w:r>
          <w:proofErr w:type="spellStart"/>
          <w:r>
            <w:t>Bazel</w:t>
          </w:r>
          <w:proofErr w:type="spellEnd"/>
          <w:r>
            <w:t xml:space="preserve"> </w:t>
          </w:r>
          <w:proofErr w:type="spellStart"/>
          <w:r>
            <w:t>overview</w:t>
          </w:r>
          <w:proofErr w:type="spellEnd"/>
          <w:r>
            <w:t>. Online verfügbar unter https://docs.bazel.build/versions/4.0.0/bazel-overview.html, zuletzt geprüft am 10.05.2021.</w:t>
          </w:r>
        </w:p>
        <w:p w14:paraId="26C7D4AF" w14:textId="77777777" w:rsidR="00F32D71" w:rsidRDefault="00F32D71" w:rsidP="00F32D71">
          <w:pPr>
            <w:pStyle w:val="CitaviBibliographyEntry"/>
          </w:pPr>
          <w:bookmarkStart w:id="59" w:name="_CTVL00121b9fbf60770463390fb6ec44bdddcd4"/>
          <w:bookmarkEnd w:id="58"/>
          <w:r w:rsidRPr="00F32D71">
            <w:rPr>
              <w:lang w:val="en-US"/>
            </w:rPr>
            <w:t xml:space="preserve">Google: Sharing data between child and parent directives and components. </w:t>
          </w:r>
          <w:r>
            <w:t>Online verfügbar unter https://angular.io/guide/inputs-outputs.</w:t>
          </w:r>
        </w:p>
        <w:p w14:paraId="6262A33D" w14:textId="77777777" w:rsidR="00F32D71" w:rsidRDefault="00F32D71" w:rsidP="00F32D71">
          <w:pPr>
            <w:pStyle w:val="CitaviBibliographyEntry"/>
          </w:pPr>
          <w:bookmarkStart w:id="60" w:name="_CTVL0011e9cce427e9d4ff1a8f8edd9b4c1ede5"/>
          <w:bookmarkEnd w:id="59"/>
          <w:r>
            <w:t xml:space="preserve">Google: Who’s </w:t>
          </w:r>
          <w:proofErr w:type="spellStart"/>
          <w:r>
            <w:t>Using</w:t>
          </w:r>
          <w:proofErr w:type="spellEnd"/>
          <w:r>
            <w:t xml:space="preserve"> </w:t>
          </w:r>
          <w:proofErr w:type="spellStart"/>
          <w:r>
            <w:t>Bazel</w:t>
          </w:r>
          <w:proofErr w:type="spellEnd"/>
          <w:r>
            <w:t xml:space="preserve">. Companies </w:t>
          </w:r>
          <w:proofErr w:type="spellStart"/>
          <w:r>
            <w:t>using</w:t>
          </w:r>
          <w:proofErr w:type="spellEnd"/>
          <w:r>
            <w:t xml:space="preserve"> </w:t>
          </w:r>
          <w:proofErr w:type="spellStart"/>
          <w:r>
            <w:t>Bazel</w:t>
          </w:r>
          <w:proofErr w:type="spellEnd"/>
          <w:r>
            <w:t>. Online verfügbar unter https://bazel.build/users.html, zuletzt geprüft am 10.05.2021.</w:t>
          </w:r>
        </w:p>
        <w:p w14:paraId="40082FB2" w14:textId="77777777" w:rsidR="00F32D71" w:rsidRDefault="00F32D71" w:rsidP="00F32D71">
          <w:pPr>
            <w:pStyle w:val="CitaviBibliographyEntry"/>
          </w:pPr>
          <w:bookmarkStart w:id="61" w:name="_CTVL001f34b73c134d548e4ab4b998619077599"/>
          <w:bookmarkEnd w:id="60"/>
          <w:r>
            <w:t xml:space="preserve">Malcher, Ferdinand; Hoppe, Johannes; </w:t>
          </w:r>
          <w:proofErr w:type="spellStart"/>
          <w:r>
            <w:t>Koppenhagen</w:t>
          </w:r>
          <w:proofErr w:type="spellEnd"/>
          <w:r>
            <w:t xml:space="preserve">, Danny (2020): Angular. Grundlagen, fortgeschrittene Themen und Best Practices- inkl. </w:t>
          </w:r>
          <w:proofErr w:type="spellStart"/>
          <w:r>
            <w:t>RxJS</w:t>
          </w:r>
          <w:proofErr w:type="spellEnd"/>
          <w:r>
            <w:t xml:space="preserve">, </w:t>
          </w:r>
          <w:proofErr w:type="spellStart"/>
          <w:r>
            <w:t>NgRx</w:t>
          </w:r>
          <w:proofErr w:type="spellEnd"/>
          <w:r>
            <w:t xml:space="preserve"> und PWA. 3. Aufl. Heidelberg: </w:t>
          </w:r>
          <w:proofErr w:type="spellStart"/>
          <w:proofErr w:type="gramStart"/>
          <w:r>
            <w:t>dpunkt.verlag</w:t>
          </w:r>
          <w:proofErr w:type="spellEnd"/>
          <w:proofErr w:type="gramEnd"/>
          <w:r>
            <w:t xml:space="preserve"> GmbH.</w:t>
          </w:r>
        </w:p>
        <w:p w14:paraId="1CD7F52C" w14:textId="151A904A" w:rsidR="00C826BC" w:rsidRPr="000F51E9" w:rsidRDefault="00F32D71" w:rsidP="00F32D71">
          <w:pPr>
            <w:pStyle w:val="CitaviBibliographyEntry"/>
          </w:pPr>
          <w:bookmarkStart w:id="62" w:name="_CTVL001361ce641827f410a8de2aa60b8a5bdd6"/>
          <w:bookmarkEnd w:id="61"/>
          <w:r>
            <w:t xml:space="preserve">Mark </w:t>
          </w:r>
          <w:proofErr w:type="spellStart"/>
          <w:r>
            <w:t>Boulton</w:t>
          </w:r>
          <w:proofErr w:type="spellEnd"/>
          <w:r>
            <w:t xml:space="preserve"> (2012): </w:t>
          </w:r>
          <w:proofErr w:type="spellStart"/>
          <w:r>
            <w:t>Structure</w:t>
          </w:r>
          <w:proofErr w:type="spellEnd"/>
          <w:r>
            <w:t xml:space="preserve"> First. Content Always. o.O. Online verfügbar unter https://markboulton.co.uk/journal/structure-first-content-always/, zuletzt aktualisiert am 06.02.2012, zuletzt geprüft am 20.04.2021</w:t>
          </w:r>
          <w:bookmarkEnd w:id="62"/>
          <w:r>
            <w:t>.</w:t>
          </w:r>
          <w:r w:rsidR="00C826BC" w:rsidRPr="000F51E9">
            <w:fldChar w:fldCharType="end"/>
          </w:r>
        </w:p>
      </w:sdtContent>
    </w:sdt>
    <w:p w14:paraId="29D22649" w14:textId="77777777" w:rsidR="00C826BC" w:rsidRPr="000F51E9" w:rsidRDefault="00C826BC" w:rsidP="00C25C8E">
      <w:pPr>
        <w:rPr>
          <w:rFonts w:cs="Arial"/>
          <w:szCs w:val="24"/>
        </w:rPr>
      </w:pPr>
    </w:p>
    <w:sectPr w:rsidR="00C826BC" w:rsidRPr="000F51E9" w:rsidSect="00242912">
      <w:footerReference w:type="default" r:id="rId79"/>
      <w:headerReference w:type="first" r:id="rId80"/>
      <w:pgSz w:w="11906" w:h="16838"/>
      <w:pgMar w:top="1417" w:right="1417" w:bottom="1134" w:left="1417" w:header="737"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EC4093" w14:textId="77777777" w:rsidR="007B0A9A" w:rsidRDefault="007B0A9A" w:rsidP="00DE284F">
      <w:pPr>
        <w:spacing w:after="0" w:line="240" w:lineRule="auto"/>
      </w:pPr>
      <w:r>
        <w:separator/>
      </w:r>
    </w:p>
  </w:endnote>
  <w:endnote w:type="continuationSeparator" w:id="0">
    <w:p w14:paraId="3319D6DE" w14:textId="77777777" w:rsidR="007B0A9A" w:rsidRDefault="007B0A9A" w:rsidP="00DE28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Fet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2391596"/>
      <w:docPartObj>
        <w:docPartGallery w:val="Page Numbers (Bottom of Page)"/>
        <w:docPartUnique/>
      </w:docPartObj>
    </w:sdtPr>
    <w:sdtEndPr/>
    <w:sdtContent>
      <w:p w14:paraId="5963B143" w14:textId="2F40EE1E" w:rsidR="000F24A7" w:rsidRDefault="000F24A7">
        <w:pPr>
          <w:pStyle w:val="Fuzeile"/>
          <w:jc w:val="right"/>
        </w:pPr>
        <w:r>
          <w:fldChar w:fldCharType="begin"/>
        </w:r>
        <w:r>
          <w:instrText>PAGE   \* MERGEFORMAT</w:instrText>
        </w:r>
        <w:r>
          <w:fldChar w:fldCharType="separate"/>
        </w:r>
        <w:r>
          <w:t>2</w:t>
        </w:r>
        <w:r>
          <w:fldChar w:fldCharType="end"/>
        </w:r>
      </w:p>
    </w:sdtContent>
  </w:sdt>
  <w:p w14:paraId="484F1B77" w14:textId="77777777" w:rsidR="000F24A7" w:rsidRDefault="000F24A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C06F1A" w14:textId="77777777" w:rsidR="007B0A9A" w:rsidRDefault="007B0A9A" w:rsidP="00DE284F">
      <w:pPr>
        <w:spacing w:after="0" w:line="240" w:lineRule="auto"/>
      </w:pPr>
      <w:r>
        <w:separator/>
      </w:r>
    </w:p>
  </w:footnote>
  <w:footnote w:type="continuationSeparator" w:id="0">
    <w:p w14:paraId="22518C82" w14:textId="77777777" w:rsidR="007B0A9A" w:rsidRDefault="007B0A9A" w:rsidP="00DE284F">
      <w:pPr>
        <w:spacing w:after="0" w:line="240" w:lineRule="auto"/>
      </w:pPr>
      <w:r>
        <w:continuationSeparator/>
      </w:r>
    </w:p>
  </w:footnote>
  <w:footnote w:id="1">
    <w:p w14:paraId="7F7B8F9D" w14:textId="7B4A16F6" w:rsidR="000F24A7" w:rsidRPr="00784ED8" w:rsidRDefault="000F24A7">
      <w:pPr>
        <w:pStyle w:val="Funotentext"/>
      </w:pPr>
      <w:r>
        <w:rPr>
          <w:rStyle w:val="Funotenzeichen"/>
        </w:rPr>
        <w:t>1)</w:t>
      </w:r>
      <w:r>
        <w:t xml:space="preserve"> </w:t>
      </w:r>
      <w:sdt>
        <w:sdtPr>
          <w:alias w:val="To edit, see citavi.com/edit"/>
          <w:tag w:val="CitaviPlaceholder#f4047744-97fa-4c5e-9e6a-a9376c84d2cb"/>
          <w:id w:val="-1972200363"/>
          <w:placeholder>
            <w:docPart w:val="01D0D2793880416E9DF6B480AE87FBD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TZhMjNkLTY3MDEtNDljMS1hMTk4LTAyMWQwMWE1YzdiMCIsIlJhbmdlTGVuZ3RoIjoyMywiUmVmZXJlbmNlSWQiOiJhYzZjM2ZmZi1kYmI2LTQ4ZTQtOWEzNy1jNjYxZTEwZGU2Y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IiLCJTdGFydFBhZ2UiOnsiJGlkIjoiNSIsIiR0eXBlIjoiU3dpc3NBY2FkZW1pYy5QYWdlTnVtYmVyLCBTd2lzc0FjYWRlbWljIiwiSXNGdWxseU51bWVyaWMiOnRydWUsIk51bWJlciI6NDIsIk51bWJlcmluZ1R5cGUiOjAsIk51bWVyYWxTeXN0ZW0iOjAsIk9yaWdpbmFsU3RyaW5nIjoiNDIiLCJQcmV0dHlTdHJpbmciOiI0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nJhZCBGcm9zdCIsIlByb3RlY3RlZCI6ZmFsc2UsIlNleCI6MCwiQ3JlYXRlZEJ5IjoiX1NjaGVyIiwiQ3JlYXRlZE9uIjoiMjAyMS0wNC0yMFQwNjoyNjoyNyIsIk1vZGlmaWVkQnkiOiJfU2NoZXIiLCJJZCI6ImY1ZGQwYWVkLWVlZjctNDY4Zi1hZGI4LTAxN2Y4NGZkZmZkNyIsIk1vZGlmaWVkT24iOiIyMDIxLTA0LTIwVDA2OjI2OjI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}</w:instrText>
          </w:r>
          <w:r>
            <w:rPr>
              <w:noProof/>
            </w:rPr>
            <w:fldChar w:fldCharType="separate"/>
          </w:r>
          <w:r w:rsidRPr="00784ED8">
            <w:rPr>
              <w:noProof/>
            </w:rPr>
            <w:t>Vgl. Brad Frost (2016), S. 42.</w:t>
          </w:r>
          <w:r>
            <w:rPr>
              <w:noProof/>
            </w:rPr>
            <w:fldChar w:fldCharType="end"/>
          </w:r>
        </w:sdtContent>
      </w:sdt>
    </w:p>
  </w:footnote>
  <w:footnote w:id="2">
    <w:p w14:paraId="7A7D1D81" w14:textId="758C781E" w:rsidR="000F24A7" w:rsidRPr="009C66B9" w:rsidRDefault="000F24A7">
      <w:pPr>
        <w:pStyle w:val="Funotentext"/>
        <w:rPr>
          <w:lang w:val="en-US"/>
        </w:rPr>
      </w:pPr>
      <w:r>
        <w:rPr>
          <w:rStyle w:val="Funotenzeichen"/>
        </w:rPr>
        <w:t>2)</w:t>
      </w:r>
      <w:r>
        <w:t xml:space="preserve"> </w:t>
      </w:r>
      <w:sdt>
        <w:sdtPr>
          <w:alias w:val="To edit, see citavi.com/edit"/>
          <w:tag w:val="CitaviPlaceholder#0dc93484-922a-4c56-8c11-937e7a95b021"/>
          <w:id w:val="-142434757"/>
          <w:placeholder>
            <w:docPart w:val="39DBAAD6AAC6498D869D0E2023D0603E"/>
          </w:placeholder>
        </w:sdtPr>
        <w:sdtEndPr/>
        <w:sdtContent>
          <w:r w:rsidRPr="00784ED8">
            <w:t xml:space="preserve">Vgl. </w:t>
          </w:r>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DFiNTliLTk1NGYtNDA1NS04YTI1LWNlODE1ZWE0NjE4YSIsIlJhbmdlTGVuZ3RoIjoxNSwiUmVmZXJlbmNlSWQiOiJhYzZjM2ZmZi1kYmI2LTQ4ZTQtOWEzNy1jNjYxZTEwZGU2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CcmFkIEZyb3N0IiwiUHJvdGVjdGVkIjpmYWxzZSwiU2V4IjowLCJDcmVhdGVkQnkiOiJfU2NoZXIiLCJDcmVhdGVkT24iOiIyMDIxLTA0LTIwVDA2OjI2OjI3IiwiTW9kaWZpZWRCeSI6Il9TY2hlciIsIklkIjoiZjVkZDBhZWQtZWVmNy00NjhmLWFkYjgtMDE3Zjg0ZmRmZmQ3IiwiTW9kaWZpZWRPbiI6IjIwMjEtMDQtMjBUMDY6MjY6Mj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}</w:instrText>
          </w:r>
          <w:r>
            <w:rPr>
              <w:noProof/>
            </w:rPr>
            <w:fldChar w:fldCharType="separate"/>
          </w:r>
          <w:r w:rsidRPr="009C66B9">
            <w:rPr>
              <w:noProof/>
              <w:lang w:val="en-US"/>
            </w:rPr>
            <w:t>Frost B. (2016</w:t>
          </w:r>
          <w:r>
            <w:rPr>
              <w:noProof/>
            </w:rPr>
            <w:fldChar w:fldCharType="end"/>
          </w:r>
          <w:r w:rsidRPr="009C66B9">
            <w:rPr>
              <w:noProof/>
              <w:lang w:val="en-US"/>
            </w:rPr>
            <w:t xml:space="preserve">), </w:t>
          </w:r>
        </w:sdtContent>
      </w:sdt>
      <w:r w:rsidRPr="009C66B9">
        <w:rPr>
          <w:lang w:val="en-US"/>
        </w:rPr>
        <w:t>S. 44 f.</w:t>
      </w:r>
    </w:p>
  </w:footnote>
  <w:footnote w:id="3">
    <w:p w14:paraId="5836DCFA" w14:textId="0F0E3438" w:rsidR="000F24A7" w:rsidRPr="009C66B9" w:rsidRDefault="000F24A7">
      <w:pPr>
        <w:pStyle w:val="Funotentext"/>
        <w:rPr>
          <w:lang w:val="en-US"/>
        </w:rPr>
      </w:pPr>
      <w:r w:rsidRPr="009C66B9">
        <w:rPr>
          <w:rStyle w:val="Funotenzeichen"/>
          <w:lang w:val="en-US"/>
        </w:rPr>
        <w:t>3)</w:t>
      </w:r>
      <w:r w:rsidRPr="009C66B9">
        <w:rPr>
          <w:lang w:val="en-US"/>
        </w:rPr>
        <w:t xml:space="preserve"> </w:t>
      </w:r>
      <w:sdt>
        <w:sdtPr>
          <w:alias w:val="To edit, see citavi.com/edit"/>
          <w:tag w:val="CitaviPlaceholder#16051bb5-ec2c-4950-8bbf-acd18d42f667"/>
          <w:id w:val="1380062797"/>
          <w:placeholder>
            <w:docPart w:val="DefaultPlaceholder_-1854013440"/>
          </w:placeholder>
        </w:sdtPr>
        <w:sdtEndPr/>
        <w:sdtContent>
          <w:r>
            <w:rPr>
              <w:noProof/>
            </w:rPr>
            <w:fldChar w:fldCharType="begin"/>
          </w:r>
          <w:r w:rsidRPr="009C66B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bWFya2JvdWx0b24uY28udWsvam91cm5hbC9zdHJ1Y3R1cmUtZmlyc3QtY29udGVudC1hbHdheXMvIiwiVXJpU3RyaW5nIjoiaHR0cHM6Ly9tYXJrYm91bHRvbi5jby51ay9qb3VybmFsL3N0cnVjdHVyZS1maXJzdC1jb250ZW50LWFsd2F5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}</w:instrText>
          </w:r>
          <w:r>
            <w:rPr>
              <w:noProof/>
            </w:rPr>
            <w:fldChar w:fldCharType="separate"/>
          </w:r>
          <w:r w:rsidRPr="009C66B9">
            <w:rPr>
              <w:noProof/>
              <w:lang w:val="en-US"/>
            </w:rPr>
            <w:t>Boulton M. (2012)</w:t>
          </w:r>
          <w:r>
            <w:rPr>
              <w:noProof/>
            </w:rPr>
            <w:fldChar w:fldCharType="end"/>
          </w:r>
        </w:sdtContent>
      </w:sdt>
    </w:p>
  </w:footnote>
  <w:footnote w:id="4">
    <w:p w14:paraId="4780A88B" w14:textId="41F05B70" w:rsidR="000F24A7" w:rsidRPr="009C66B9" w:rsidRDefault="000F24A7">
      <w:pPr>
        <w:pStyle w:val="Funotentext"/>
        <w:rPr>
          <w:lang w:val="en-US"/>
        </w:rPr>
      </w:pPr>
      <w:r w:rsidRPr="009C66B9">
        <w:rPr>
          <w:rStyle w:val="Funotenzeichen"/>
          <w:lang w:val="en-US"/>
        </w:rPr>
        <w:t>4)</w:t>
      </w:r>
      <w:r w:rsidRPr="009C66B9">
        <w:rPr>
          <w:lang w:val="en-US"/>
        </w:rPr>
        <w:t xml:space="preserve"> </w:t>
      </w:r>
      <w:proofErr w:type="spellStart"/>
      <w:r w:rsidRPr="009C66B9">
        <w:rPr>
          <w:lang w:val="en-US"/>
        </w:rPr>
        <w:t>Vgl</w:t>
      </w:r>
      <w:proofErr w:type="spellEnd"/>
      <w:r w:rsidRPr="009C66B9">
        <w:rPr>
          <w:lang w:val="en-US"/>
        </w:rPr>
        <w:t>. Frost B. (2016), S. 52</w:t>
      </w:r>
    </w:p>
  </w:footnote>
  <w:footnote w:id="5">
    <w:p w14:paraId="758D7223" w14:textId="21009689" w:rsidR="000F24A7" w:rsidRPr="0080749F" w:rsidRDefault="000F24A7">
      <w:pPr>
        <w:pStyle w:val="Funotentext"/>
      </w:pPr>
      <w:r w:rsidRPr="009C66B9">
        <w:rPr>
          <w:rStyle w:val="Funotenzeichen"/>
          <w:lang w:val="en-US"/>
        </w:rPr>
        <w:t>5)</w:t>
      </w:r>
      <w:r w:rsidRPr="009C66B9">
        <w:rPr>
          <w:lang w:val="en-US"/>
        </w:rPr>
        <w:t xml:space="preserve"> </w:t>
      </w:r>
      <w:sdt>
        <w:sdtPr>
          <w:alias w:val="To edit, see citavi.com/edit"/>
          <w:tag w:val="CitaviPlaceholder#f528a376-e02b-460d-a7b0-e515175aacac"/>
          <w:id w:val="-804616622"/>
          <w:placeholder>
            <w:docPart w:val="DefaultPlaceholder_-1854013440"/>
          </w:placeholder>
        </w:sdtPr>
        <w:sdtEndPr/>
        <w:sdtContent>
          <w:r>
            <w:rPr>
              <w:noProof/>
            </w:rPr>
            <w:fldChar w:fldCharType="begin"/>
          </w:r>
          <w:r w:rsidRPr="009C66B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MjJlOTIyLTk1YWMtNDFlYy04NWJjLWI4MDM4YjU4NmI2NyIsIlJhbmdlTGVuZ3RoIjoxOCwiUmVmZXJlbmNlSWQiOiJiOWNhY2JhYi05NGM5LTQ3Y2QtOWJmMC1lMWQ0MTBmODU5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</w:instrText>
          </w:r>
          <w:r>
            <w:rPr>
              <w:noProof/>
            </w:rPr>
            <w:instrText>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}</w:instrText>
          </w:r>
          <w:r>
            <w:rPr>
              <w:noProof/>
            </w:rPr>
            <w:fldChar w:fldCharType="separate"/>
          </w:r>
          <w:r>
            <w:rPr>
              <w:noProof/>
            </w:rPr>
            <w:t>Lederer A. (2021)</w:t>
          </w:r>
          <w:r>
            <w:rPr>
              <w:noProof/>
            </w:rPr>
            <w:fldChar w:fldCharType="end"/>
          </w:r>
          <w:r>
            <w:rPr>
              <w:noProof/>
            </w:rPr>
            <w:t>, S. 2</w:t>
          </w:r>
        </w:sdtContent>
      </w:sdt>
    </w:p>
  </w:footnote>
  <w:footnote w:id="6">
    <w:p w14:paraId="370D6542" w14:textId="39A52F0F" w:rsidR="000F24A7" w:rsidRPr="00E54B25" w:rsidRDefault="000F24A7">
      <w:pPr>
        <w:pStyle w:val="Funotentext"/>
      </w:pPr>
      <w:r>
        <w:rPr>
          <w:rStyle w:val="Funotenzeichen"/>
        </w:rPr>
        <w:t>6)</w:t>
      </w:r>
      <w:r>
        <w:t xml:space="preserve"> </w:t>
      </w:r>
      <w:sdt>
        <w:sdtPr>
          <w:alias w:val="To edit, see citavi.com/edit"/>
          <w:tag w:val="CitaviPlaceholder#94ca76fe-1c6b-43a3-a128-21bf9261e913"/>
          <w:id w:val="-14668864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IiwiVXJpU3RyaW5nIjoiaHR0cHM6Ly9naXRodWIuY29t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}</w:instrText>
          </w:r>
          <w:r>
            <w:rPr>
              <w:noProof/>
            </w:rPr>
            <w:fldChar w:fldCharType="separate"/>
          </w:r>
          <w:r>
            <w:rPr>
              <w:noProof/>
            </w:rPr>
            <w:t>GitHub (2021)</w:t>
          </w:r>
          <w:r>
            <w:rPr>
              <w:noProof/>
            </w:rPr>
            <w:fldChar w:fldCharType="end"/>
          </w:r>
        </w:sdtContent>
      </w:sdt>
    </w:p>
  </w:footnote>
  <w:footnote w:id="7">
    <w:p w14:paraId="7D48EBC7" w14:textId="1E9244D1" w:rsidR="000F24A7" w:rsidRPr="003B4AF7" w:rsidRDefault="000F24A7">
      <w:pPr>
        <w:pStyle w:val="Funotentext"/>
      </w:pPr>
      <w:r w:rsidRPr="0067062A">
        <w:rPr>
          <w:rStyle w:val="Funotenzeichen"/>
        </w:rPr>
        <w:t>7)</w:t>
      </w:r>
      <w:r w:rsidRPr="0067062A">
        <w:t xml:space="preserve"> </w:t>
      </w:r>
      <w:sdt>
        <w:sdtPr>
          <w:alias w:val="To edit, see citavi.com/edit"/>
          <w:tag w:val="CitaviPlaceholder#9f7e7ef7-4185-4202-84c7-633bd5e44b02"/>
          <w:id w:val="718325681"/>
          <w:placeholder>
            <w:docPart w:val="DefaultPlaceholder_-1854013440"/>
          </w:placeholder>
        </w:sdtPr>
        <w:sdtEndPr/>
        <w:sdtContent>
          <w:r w:rsidRPr="0067062A">
            <w:t xml:space="preserve">Vgl. </w:t>
          </w:r>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ZiYjE1LTY5MWUtNGM4NS04ODFlLTFmNDE5NjgwNWU5ZiIsIlJhbmdlTGVuZ3RoIjoxOSwiUmVmZXJlbmNlSWQiOiJmMzRiNzNjMS0zNGQ1LTQ4ZTQtYWI0Yi05OTg2MTkwNzc1O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}</w:instrText>
          </w:r>
          <w:r>
            <w:rPr>
              <w:noProof/>
            </w:rPr>
            <w:fldChar w:fldCharType="separate"/>
          </w:r>
          <w:r>
            <w:rPr>
              <w:noProof/>
            </w:rPr>
            <w:t>Malcher et al. 2020</w:t>
          </w:r>
          <w:r>
            <w:rPr>
              <w:noProof/>
            </w:rPr>
            <w:fldChar w:fldCharType="end"/>
          </w:r>
          <w:r>
            <w:rPr>
              <w:noProof/>
            </w:rPr>
            <w:t>, S. 5f</w:t>
          </w:r>
        </w:sdtContent>
      </w:sdt>
      <w:r>
        <w:t>f</w:t>
      </w:r>
    </w:p>
  </w:footnote>
  <w:footnote w:id="8">
    <w:p w14:paraId="2ACA00FF" w14:textId="47C41972" w:rsidR="000F24A7" w:rsidRPr="00DD650E" w:rsidRDefault="000F24A7">
      <w:pPr>
        <w:pStyle w:val="Funotentext"/>
      </w:pPr>
      <w:r>
        <w:rPr>
          <w:rStyle w:val="Funotenzeichen"/>
        </w:rPr>
        <w:t>8)</w:t>
      </w:r>
      <w:r>
        <w:t xml:space="preserve"> </w:t>
      </w:r>
      <w:sdt>
        <w:sdtPr>
          <w:alias w:val="To edit, see citavi.com/edit"/>
          <w:tag w:val="CitaviPlaceholder#ffd51417-d45e-44b6-a0ce-f371a3c3e18c"/>
          <w:id w:val="-698782652"/>
          <w:placeholder>
            <w:docPart w:val="DefaultPlaceholder_-1854013440"/>
          </w:placeholder>
        </w:sdtPr>
        <w:sdtEndPr/>
        <w:sdtContent>
          <w:r>
            <w:t xml:space="preserve">Vgl. </w:t>
          </w:r>
          <w:proofErr w:type="spellStart"/>
          <w:r>
            <w:t>Wahlin</w:t>
          </w:r>
          <w:proofErr w:type="spellEnd"/>
          <w:r>
            <w:t xml:space="preserve"> </w:t>
          </w:r>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DJpbmZvcm1hdGlrLmRlL2Jsb2cvc29mdHdhcmVlbnR3aWNrbHVuZy9kaWUtNS13ZXNlbnRsaWNoZW4tdm9ydGVpbGUtdm9uLWFuZ3VsYXItdW5kLXR5cGVzY3JpcHQvIiwiVXJpU3RyaW5nIjoiaHR0cHM6Ly90MmluZm9ybWF0aWsuZGUvYmxvZy9zb2Z0d2FyZWVudHdpY2tsdW5nL2RpZS01LXdlc2VudGxpY2hlbi12b3J0ZWlsZS12b24tYW5ndWxhci11bmQtdHlwZXNjcmlwd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}</w:instrText>
          </w:r>
          <w:r>
            <w:rPr>
              <w:noProof/>
            </w:rPr>
            <w:fldChar w:fldCharType="separate"/>
          </w:r>
          <w:r>
            <w:rPr>
              <w:noProof/>
            </w:rPr>
            <w:t>D. (2019)</w:t>
          </w:r>
          <w:r>
            <w:rPr>
              <w:noProof/>
            </w:rPr>
            <w:fldChar w:fldCharType="end"/>
          </w:r>
        </w:sdtContent>
      </w:sdt>
    </w:p>
  </w:footnote>
  <w:footnote w:id="9">
    <w:p w14:paraId="2486FF67" w14:textId="4E58ABC7" w:rsidR="00D94E9B" w:rsidRDefault="00D94E9B">
      <w:pPr>
        <w:pStyle w:val="Funotentext"/>
      </w:pPr>
      <w:r>
        <w:rPr>
          <w:rStyle w:val="Funotenzeichen"/>
        </w:rPr>
        <w:t>9)</w:t>
      </w:r>
      <w:r>
        <w:t xml:space="preserve"> </w:t>
      </w:r>
      <w:sdt>
        <w:sdtPr>
          <w:alias w:val="To edit, see citavi.com/edit"/>
          <w:tag w:val="CitaviPlaceholder#595e3694-ba2b-404f-8ba3-0e5458b10b0f"/>
          <w:id w:val="-1764288102"/>
          <w:placeholder>
            <w:docPart w:val="DefaultPlaceholder_-1854013440"/>
          </w:placeholder>
        </w:sdtPr>
        <w:sdtContent>
          <w:r w:rsidR="00DC311E">
            <w:rPr>
              <w:noProof/>
            </w:rPr>
            <w:fldChar w:fldCharType="begin"/>
          </w:r>
          <w:r w:rsidR="00DC31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NThkZmQ0LTlhOWEtNDQyZi05YTNjLWMzNzRiZWIwZjJkZCIsIlJhbmdlTGVuZ3RoIjo3LCJSZWZlcmVuY2VJZCI6IjE2ZDJiZmRjLTY4MzEtNGRiNS1hM2Q3LWU1YzJlZGI2NmM2YSIsIlJlZmVyZW5jZSI6eyIkaWQiOiIzIiwiJHR5cGUiOiJTd2lzc0FjYWRlbWljLkNpdGF2aS5SZWZlcmVuY2UsIFN3aXNzQWNhZGVtaWMuQ2l0YXZpIiwiQWJzdHJhY3RDb21wbGV4aXR5IjowLCJBYnN0cmFjdFNvdXJjZVRleHRGb3JtYXQiOjAsIkFjY2Vzc0RhdGUiOiIxMC4wN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mF6ZWwuYnVpbGQvdmVyc2lvbnMvNC4wLjAvYmF6ZWwtb3ZlcnZpZXcuaHRtbCIsIlVyaVN0cmluZyI6Imh0dHBzOi8vZG9jcy5iYXplbC5idWlsZC92ZXJzaW9ucy80LjAuMC9iYXplbC1vdmVydmlldy5odG1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}</w:instrText>
          </w:r>
          <w:r w:rsidR="00DC311E">
            <w:rPr>
              <w:noProof/>
            </w:rPr>
            <w:fldChar w:fldCharType="separate"/>
          </w:r>
          <w:r w:rsidR="00DC311E">
            <w:rPr>
              <w:noProof/>
            </w:rPr>
            <w:t>Google.</w:t>
          </w:r>
          <w:r w:rsidR="00DC311E">
            <w:rPr>
              <w:noProof/>
            </w:rPr>
            <w:fldChar w:fldCharType="end"/>
          </w:r>
        </w:sdtContent>
      </w:sdt>
    </w:p>
  </w:footnote>
  <w:footnote w:id="10">
    <w:p w14:paraId="3D4181AA" w14:textId="7843B2FB" w:rsidR="00D94E9B" w:rsidRDefault="00D94E9B">
      <w:pPr>
        <w:pStyle w:val="Funotentext"/>
      </w:pPr>
      <w:r>
        <w:rPr>
          <w:rStyle w:val="Funotenzeichen"/>
        </w:rPr>
        <w:t>10)</w:t>
      </w:r>
      <w:r>
        <w:t xml:space="preserve"> </w:t>
      </w:r>
      <w:sdt>
        <w:sdtPr>
          <w:alias w:val="To edit, see citavi.com/edit"/>
          <w:tag w:val="CitaviPlaceholder#d83ae7a9-280f-4c86-85bf-29f9bc6c8e90"/>
          <w:id w:val="-419946656"/>
          <w:placeholder>
            <w:docPart w:val="DefaultPlaceholder_-1854013440"/>
          </w:placeholder>
        </w:sdtPr>
        <w:sdtContent>
          <w:r>
            <w:rPr>
              <w:noProof/>
            </w:rPr>
            <w:fldChar w:fldCharType="begin"/>
          </w:r>
          <w:r w:rsidR="00DC31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NWJjMWZkLTVkM2EtNDU5OS1iMTJmLTk1NDFmNGJjYzBiZSIsIlJhbmdlTGVuZ3RoIjo3LCJSZWZlcmVuY2VJZCI6IjFlOWNjZTQyLTdlOWQtNGZmMS1hOGY4LWVkZDliNGMxZWRlNSIsIlJlZmVyZW5jZSI6eyIkaWQiOiIzIiwiJHR5cGUiOiJTd2lzc0FjYWRlbWljLkNpdGF2aS5SZWZlcmVuY2UsIFN3aXNzQWNhZGVtaWMuQ2l0YXZpIiwiQWJzdHJhY3RDb21wbGV4aXR5IjowLCJBYnN0cmFjdFNvdXJjZVRleHRGb3JtYXQiOjAsIkFjY2Vzc0RhdGUiOiIxMC4wN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hemVsLmJ1aWxkL3VzZXJzLmh0bWwiLCJVcmlTdHJpbmciOiJodHRwczovL2JhemVsLmJ1aWxkL3VzZXJzLmh0b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}</w:instrText>
          </w:r>
          <w:r>
            <w:rPr>
              <w:noProof/>
            </w:rPr>
            <w:fldChar w:fldCharType="separate"/>
          </w:r>
          <w:r>
            <w:rPr>
              <w:noProof/>
            </w:rPr>
            <w:t>Google.</w:t>
          </w:r>
          <w:r>
            <w:rPr>
              <w:noProof/>
            </w:rPr>
            <w:fldChar w:fldCharType="end"/>
          </w:r>
        </w:sdtContent>
      </w:sdt>
    </w:p>
  </w:footnote>
  <w:footnote w:id="11">
    <w:p w14:paraId="31517012" w14:textId="53E98044" w:rsidR="004E2771" w:rsidRDefault="004E2771">
      <w:pPr>
        <w:pStyle w:val="Funotentext"/>
      </w:pPr>
      <w:r>
        <w:rPr>
          <w:rStyle w:val="Funotenzeichen"/>
        </w:rPr>
        <w:t>9)</w:t>
      </w:r>
      <w:r>
        <w:t xml:space="preserve"> </w:t>
      </w:r>
      <w:sdt>
        <w:sdtPr>
          <w:alias w:val="To edit, see citavi.com/edit"/>
          <w:tag w:val="CitaviPlaceholder#c1ceaf56-d83b-428f-ac11-62c106f47f55"/>
          <w:id w:val="154293701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jU3MTgwLTM5NTYtNGQ2Ni05ZGI0LWMyOTE5MGI1YTQyMSIsIlJhbmdlTGVuZ3RoIjoyNSwiUmVmZXJlbmNlSWQiOiJmMTA5ZWFlYi1hNWViLTRlODItYTZlNi00ZTc0MGU5NzQyNWUiLCJSZWZlcmVuY2UiOnsiJGlkIjoiMyIsIiR0eXBlIjoiU3dpc3NBY2FkZW1pYy5DaXRhdmkuUmVmZXJlbmNlLCBTd2lzc0FjYWRlbWljLkNpdGF2aSIsIkFic3RyYWN0Q29tcGxleGl0eSI6MCwiQWJzdHJhY3RTb3VyY2VUZXh0Rm9ybWF0IjowLCJBY2Nlc3NEYXRlIjoiMjkuMDQuMjAyM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}</w:instrText>
          </w:r>
          <w:r>
            <w:rPr>
              <w:noProof/>
            </w:rPr>
            <w:fldChar w:fldCharType="separate"/>
          </w:r>
          <w:r>
            <w:rPr>
              <w:noProof/>
            </w:rPr>
            <w:t>Development Support (2021).</w:t>
          </w:r>
          <w:r>
            <w:rPr>
              <w:noProof/>
            </w:rPr>
            <w:fldChar w:fldCharType="end"/>
          </w:r>
        </w:sdtContent>
      </w:sdt>
    </w:p>
  </w:footnote>
  <w:footnote w:id="12">
    <w:p w14:paraId="13E5CCD7" w14:textId="5A73F03B" w:rsidR="004E2771" w:rsidRDefault="004E2771">
      <w:pPr>
        <w:pStyle w:val="Funotentext"/>
      </w:pPr>
      <w:r>
        <w:rPr>
          <w:rStyle w:val="Funotenzeichen"/>
        </w:rPr>
        <w:t>10)</w:t>
      </w:r>
      <w:r>
        <w:t xml:space="preserve"> </w:t>
      </w:r>
      <w:sdt>
        <w:sdtPr>
          <w:alias w:val="To edit, see citavi.com/edit"/>
          <w:tag w:val="CitaviPlaceholder#590f476c-93ec-4c8e-b475-3e34fae21738"/>
          <w:id w:val="1876962589"/>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OTQ0NTljLTNlZDYtNGQ5Yi05NDYyLTUwMjNhMGZjZjc3OSIsIlJhbmdlTGVuZ3RoIjo3LCJSZWZlcmVuY2VJZCI6IjdjOTAwMDkwLTU4MmYtNDhmNi1iMjllLTc4ZjdkZmRhOTI1MCIsIlJlZmVyZW5jZSI6eyIkaWQiOiIzIiwiJHR5cGUiOiJTd2lzc0FjYWRlbWljLkNpdGF2aS5SZWZlcmVuY2UsIFN3aXNzQWNhZGVtaWMuQ2l0YXZpIiwiQWJzdHJhY3RDb21wbGV4aXR5IjowLCJBYnN0cmFjdFNvdXJjZVRleHRGb3JtYXQiOjAsIkFjY2Vzc0RhdGUiOiIyOS4wNC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1hdGVyaWFsLmFuZ3VsYXIuaW8vY29tcG9uZW50cy9jYXRlZ29yaWVzIiwiVXJpU3RyaW5nIjoiaHR0cHM6Ly9tYXRlcmlhbC5hbmd1bGFyLmlvL2NvbXBvbmVudHMvY2F0ZWdvcmllc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}</w:instrText>
          </w:r>
          <w:r>
            <w:rPr>
              <w:noProof/>
            </w:rPr>
            <w:fldChar w:fldCharType="separate"/>
          </w:r>
          <w:r>
            <w:rPr>
              <w:noProof/>
            </w:rPr>
            <w:t>Google.</w:t>
          </w:r>
          <w:r>
            <w:rPr>
              <w:noProof/>
            </w:rPr>
            <w:fldChar w:fldCharType="end"/>
          </w:r>
        </w:sdtContent>
      </w:sdt>
    </w:p>
  </w:footnote>
  <w:footnote w:id="13">
    <w:p w14:paraId="35C897D3" w14:textId="11912C60" w:rsidR="00D83229" w:rsidRDefault="00D83229">
      <w:pPr>
        <w:pStyle w:val="Funotentext"/>
      </w:pPr>
      <w:r>
        <w:rPr>
          <w:rStyle w:val="Funotenzeichen"/>
        </w:rPr>
        <w:t>11)</w:t>
      </w:r>
      <w:r>
        <w:t xml:space="preserve"> </w:t>
      </w:r>
      <w:sdt>
        <w:sdtPr>
          <w:alias w:val="To edit, see citavi.com/edit"/>
          <w:tag w:val="CitaviPlaceholder#a5fdeb8b-4b20-4d00-ac2c-49f06222f71a"/>
          <w:id w:val="-915320212"/>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hbmd1bGFyLTItdHJhaW5pbmctYm9vay5yYW5nbGUuaW8vZGkvYW5ndWxhcjIvaW5qZWN0X2FuZF9pbmplY3RhYmxlIiwiVXJpU3RyaW5nIjoiaHR0cHM6Ly9hbmd1bGFyLTItdHJhaW5pbmctYm9vay5yYW5nbGUuaW8vZGkvYW5ndWxhcjIvaW5qZWN0X2FuZF9pbmplY3RhYmxl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}</w:instrText>
          </w:r>
          <w:r>
            <w:rPr>
              <w:noProof/>
            </w:rPr>
            <w:fldChar w:fldCharType="separate"/>
          </w:r>
          <w:r>
            <w:rPr>
              <w:noProof/>
            </w:rPr>
            <w:t>Sureshkumar A. (2019).</w:t>
          </w:r>
          <w:r>
            <w:rPr>
              <w:noProof/>
            </w:rPr>
            <w:fldChar w:fldCharType="end"/>
          </w:r>
        </w:sdtContent>
      </w:sdt>
    </w:p>
  </w:footnote>
  <w:footnote w:id="14">
    <w:p w14:paraId="0756D0A4" w14:textId="720C720E" w:rsidR="00F32D71" w:rsidRDefault="00F32D71">
      <w:pPr>
        <w:pStyle w:val="Funotentext"/>
      </w:pPr>
      <w:r>
        <w:rPr>
          <w:rStyle w:val="Funotenzeichen"/>
        </w:rPr>
        <w:t>12)</w:t>
      </w:r>
      <w:r>
        <w:t xml:space="preserve"> </w:t>
      </w:r>
      <w:sdt>
        <w:sdtPr>
          <w:alias w:val="To edit, see citavi.com/edit"/>
          <w:tag w:val="CitaviPlaceholder#8ec365ad-3123-49f1-a962-3074bf5351a8"/>
          <w:id w:val="1795479651"/>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TdjZWI1LTYwZGYtNGY3Yy1iY2FlLTcxMGFhNWQzZDZhNyIsIlJhbmdlTGVuZ3RoIjo3LCJSZWZlcmVuY2VJZCI6IjIxYjlmYmY2LTA3NzAtNDYzMy05MGZiLTZlYzQ0YmRkZGNkNC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hbmd1bGFyLmlvL2d1aWRlL2lucHV0cy1vdXRwdXRzIiwiVXJpU3RyaW5nIjoiaHR0cHM6Ly9hbmd1bGFyLmlvL2d1aWRlL2lucHV0cy1vdXRwdXR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}</w:instrText>
          </w:r>
          <w:r>
            <w:rPr>
              <w:noProof/>
            </w:rPr>
            <w:fldChar w:fldCharType="separate"/>
          </w:r>
          <w:r>
            <w:rPr>
              <w:noProof/>
            </w:rPr>
            <w:t>Google.</w:t>
          </w:r>
          <w:r>
            <w:rPr>
              <w:noProof/>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9925F1" w14:textId="232F3757" w:rsidR="000F24A7" w:rsidRDefault="000F24A7">
    <w:pPr>
      <w:pStyle w:val="Kopfzeile"/>
    </w:pPr>
    <w:r w:rsidRPr="00AF6CA8">
      <w:rPr>
        <w:rFonts w:ascii="Arial Fett" w:hAnsi="Arial Fett"/>
        <w:b/>
        <w:noProof/>
        <w:color w:val="C0C0C0"/>
        <w:sz w:val="28"/>
        <w:szCs w:val="28"/>
      </w:rPr>
      <w:drawing>
        <wp:anchor distT="0" distB="0" distL="114300" distR="114300" simplePos="0" relativeHeight="251659264" behindDoc="0" locked="0" layoutInCell="1" allowOverlap="1" wp14:anchorId="656ABB87" wp14:editId="14327B6A">
          <wp:simplePos x="0" y="0"/>
          <wp:positionH relativeFrom="column">
            <wp:posOffset>4802174</wp:posOffset>
          </wp:positionH>
          <wp:positionV relativeFrom="paragraph">
            <wp:posOffset>-374098</wp:posOffset>
          </wp:positionV>
          <wp:extent cx="1638300" cy="685800"/>
          <wp:effectExtent l="0" t="0" r="0" b="0"/>
          <wp:wrapNone/>
          <wp:docPr id="6"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FA7BA5"/>
    <w:multiLevelType w:val="hybridMultilevel"/>
    <w:tmpl w:val="6A92C5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3074"/>
    <w:rsid w:val="000006EA"/>
    <w:rsid w:val="00011D18"/>
    <w:rsid w:val="00036539"/>
    <w:rsid w:val="00053A1B"/>
    <w:rsid w:val="000547C1"/>
    <w:rsid w:val="0006565B"/>
    <w:rsid w:val="00093074"/>
    <w:rsid w:val="000A4EB2"/>
    <w:rsid w:val="000D2C14"/>
    <w:rsid w:val="000F24A7"/>
    <w:rsid w:val="000F2970"/>
    <w:rsid w:val="000F51E9"/>
    <w:rsid w:val="001103D7"/>
    <w:rsid w:val="001225F6"/>
    <w:rsid w:val="00154052"/>
    <w:rsid w:val="00174553"/>
    <w:rsid w:val="001A3B91"/>
    <w:rsid w:val="001B57EC"/>
    <w:rsid w:val="001E5C0B"/>
    <w:rsid w:val="001E6D40"/>
    <w:rsid w:val="001F1078"/>
    <w:rsid w:val="001F22DA"/>
    <w:rsid w:val="001F6B67"/>
    <w:rsid w:val="00202624"/>
    <w:rsid w:val="0021320D"/>
    <w:rsid w:val="002240CD"/>
    <w:rsid w:val="00242912"/>
    <w:rsid w:val="002504EE"/>
    <w:rsid w:val="002B1EDC"/>
    <w:rsid w:val="002B69DE"/>
    <w:rsid w:val="002F0DBD"/>
    <w:rsid w:val="0031538A"/>
    <w:rsid w:val="00345D92"/>
    <w:rsid w:val="00360264"/>
    <w:rsid w:val="00362B81"/>
    <w:rsid w:val="00372011"/>
    <w:rsid w:val="003749AB"/>
    <w:rsid w:val="0037583D"/>
    <w:rsid w:val="00396C0D"/>
    <w:rsid w:val="003B4AF7"/>
    <w:rsid w:val="003C463F"/>
    <w:rsid w:val="003D0536"/>
    <w:rsid w:val="003E0C0E"/>
    <w:rsid w:val="0041577A"/>
    <w:rsid w:val="00417B5B"/>
    <w:rsid w:val="004218FD"/>
    <w:rsid w:val="00427195"/>
    <w:rsid w:val="004B710A"/>
    <w:rsid w:val="004E2771"/>
    <w:rsid w:val="0050337F"/>
    <w:rsid w:val="0053775D"/>
    <w:rsid w:val="0057267A"/>
    <w:rsid w:val="005770A3"/>
    <w:rsid w:val="006134F2"/>
    <w:rsid w:val="006161BA"/>
    <w:rsid w:val="00626E47"/>
    <w:rsid w:val="00632887"/>
    <w:rsid w:val="00637D7F"/>
    <w:rsid w:val="00644F20"/>
    <w:rsid w:val="0067062A"/>
    <w:rsid w:val="00680B00"/>
    <w:rsid w:val="0069378E"/>
    <w:rsid w:val="006942F3"/>
    <w:rsid w:val="006C41A9"/>
    <w:rsid w:val="006F0355"/>
    <w:rsid w:val="00717235"/>
    <w:rsid w:val="00727F07"/>
    <w:rsid w:val="00737099"/>
    <w:rsid w:val="00754050"/>
    <w:rsid w:val="00760AB4"/>
    <w:rsid w:val="00784ED8"/>
    <w:rsid w:val="007B0A9A"/>
    <w:rsid w:val="007E5C8A"/>
    <w:rsid w:val="00802154"/>
    <w:rsid w:val="0080749F"/>
    <w:rsid w:val="00810B41"/>
    <w:rsid w:val="00834C1D"/>
    <w:rsid w:val="008816EE"/>
    <w:rsid w:val="00884558"/>
    <w:rsid w:val="008A2605"/>
    <w:rsid w:val="008F6D24"/>
    <w:rsid w:val="0093663A"/>
    <w:rsid w:val="00942CF2"/>
    <w:rsid w:val="00953DB5"/>
    <w:rsid w:val="00991241"/>
    <w:rsid w:val="00991CA6"/>
    <w:rsid w:val="009B289B"/>
    <w:rsid w:val="009B3625"/>
    <w:rsid w:val="009C66B9"/>
    <w:rsid w:val="00A22F20"/>
    <w:rsid w:val="00A25403"/>
    <w:rsid w:val="00A31039"/>
    <w:rsid w:val="00A524EA"/>
    <w:rsid w:val="00A768E6"/>
    <w:rsid w:val="00A81299"/>
    <w:rsid w:val="00A9685B"/>
    <w:rsid w:val="00AA0AB5"/>
    <w:rsid w:val="00AA7A85"/>
    <w:rsid w:val="00AD6C22"/>
    <w:rsid w:val="00AE72EE"/>
    <w:rsid w:val="00B560AE"/>
    <w:rsid w:val="00B7414D"/>
    <w:rsid w:val="00BC478A"/>
    <w:rsid w:val="00BE7473"/>
    <w:rsid w:val="00BF51BA"/>
    <w:rsid w:val="00BF627B"/>
    <w:rsid w:val="00C01065"/>
    <w:rsid w:val="00C02AB9"/>
    <w:rsid w:val="00C25C8E"/>
    <w:rsid w:val="00C357F8"/>
    <w:rsid w:val="00C46531"/>
    <w:rsid w:val="00C72850"/>
    <w:rsid w:val="00C826BC"/>
    <w:rsid w:val="00C8771F"/>
    <w:rsid w:val="00C87D29"/>
    <w:rsid w:val="00CF3E40"/>
    <w:rsid w:val="00D11572"/>
    <w:rsid w:val="00D22640"/>
    <w:rsid w:val="00D27C3B"/>
    <w:rsid w:val="00D34C1F"/>
    <w:rsid w:val="00D42BC2"/>
    <w:rsid w:val="00D4627D"/>
    <w:rsid w:val="00D626C7"/>
    <w:rsid w:val="00D83229"/>
    <w:rsid w:val="00D94E9B"/>
    <w:rsid w:val="00D96831"/>
    <w:rsid w:val="00DC0263"/>
    <w:rsid w:val="00DC311E"/>
    <w:rsid w:val="00DC5443"/>
    <w:rsid w:val="00DD650E"/>
    <w:rsid w:val="00DE1354"/>
    <w:rsid w:val="00DE284F"/>
    <w:rsid w:val="00E0272C"/>
    <w:rsid w:val="00E04674"/>
    <w:rsid w:val="00E04CA9"/>
    <w:rsid w:val="00E06EAB"/>
    <w:rsid w:val="00E54B25"/>
    <w:rsid w:val="00E73384"/>
    <w:rsid w:val="00EA1AEE"/>
    <w:rsid w:val="00EB35BD"/>
    <w:rsid w:val="00ED3020"/>
    <w:rsid w:val="00EF0E05"/>
    <w:rsid w:val="00EF4F80"/>
    <w:rsid w:val="00F13E56"/>
    <w:rsid w:val="00F1615C"/>
    <w:rsid w:val="00F32D71"/>
    <w:rsid w:val="00F33EF4"/>
    <w:rsid w:val="00F4207C"/>
    <w:rsid w:val="00F75AB8"/>
    <w:rsid w:val="00F90448"/>
    <w:rsid w:val="00FA44D3"/>
    <w:rsid w:val="00FD3546"/>
    <w:rsid w:val="00FD41BC"/>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6C4022"/>
  <w15:chartTrackingRefBased/>
  <w15:docId w15:val="{4FE6E7ED-1800-4A40-8329-C99AD567AD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36539"/>
    <w:pPr>
      <w:spacing w:line="360" w:lineRule="auto"/>
      <w:jc w:val="both"/>
    </w:pPr>
    <w:rPr>
      <w:rFonts w:ascii="Arial" w:hAnsi="Arial"/>
      <w:sz w:val="24"/>
      <w:lang w:val="de-DE"/>
    </w:rPr>
  </w:style>
  <w:style w:type="paragraph" w:styleId="berschrift1">
    <w:name w:val="heading 1"/>
    <w:basedOn w:val="Standard"/>
    <w:next w:val="Standard"/>
    <w:link w:val="berschrift1Zchn"/>
    <w:uiPriority w:val="9"/>
    <w:qFormat/>
    <w:rsid w:val="003C463F"/>
    <w:pPr>
      <w:keepNext/>
      <w:keepLines/>
      <w:spacing w:before="240" w:after="0"/>
      <w:outlineLvl w:val="0"/>
    </w:pPr>
    <w:rPr>
      <w:rFonts w:eastAsiaTheme="majorEastAsia" w:cstheme="majorBidi"/>
      <w:color w:val="000000" w:themeColor="text1"/>
      <w:sz w:val="32"/>
      <w:szCs w:val="32"/>
    </w:rPr>
  </w:style>
  <w:style w:type="paragraph" w:styleId="berschrift2">
    <w:name w:val="heading 2"/>
    <w:basedOn w:val="Standard"/>
    <w:next w:val="Standard"/>
    <w:link w:val="berschrift2Zchn"/>
    <w:uiPriority w:val="9"/>
    <w:unhideWhenUsed/>
    <w:qFormat/>
    <w:rsid w:val="00F13E56"/>
    <w:pPr>
      <w:keepNext/>
      <w:keepLines/>
      <w:spacing w:before="40" w:after="0"/>
      <w:outlineLvl w:val="1"/>
    </w:pPr>
    <w:rPr>
      <w:rFonts w:eastAsiaTheme="majorEastAsia" w:cstheme="majorBidi"/>
      <w:color w:val="000000" w:themeColor="text1"/>
      <w:sz w:val="28"/>
      <w:szCs w:val="26"/>
    </w:rPr>
  </w:style>
  <w:style w:type="paragraph" w:styleId="berschrift3">
    <w:name w:val="heading 3"/>
    <w:basedOn w:val="Standard"/>
    <w:next w:val="Standard"/>
    <w:link w:val="berschrift3Zchn"/>
    <w:uiPriority w:val="9"/>
    <w:unhideWhenUsed/>
    <w:qFormat/>
    <w:rsid w:val="003C463F"/>
    <w:pPr>
      <w:keepNext/>
      <w:keepLines/>
      <w:spacing w:before="40" w:after="0"/>
      <w:outlineLvl w:val="2"/>
    </w:pPr>
    <w:rPr>
      <w:rFonts w:eastAsiaTheme="majorEastAsia" w:cstheme="majorBidi"/>
      <w:color w:val="000000" w:themeColor="text1"/>
      <w:szCs w:val="24"/>
    </w:rPr>
  </w:style>
  <w:style w:type="paragraph" w:styleId="berschrift4">
    <w:name w:val="heading 4"/>
    <w:basedOn w:val="Standard"/>
    <w:next w:val="Standard"/>
    <w:link w:val="berschrift4Zchn"/>
    <w:uiPriority w:val="9"/>
    <w:semiHidden/>
    <w:unhideWhenUsed/>
    <w:qFormat/>
    <w:rsid w:val="000006E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006EA"/>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006EA"/>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006E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006E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006E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Verzeichnis1">
    <w:name w:val="toc 1"/>
    <w:basedOn w:val="Standard"/>
    <w:next w:val="Standard"/>
    <w:autoRedefine/>
    <w:uiPriority w:val="39"/>
    <w:unhideWhenUsed/>
    <w:rsid w:val="00360264"/>
    <w:pPr>
      <w:tabs>
        <w:tab w:val="right" w:leader="dot" w:pos="9062"/>
      </w:tabs>
      <w:spacing w:before="240" w:after="120"/>
    </w:pPr>
    <w:rPr>
      <w:rFonts w:cs="Arial"/>
      <w:b/>
      <w:bCs/>
      <w:noProof/>
      <w:szCs w:val="24"/>
    </w:rPr>
  </w:style>
  <w:style w:type="paragraph" w:styleId="Verzeichnis2">
    <w:name w:val="toc 2"/>
    <w:basedOn w:val="Standard"/>
    <w:next w:val="Standard"/>
    <w:autoRedefine/>
    <w:uiPriority w:val="39"/>
    <w:unhideWhenUsed/>
    <w:rsid w:val="00093074"/>
    <w:pPr>
      <w:spacing w:before="120" w:after="0"/>
      <w:ind w:left="240"/>
    </w:pPr>
    <w:rPr>
      <w:rFonts w:asciiTheme="minorHAnsi" w:hAnsiTheme="minorHAnsi" w:cstheme="minorHAnsi"/>
      <w:i/>
      <w:iCs/>
      <w:sz w:val="20"/>
      <w:szCs w:val="20"/>
    </w:rPr>
  </w:style>
  <w:style w:type="paragraph" w:styleId="Verzeichnis3">
    <w:name w:val="toc 3"/>
    <w:basedOn w:val="Standard"/>
    <w:next w:val="Standard"/>
    <w:autoRedefine/>
    <w:uiPriority w:val="39"/>
    <w:unhideWhenUsed/>
    <w:rsid w:val="00093074"/>
    <w:pPr>
      <w:spacing w:after="0"/>
      <w:ind w:left="480"/>
    </w:pPr>
    <w:rPr>
      <w:rFonts w:asciiTheme="minorHAnsi" w:hAnsiTheme="minorHAnsi" w:cstheme="minorHAnsi"/>
      <w:sz w:val="20"/>
      <w:szCs w:val="20"/>
    </w:rPr>
  </w:style>
  <w:style w:type="paragraph" w:styleId="Verzeichnis4">
    <w:name w:val="toc 4"/>
    <w:basedOn w:val="Standard"/>
    <w:next w:val="Standard"/>
    <w:autoRedefine/>
    <w:uiPriority w:val="39"/>
    <w:unhideWhenUsed/>
    <w:rsid w:val="00093074"/>
    <w:pPr>
      <w:spacing w:after="0"/>
      <w:ind w:left="720"/>
    </w:pPr>
    <w:rPr>
      <w:rFonts w:asciiTheme="minorHAnsi" w:hAnsiTheme="minorHAnsi" w:cstheme="minorHAnsi"/>
      <w:sz w:val="20"/>
      <w:szCs w:val="20"/>
    </w:rPr>
  </w:style>
  <w:style w:type="paragraph" w:styleId="Verzeichnis5">
    <w:name w:val="toc 5"/>
    <w:basedOn w:val="Standard"/>
    <w:next w:val="Standard"/>
    <w:autoRedefine/>
    <w:uiPriority w:val="39"/>
    <w:unhideWhenUsed/>
    <w:rsid w:val="00093074"/>
    <w:pPr>
      <w:spacing w:after="0"/>
      <w:ind w:left="960"/>
    </w:pPr>
    <w:rPr>
      <w:rFonts w:asciiTheme="minorHAnsi" w:hAnsiTheme="minorHAnsi" w:cstheme="minorHAnsi"/>
      <w:sz w:val="20"/>
      <w:szCs w:val="20"/>
    </w:rPr>
  </w:style>
  <w:style w:type="paragraph" w:styleId="Verzeichnis6">
    <w:name w:val="toc 6"/>
    <w:basedOn w:val="Standard"/>
    <w:next w:val="Standard"/>
    <w:autoRedefine/>
    <w:uiPriority w:val="39"/>
    <w:unhideWhenUsed/>
    <w:rsid w:val="00093074"/>
    <w:pPr>
      <w:spacing w:after="0"/>
      <w:ind w:left="1200"/>
    </w:pPr>
    <w:rPr>
      <w:rFonts w:asciiTheme="minorHAnsi" w:hAnsiTheme="minorHAnsi" w:cstheme="minorHAnsi"/>
      <w:sz w:val="20"/>
      <w:szCs w:val="20"/>
    </w:rPr>
  </w:style>
  <w:style w:type="paragraph" w:styleId="Verzeichnis7">
    <w:name w:val="toc 7"/>
    <w:basedOn w:val="Standard"/>
    <w:next w:val="Standard"/>
    <w:autoRedefine/>
    <w:uiPriority w:val="39"/>
    <w:unhideWhenUsed/>
    <w:rsid w:val="00093074"/>
    <w:pPr>
      <w:spacing w:after="0"/>
      <w:ind w:left="1440"/>
    </w:pPr>
    <w:rPr>
      <w:rFonts w:asciiTheme="minorHAnsi" w:hAnsiTheme="minorHAnsi" w:cstheme="minorHAnsi"/>
      <w:sz w:val="20"/>
      <w:szCs w:val="20"/>
    </w:rPr>
  </w:style>
  <w:style w:type="paragraph" w:styleId="Verzeichnis8">
    <w:name w:val="toc 8"/>
    <w:basedOn w:val="Standard"/>
    <w:next w:val="Standard"/>
    <w:autoRedefine/>
    <w:uiPriority w:val="39"/>
    <w:unhideWhenUsed/>
    <w:rsid w:val="00093074"/>
    <w:pPr>
      <w:spacing w:after="0"/>
      <w:ind w:left="1680"/>
    </w:pPr>
    <w:rPr>
      <w:rFonts w:asciiTheme="minorHAnsi" w:hAnsiTheme="minorHAnsi" w:cstheme="minorHAnsi"/>
      <w:sz w:val="20"/>
      <w:szCs w:val="20"/>
    </w:rPr>
  </w:style>
  <w:style w:type="paragraph" w:styleId="Verzeichnis9">
    <w:name w:val="toc 9"/>
    <w:basedOn w:val="Standard"/>
    <w:next w:val="Standard"/>
    <w:autoRedefine/>
    <w:uiPriority w:val="39"/>
    <w:unhideWhenUsed/>
    <w:rsid w:val="00093074"/>
    <w:pPr>
      <w:spacing w:after="0"/>
      <w:ind w:left="1920"/>
    </w:pPr>
    <w:rPr>
      <w:rFonts w:asciiTheme="minorHAnsi" w:hAnsiTheme="minorHAnsi" w:cstheme="minorHAnsi"/>
      <w:sz w:val="20"/>
      <w:szCs w:val="20"/>
    </w:rPr>
  </w:style>
  <w:style w:type="paragraph" w:styleId="Kopfzeile">
    <w:name w:val="header"/>
    <w:basedOn w:val="Standard"/>
    <w:link w:val="KopfzeileZchn"/>
    <w:unhideWhenUsed/>
    <w:rsid w:val="00DE284F"/>
    <w:pPr>
      <w:tabs>
        <w:tab w:val="center" w:pos="4703"/>
        <w:tab w:val="right" w:pos="9406"/>
      </w:tabs>
      <w:spacing w:after="0" w:line="240" w:lineRule="auto"/>
    </w:pPr>
  </w:style>
  <w:style w:type="character" w:customStyle="1" w:styleId="KopfzeileZchn">
    <w:name w:val="Kopfzeile Zchn"/>
    <w:basedOn w:val="Absatz-Standardschriftart"/>
    <w:link w:val="Kopfzeile"/>
    <w:rsid w:val="00DE284F"/>
  </w:style>
  <w:style w:type="paragraph" w:styleId="Fuzeile">
    <w:name w:val="footer"/>
    <w:basedOn w:val="Standard"/>
    <w:link w:val="FuzeileZchn"/>
    <w:uiPriority w:val="99"/>
    <w:unhideWhenUsed/>
    <w:rsid w:val="00DE284F"/>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DE284F"/>
  </w:style>
  <w:style w:type="character" w:customStyle="1" w:styleId="berschrift1Zchn">
    <w:name w:val="Überschrift 1 Zchn"/>
    <w:basedOn w:val="Absatz-Standardschriftart"/>
    <w:link w:val="berschrift1"/>
    <w:uiPriority w:val="9"/>
    <w:rsid w:val="003C463F"/>
    <w:rPr>
      <w:rFonts w:ascii="Arial" w:eastAsiaTheme="majorEastAsia" w:hAnsi="Arial" w:cstheme="majorBidi"/>
      <w:color w:val="000000" w:themeColor="text1"/>
      <w:sz w:val="32"/>
      <w:szCs w:val="32"/>
    </w:rPr>
  </w:style>
  <w:style w:type="character" w:customStyle="1" w:styleId="berschrift2Zchn">
    <w:name w:val="Überschrift 2 Zchn"/>
    <w:basedOn w:val="Absatz-Standardschriftart"/>
    <w:link w:val="berschrift2"/>
    <w:uiPriority w:val="9"/>
    <w:rsid w:val="00F13E56"/>
    <w:rPr>
      <w:rFonts w:ascii="Arial" w:eastAsiaTheme="majorEastAsia" w:hAnsi="Arial" w:cstheme="majorBidi"/>
      <w:color w:val="000000" w:themeColor="text1"/>
      <w:sz w:val="28"/>
      <w:szCs w:val="26"/>
    </w:rPr>
  </w:style>
  <w:style w:type="paragraph" w:styleId="Inhaltsverzeichnisberschrift">
    <w:name w:val="TOC Heading"/>
    <w:basedOn w:val="berschrift1"/>
    <w:next w:val="Standard"/>
    <w:uiPriority w:val="39"/>
    <w:unhideWhenUsed/>
    <w:qFormat/>
    <w:rsid w:val="00F1615C"/>
    <w:pPr>
      <w:outlineLvl w:val="9"/>
    </w:pPr>
    <w:rPr>
      <w:color w:val="2F5496" w:themeColor="accent1" w:themeShade="BF"/>
    </w:rPr>
  </w:style>
  <w:style w:type="character" w:styleId="Hyperlink">
    <w:name w:val="Hyperlink"/>
    <w:basedOn w:val="Absatz-Standardschriftart"/>
    <w:uiPriority w:val="99"/>
    <w:unhideWhenUsed/>
    <w:rsid w:val="00F1615C"/>
    <w:rPr>
      <w:color w:val="0563C1" w:themeColor="hyperlink"/>
      <w:u w:val="single"/>
    </w:rPr>
  </w:style>
  <w:style w:type="paragraph" w:styleId="Listenabsatz">
    <w:name w:val="List Paragraph"/>
    <w:basedOn w:val="Standard"/>
    <w:uiPriority w:val="34"/>
    <w:qFormat/>
    <w:rsid w:val="00AE72EE"/>
    <w:pPr>
      <w:ind w:left="720"/>
      <w:contextualSpacing/>
    </w:pPr>
  </w:style>
  <w:style w:type="character" w:styleId="Platzhaltertext">
    <w:name w:val="Placeholder Text"/>
    <w:basedOn w:val="Absatz-Standardschriftart"/>
    <w:uiPriority w:val="99"/>
    <w:semiHidden/>
    <w:rsid w:val="000006EA"/>
    <w:rPr>
      <w:color w:val="808080"/>
    </w:rPr>
  </w:style>
  <w:style w:type="paragraph" w:customStyle="1" w:styleId="CitaviBibliographyEntry">
    <w:name w:val="Citavi Bibliography Entry"/>
    <w:basedOn w:val="Standard"/>
    <w:link w:val="CitaviBibliographyEntryZchn"/>
    <w:uiPriority w:val="99"/>
    <w:rsid w:val="000006EA"/>
    <w:pPr>
      <w:spacing w:after="120"/>
    </w:pPr>
  </w:style>
  <w:style w:type="character" w:customStyle="1" w:styleId="CitaviBibliographyEntryZchn">
    <w:name w:val="Citavi Bibliography Entry Zchn"/>
    <w:basedOn w:val="Absatz-Standardschriftart"/>
    <w:link w:val="CitaviBibliographyEntry"/>
    <w:uiPriority w:val="99"/>
    <w:rsid w:val="000006EA"/>
  </w:style>
  <w:style w:type="paragraph" w:customStyle="1" w:styleId="CitaviBibliographyHeading">
    <w:name w:val="Citavi Bibliography Heading"/>
    <w:basedOn w:val="berschrift1"/>
    <w:link w:val="CitaviBibliographyHeadingZchn"/>
    <w:uiPriority w:val="99"/>
    <w:rsid w:val="000006EA"/>
  </w:style>
  <w:style w:type="character" w:customStyle="1" w:styleId="CitaviBibliographyHeadingZchn">
    <w:name w:val="Citavi Bibliography Heading Zchn"/>
    <w:basedOn w:val="Absatz-Standardschriftart"/>
    <w:link w:val="CitaviBibliographyHeading"/>
    <w:uiPriority w:val="99"/>
    <w:rsid w:val="000006EA"/>
    <w:rPr>
      <w:rFonts w:asciiTheme="majorHAnsi" w:eastAsiaTheme="majorEastAsia" w:hAnsiTheme="majorHAnsi" w:cstheme="majorBidi"/>
      <w:color w:val="000000" w:themeColor="text1"/>
      <w:sz w:val="32"/>
      <w:szCs w:val="32"/>
    </w:rPr>
  </w:style>
  <w:style w:type="paragraph" w:customStyle="1" w:styleId="CitaviChapterBibliographyHeading">
    <w:name w:val="Citavi Chapter Bibliography Heading"/>
    <w:basedOn w:val="berschrift2"/>
    <w:link w:val="CitaviChapterBibliographyHeadingZchn"/>
    <w:uiPriority w:val="99"/>
    <w:rsid w:val="000006EA"/>
  </w:style>
  <w:style w:type="character" w:customStyle="1" w:styleId="CitaviChapterBibliographyHeadingZchn">
    <w:name w:val="Citavi Chapter Bibliography Heading Zchn"/>
    <w:basedOn w:val="Absatz-Standardschriftart"/>
    <w:link w:val="CitaviChapterBibliographyHeading"/>
    <w:uiPriority w:val="99"/>
    <w:rsid w:val="000006EA"/>
    <w:rPr>
      <w:rFonts w:asciiTheme="majorHAnsi" w:eastAsiaTheme="majorEastAsia" w:hAnsiTheme="majorHAnsi" w:cstheme="majorBidi"/>
      <w:color w:val="000000" w:themeColor="text1"/>
      <w:sz w:val="26"/>
      <w:szCs w:val="26"/>
    </w:rPr>
  </w:style>
  <w:style w:type="paragraph" w:customStyle="1" w:styleId="CitaviBibliographySubheading1">
    <w:name w:val="Citavi Bibliography Subheading 1"/>
    <w:basedOn w:val="berschrift2"/>
    <w:link w:val="CitaviBibliographySubheading1Zchn"/>
    <w:uiPriority w:val="99"/>
    <w:rsid w:val="000006EA"/>
    <w:pPr>
      <w:outlineLvl w:val="9"/>
    </w:pPr>
  </w:style>
  <w:style w:type="character" w:customStyle="1" w:styleId="CitaviBibliographySubheading1Zchn">
    <w:name w:val="Citavi Bibliography Subheading 1 Zchn"/>
    <w:basedOn w:val="Absatz-Standardschriftart"/>
    <w:link w:val="CitaviBibliographySubheading1"/>
    <w:uiPriority w:val="99"/>
    <w:rsid w:val="000006EA"/>
    <w:rPr>
      <w:rFonts w:asciiTheme="majorHAnsi" w:eastAsiaTheme="majorEastAsia" w:hAnsiTheme="majorHAnsi" w:cstheme="majorBidi"/>
      <w:color w:val="000000" w:themeColor="text1"/>
      <w:sz w:val="26"/>
      <w:szCs w:val="26"/>
      <w:lang w:val="de-DE"/>
    </w:rPr>
  </w:style>
  <w:style w:type="paragraph" w:customStyle="1" w:styleId="CitaviBibliographySubheading2">
    <w:name w:val="Citavi Bibliography Subheading 2"/>
    <w:basedOn w:val="berschrift3"/>
    <w:link w:val="CitaviBibliographySubheading2Zchn"/>
    <w:uiPriority w:val="99"/>
    <w:rsid w:val="000006EA"/>
    <w:pPr>
      <w:outlineLvl w:val="9"/>
    </w:pPr>
  </w:style>
  <w:style w:type="character" w:customStyle="1" w:styleId="CitaviBibliographySubheading2Zchn">
    <w:name w:val="Citavi Bibliography Subheading 2 Zchn"/>
    <w:basedOn w:val="Absatz-Standardschriftart"/>
    <w:link w:val="CitaviBibliographySubheading2"/>
    <w:uiPriority w:val="99"/>
    <w:rsid w:val="000006EA"/>
    <w:rPr>
      <w:rFonts w:asciiTheme="majorHAnsi" w:eastAsiaTheme="majorEastAsia" w:hAnsiTheme="majorHAnsi" w:cstheme="majorBidi"/>
      <w:color w:val="1F3763" w:themeColor="accent1" w:themeShade="7F"/>
      <w:sz w:val="24"/>
      <w:szCs w:val="24"/>
      <w:lang w:val="de-DE"/>
    </w:rPr>
  </w:style>
  <w:style w:type="character" w:customStyle="1" w:styleId="berschrift3Zchn">
    <w:name w:val="Überschrift 3 Zchn"/>
    <w:basedOn w:val="Absatz-Standardschriftart"/>
    <w:link w:val="berschrift3"/>
    <w:uiPriority w:val="9"/>
    <w:rsid w:val="003C463F"/>
    <w:rPr>
      <w:rFonts w:ascii="Arial" w:eastAsiaTheme="majorEastAsia" w:hAnsi="Arial" w:cstheme="majorBidi"/>
      <w:color w:val="000000" w:themeColor="text1"/>
      <w:sz w:val="24"/>
      <w:szCs w:val="24"/>
    </w:rPr>
  </w:style>
  <w:style w:type="paragraph" w:customStyle="1" w:styleId="CitaviBibliographySubheading3">
    <w:name w:val="Citavi Bibliography Subheading 3"/>
    <w:basedOn w:val="berschrift4"/>
    <w:link w:val="CitaviBibliographySubheading3Zchn"/>
    <w:uiPriority w:val="99"/>
    <w:rsid w:val="000006EA"/>
    <w:pPr>
      <w:outlineLvl w:val="9"/>
    </w:pPr>
  </w:style>
  <w:style w:type="character" w:customStyle="1" w:styleId="CitaviBibliographySubheading3Zchn">
    <w:name w:val="Citavi Bibliography Subheading 3 Zchn"/>
    <w:basedOn w:val="Absatz-Standardschriftart"/>
    <w:link w:val="CitaviBibliographySubheading3"/>
    <w:uiPriority w:val="99"/>
    <w:rsid w:val="000006EA"/>
    <w:rPr>
      <w:rFonts w:asciiTheme="majorHAnsi" w:eastAsiaTheme="majorEastAsia" w:hAnsiTheme="majorHAnsi" w:cstheme="majorBidi"/>
      <w:i/>
      <w:iCs/>
      <w:color w:val="2F5496" w:themeColor="accent1" w:themeShade="BF"/>
      <w:lang w:val="de-DE"/>
    </w:rPr>
  </w:style>
  <w:style w:type="character" w:customStyle="1" w:styleId="berschrift4Zchn">
    <w:name w:val="Überschrift 4 Zchn"/>
    <w:basedOn w:val="Absatz-Standardschriftart"/>
    <w:link w:val="berschrift4"/>
    <w:uiPriority w:val="9"/>
    <w:semiHidden/>
    <w:rsid w:val="000006EA"/>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0006EA"/>
    <w:pPr>
      <w:outlineLvl w:val="9"/>
    </w:pPr>
  </w:style>
  <w:style w:type="character" w:customStyle="1" w:styleId="CitaviBibliographySubheading4Zchn">
    <w:name w:val="Citavi Bibliography Subheading 4 Zchn"/>
    <w:basedOn w:val="Absatz-Standardschriftart"/>
    <w:link w:val="CitaviBibliographySubheading4"/>
    <w:uiPriority w:val="99"/>
    <w:rsid w:val="000006EA"/>
    <w:rPr>
      <w:rFonts w:asciiTheme="majorHAnsi" w:eastAsiaTheme="majorEastAsia" w:hAnsiTheme="majorHAnsi" w:cstheme="majorBidi"/>
      <w:color w:val="2F5496" w:themeColor="accent1" w:themeShade="BF"/>
      <w:lang w:val="de-DE"/>
    </w:rPr>
  </w:style>
  <w:style w:type="character" w:customStyle="1" w:styleId="berschrift5Zchn">
    <w:name w:val="Überschrift 5 Zchn"/>
    <w:basedOn w:val="Absatz-Standardschriftart"/>
    <w:link w:val="berschrift5"/>
    <w:uiPriority w:val="9"/>
    <w:semiHidden/>
    <w:rsid w:val="000006EA"/>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0006EA"/>
    <w:pPr>
      <w:outlineLvl w:val="9"/>
    </w:pPr>
  </w:style>
  <w:style w:type="character" w:customStyle="1" w:styleId="CitaviBibliographySubheading5Zchn">
    <w:name w:val="Citavi Bibliography Subheading 5 Zchn"/>
    <w:basedOn w:val="Absatz-Standardschriftart"/>
    <w:link w:val="CitaviBibliographySubheading5"/>
    <w:uiPriority w:val="99"/>
    <w:rsid w:val="000006EA"/>
    <w:rPr>
      <w:rFonts w:asciiTheme="majorHAnsi" w:eastAsiaTheme="majorEastAsia" w:hAnsiTheme="majorHAnsi" w:cstheme="majorBidi"/>
      <w:color w:val="1F3763" w:themeColor="accent1" w:themeShade="7F"/>
      <w:lang w:val="de-DE"/>
    </w:rPr>
  </w:style>
  <w:style w:type="character" w:customStyle="1" w:styleId="berschrift6Zchn">
    <w:name w:val="Überschrift 6 Zchn"/>
    <w:basedOn w:val="Absatz-Standardschriftart"/>
    <w:link w:val="berschrift6"/>
    <w:uiPriority w:val="9"/>
    <w:semiHidden/>
    <w:rsid w:val="000006EA"/>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0006EA"/>
    <w:pPr>
      <w:outlineLvl w:val="9"/>
    </w:pPr>
  </w:style>
  <w:style w:type="character" w:customStyle="1" w:styleId="CitaviBibliographySubheading6Zchn">
    <w:name w:val="Citavi Bibliography Subheading 6 Zchn"/>
    <w:basedOn w:val="Absatz-Standardschriftart"/>
    <w:link w:val="CitaviBibliographySubheading6"/>
    <w:uiPriority w:val="99"/>
    <w:rsid w:val="000006EA"/>
    <w:rPr>
      <w:rFonts w:asciiTheme="majorHAnsi" w:eastAsiaTheme="majorEastAsia" w:hAnsiTheme="majorHAnsi" w:cstheme="majorBidi"/>
      <w:i/>
      <w:iCs/>
      <w:color w:val="1F3763" w:themeColor="accent1" w:themeShade="7F"/>
      <w:lang w:val="de-DE"/>
    </w:rPr>
  </w:style>
  <w:style w:type="character" w:customStyle="1" w:styleId="berschrift7Zchn">
    <w:name w:val="Überschrift 7 Zchn"/>
    <w:basedOn w:val="Absatz-Standardschriftart"/>
    <w:link w:val="berschrift7"/>
    <w:uiPriority w:val="9"/>
    <w:semiHidden/>
    <w:rsid w:val="000006EA"/>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0006EA"/>
    <w:pPr>
      <w:outlineLvl w:val="9"/>
    </w:pPr>
  </w:style>
  <w:style w:type="character" w:customStyle="1" w:styleId="CitaviBibliographySubheading7Zchn">
    <w:name w:val="Citavi Bibliography Subheading 7 Zchn"/>
    <w:basedOn w:val="Absatz-Standardschriftart"/>
    <w:link w:val="CitaviBibliographySubheading7"/>
    <w:uiPriority w:val="99"/>
    <w:rsid w:val="000006EA"/>
    <w:rPr>
      <w:rFonts w:asciiTheme="majorHAnsi" w:eastAsiaTheme="majorEastAsia" w:hAnsiTheme="majorHAnsi" w:cstheme="majorBidi"/>
      <w:color w:val="272727" w:themeColor="text1" w:themeTint="D8"/>
      <w:sz w:val="21"/>
      <w:szCs w:val="21"/>
      <w:lang w:val="de-DE"/>
    </w:rPr>
  </w:style>
  <w:style w:type="character" w:customStyle="1" w:styleId="berschrift8Zchn">
    <w:name w:val="Überschrift 8 Zchn"/>
    <w:basedOn w:val="Absatz-Standardschriftart"/>
    <w:link w:val="berschrift8"/>
    <w:uiPriority w:val="9"/>
    <w:semiHidden/>
    <w:rsid w:val="000006EA"/>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0006EA"/>
    <w:pPr>
      <w:outlineLvl w:val="9"/>
    </w:pPr>
  </w:style>
  <w:style w:type="character" w:customStyle="1" w:styleId="CitaviBibliographySubheading8Zchn">
    <w:name w:val="Citavi Bibliography Subheading 8 Zchn"/>
    <w:basedOn w:val="Absatz-Standardschriftart"/>
    <w:link w:val="CitaviBibliographySubheading8"/>
    <w:uiPriority w:val="99"/>
    <w:rsid w:val="000006EA"/>
    <w:rPr>
      <w:rFonts w:asciiTheme="majorHAnsi" w:eastAsiaTheme="majorEastAsia" w:hAnsiTheme="majorHAnsi" w:cstheme="majorBidi"/>
      <w:i/>
      <w:iCs/>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0006EA"/>
    <w:rPr>
      <w:rFonts w:asciiTheme="majorHAnsi" w:eastAsiaTheme="majorEastAsia" w:hAnsiTheme="majorHAnsi" w:cstheme="majorBidi"/>
      <w:i/>
      <w:iCs/>
      <w:color w:val="272727" w:themeColor="text1" w:themeTint="D8"/>
      <w:sz w:val="21"/>
      <w:szCs w:val="21"/>
    </w:rPr>
  </w:style>
  <w:style w:type="paragraph" w:styleId="Funotentext">
    <w:name w:val="footnote text"/>
    <w:basedOn w:val="Standard"/>
    <w:link w:val="FunotentextZchn"/>
    <w:uiPriority w:val="99"/>
    <w:semiHidden/>
    <w:unhideWhenUsed/>
    <w:rsid w:val="002B69DE"/>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B69DE"/>
    <w:rPr>
      <w:sz w:val="20"/>
      <w:szCs w:val="20"/>
    </w:rPr>
  </w:style>
  <w:style w:type="character" w:styleId="Funotenzeichen">
    <w:name w:val="footnote reference"/>
    <w:basedOn w:val="Absatz-Standardschriftart"/>
    <w:uiPriority w:val="99"/>
    <w:semiHidden/>
    <w:unhideWhenUsed/>
    <w:rsid w:val="002B69DE"/>
    <w:rPr>
      <w:vertAlign w:val="superscript"/>
    </w:rPr>
  </w:style>
  <w:style w:type="paragraph" w:styleId="Beschriftung">
    <w:name w:val="caption"/>
    <w:basedOn w:val="Standard"/>
    <w:next w:val="Standard"/>
    <w:uiPriority w:val="35"/>
    <w:unhideWhenUsed/>
    <w:qFormat/>
    <w:rsid w:val="006161B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161BA"/>
    <w:pPr>
      <w:spacing w:after="0"/>
    </w:pPr>
  </w:style>
  <w:style w:type="paragraph" w:customStyle="1" w:styleId="Commands">
    <w:name w:val="Commands"/>
    <w:basedOn w:val="Standard"/>
    <w:link w:val="CommandsZchn"/>
    <w:qFormat/>
    <w:rsid w:val="00A81299"/>
    <w:pPr>
      <w:tabs>
        <w:tab w:val="left" w:pos="999"/>
      </w:tabs>
    </w:pPr>
    <w:rPr>
      <w:rFonts w:cs="Arial"/>
      <w:b/>
      <w:i/>
      <w:sz w:val="22"/>
      <w:szCs w:val="24"/>
    </w:rPr>
  </w:style>
  <w:style w:type="character" w:styleId="NichtaufgelsteErwhnung">
    <w:name w:val="Unresolved Mention"/>
    <w:basedOn w:val="Absatz-Standardschriftart"/>
    <w:uiPriority w:val="99"/>
    <w:semiHidden/>
    <w:unhideWhenUsed/>
    <w:rsid w:val="00A81299"/>
    <w:rPr>
      <w:color w:val="605E5C"/>
      <w:shd w:val="clear" w:color="auto" w:fill="E1DFDD"/>
    </w:rPr>
  </w:style>
  <w:style w:type="character" w:customStyle="1" w:styleId="CommandsZchn">
    <w:name w:val="Commands Zchn"/>
    <w:basedOn w:val="Absatz-Standardschriftart"/>
    <w:link w:val="Commands"/>
    <w:rsid w:val="00A81299"/>
    <w:rPr>
      <w:rFonts w:ascii="Arial" w:hAnsi="Arial" w:cs="Arial"/>
      <w:b/>
      <w:i/>
      <w:szCs w:val="24"/>
      <w:lang w:val="de-DE"/>
    </w:rPr>
  </w:style>
  <w:style w:type="paragraph" w:styleId="KeinLeerraum">
    <w:name w:val="No Spacing"/>
    <w:uiPriority w:val="1"/>
    <w:qFormat/>
    <w:rsid w:val="00A81299"/>
    <w:pPr>
      <w:spacing w:after="0" w:line="240" w:lineRule="auto"/>
    </w:pPr>
    <w:rPr>
      <w:rFonts w:ascii="Arial" w:hAnsi="Arial"/>
      <w:sz w:val="24"/>
    </w:rPr>
  </w:style>
  <w:style w:type="paragraph" w:styleId="Textkrper">
    <w:name w:val="Body Text"/>
    <w:basedOn w:val="Standard"/>
    <w:link w:val="TextkrperZchn"/>
    <w:semiHidden/>
    <w:rsid w:val="00427195"/>
    <w:pPr>
      <w:tabs>
        <w:tab w:val="left" w:pos="1134"/>
        <w:tab w:val="left" w:pos="2268"/>
      </w:tabs>
      <w:spacing w:after="0" w:line="280" w:lineRule="atLeast"/>
    </w:pPr>
    <w:rPr>
      <w:rFonts w:eastAsia="Times New Roman" w:cs="Times New Roman"/>
      <w:b/>
      <w:sz w:val="22"/>
      <w:szCs w:val="20"/>
      <w:lang w:eastAsia="de-DE"/>
    </w:rPr>
  </w:style>
  <w:style w:type="character" w:customStyle="1" w:styleId="TextkrperZchn">
    <w:name w:val="Textkörper Zchn"/>
    <w:basedOn w:val="Absatz-Standardschriftart"/>
    <w:link w:val="Textkrper"/>
    <w:semiHidden/>
    <w:rsid w:val="00427195"/>
    <w:rPr>
      <w:rFonts w:ascii="Arial" w:eastAsia="Times New Roman" w:hAnsi="Arial" w:cs="Times New Roman"/>
      <w:b/>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9122613">
      <w:bodyDiv w:val="1"/>
      <w:marLeft w:val="0"/>
      <w:marRight w:val="0"/>
      <w:marTop w:val="0"/>
      <w:marBottom w:val="0"/>
      <w:divBdr>
        <w:top w:val="none" w:sz="0" w:space="0" w:color="auto"/>
        <w:left w:val="none" w:sz="0" w:space="0" w:color="auto"/>
        <w:bottom w:val="none" w:sz="0" w:space="0" w:color="auto"/>
        <w:right w:val="none" w:sz="0" w:space="0" w:color="auto"/>
      </w:divBdr>
    </w:div>
    <w:div w:id="1879049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glossaryDocument" Target="glossary/document.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80"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s>
</file>

<file path=word/_rels/header1.xml.rels><?xml version="1.0" encoding="UTF-8" standalone="yes"?>
<Relationships xmlns="http://schemas.openxmlformats.org/package/2006/relationships"><Relationship Id="rId1" Type="http://schemas.openxmlformats.org/officeDocument/2006/relationships/image" Target="media/image7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4FF2E420-5E52-4BD9-9AE1-F28082B6630D}"/>
      </w:docPartPr>
      <w:docPartBody>
        <w:p w:rsidR="009D0C90" w:rsidRDefault="00364EF1">
          <w:r w:rsidRPr="00FB0443">
            <w:rPr>
              <w:rStyle w:val="Platzhaltertext"/>
            </w:rPr>
            <w:t>Klicken oder tippen Sie hier, um Text einzugeben.</w:t>
          </w:r>
        </w:p>
      </w:docPartBody>
    </w:docPart>
    <w:docPart>
      <w:docPartPr>
        <w:name w:val="01D0D2793880416E9DF6B480AE87FBD7"/>
        <w:category>
          <w:name w:val="Allgemein"/>
          <w:gallery w:val="placeholder"/>
        </w:category>
        <w:types>
          <w:type w:val="bbPlcHdr"/>
        </w:types>
        <w:behaviors>
          <w:behavior w:val="content"/>
        </w:behaviors>
        <w:guid w:val="{5407D33A-B2F8-49BB-A9A3-D79E924B4E75}"/>
      </w:docPartPr>
      <w:docPartBody>
        <w:p w:rsidR="009D0C90" w:rsidRDefault="00364EF1" w:rsidP="00364EF1">
          <w:pPr>
            <w:pStyle w:val="01D0D2793880416E9DF6B480AE87FBD7"/>
          </w:pPr>
          <w:r w:rsidRPr="00FB0443">
            <w:rPr>
              <w:rStyle w:val="Platzhaltertext"/>
            </w:rPr>
            <w:t>Klicken oder tippen Sie hier, um Text einzugeben.</w:t>
          </w:r>
        </w:p>
      </w:docPartBody>
    </w:docPart>
    <w:docPart>
      <w:docPartPr>
        <w:name w:val="39DBAAD6AAC6498D869D0E2023D0603E"/>
        <w:category>
          <w:name w:val="Allgemein"/>
          <w:gallery w:val="placeholder"/>
        </w:category>
        <w:types>
          <w:type w:val="bbPlcHdr"/>
        </w:types>
        <w:behaviors>
          <w:behavior w:val="content"/>
        </w:behaviors>
        <w:guid w:val="{783CD3E7-FE5C-47A2-A99A-FF79407755EA}"/>
      </w:docPartPr>
      <w:docPartBody>
        <w:p w:rsidR="009D0C90" w:rsidRDefault="00364EF1" w:rsidP="00364EF1">
          <w:pPr>
            <w:pStyle w:val="39DBAAD6AAC6498D869D0E2023D0603E"/>
          </w:pPr>
          <w:r w:rsidRPr="00FB044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Fett">
    <w:panose1 w:val="00000000000000000000"/>
    <w:charset w:val="00"/>
    <w:family w:val="roman"/>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4EF1"/>
    <w:rsid w:val="001D03DD"/>
    <w:rsid w:val="00227543"/>
    <w:rsid w:val="003050E7"/>
    <w:rsid w:val="00341C76"/>
    <w:rsid w:val="00364EF1"/>
    <w:rsid w:val="0046320F"/>
    <w:rsid w:val="0081253F"/>
    <w:rsid w:val="008C1EE1"/>
    <w:rsid w:val="009D0C90"/>
    <w:rsid w:val="00A23C96"/>
    <w:rsid w:val="00BB6E9E"/>
    <w:rsid w:val="00D40EE3"/>
    <w:rsid w:val="00F84B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64EF1"/>
    <w:rPr>
      <w:color w:val="808080"/>
    </w:rPr>
  </w:style>
  <w:style w:type="paragraph" w:customStyle="1" w:styleId="01D0D2793880416E9DF6B480AE87FBD7">
    <w:name w:val="01D0D2793880416E9DF6B480AE87FBD7"/>
    <w:rsid w:val="00364EF1"/>
  </w:style>
  <w:style w:type="paragraph" w:customStyle="1" w:styleId="39DBAAD6AAC6498D869D0E2023D0603E">
    <w:name w:val="39DBAAD6AAC6498D869D0E2023D0603E"/>
    <w:rsid w:val="00364EF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ro16</b:Tag>
    <b:SourceType>Book</b:SourceType>
    <b:Guid>{2AE32196-1813-4D4F-ACE7-412DFB713D35}</b:Guid>
    <b:LCID>en-US</b:LCID>
    <b:Author>
      <b:Author>
        <b:NameList>
          <b:Person>
            <b:Last>Frost</b:Last>
            <b:First>Brad</b:First>
          </b:Person>
        </b:NameList>
      </b:Author>
    </b:Author>
    <b:Title>Atomic Design</b:Title>
    <b:Year>2016</b:Year>
    <b:City>Pittsburgh, Pennsylvania</b:City>
    <b:Publisher>Brad Frost</b:Publisher>
    <b:RefOrder>1</b:RefOrder>
  </b:Source>
</b:Sources>
</file>

<file path=customXml/itemProps1.xml><?xml version="1.0" encoding="utf-8"?>
<ds:datastoreItem xmlns:ds="http://schemas.openxmlformats.org/officeDocument/2006/customXml" ds:itemID="{FE2061E1-F8C5-4265-9E30-347437AC6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4805</Words>
  <Characters>27390</Characters>
  <Application>Microsoft Office Word</Application>
  <DocSecurity>0</DocSecurity>
  <Lines>228</Lines>
  <Paragraphs>6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Scherer</dc:creator>
  <cp:keywords/>
  <dc:description/>
  <cp:lastModifiedBy>Jonas Scherer</cp:lastModifiedBy>
  <cp:revision>70</cp:revision>
  <cp:lastPrinted>2021-04-23T06:30:00Z</cp:lastPrinted>
  <dcterms:created xsi:type="dcterms:W3CDTF">2021-04-20T05:26:00Z</dcterms:created>
  <dcterms:modified xsi:type="dcterms:W3CDTF">2021-05-10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1000-Bericht</vt:lpwstr>
  </property>
  <property fmtid="{D5CDD505-2E9C-101B-9397-08002B2CF9AE}" pid="3" name="CitaviDocumentProperty_0">
    <vt:lpwstr>f1ed8f7d-1c65-4f06-ad48-3e96e725bea1</vt:lpwstr>
  </property>
  <property fmtid="{D5CDD505-2E9C-101B-9397-08002B2CF9AE}" pid="4" name="CitaviDocumentProperty_8">
    <vt:lpwstr>C:\Users\scher\Documents\Citavi 6\Projects\T1000-Bericht\T1000-Bericht.ctv6</vt:lpwstr>
  </property>
  <property fmtid="{D5CDD505-2E9C-101B-9397-08002B2CF9AE}" pid="5" name="CitaviDocumentProperty_6">
    <vt:lpwstr>True</vt:lpwstr>
  </property>
  <property fmtid="{D5CDD505-2E9C-101B-9397-08002B2CF9AE}" pid="6" name="CitaviDocumentProperty_1">
    <vt:lpwstr>6.8.0.0</vt:lpwstr>
  </property>
</Properties>
</file>